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13B1DCB7"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del w:id="1" w:author="Garcia, Sabrina (DFG)" w:date="2025-07-16T16:09:00Z" w16du:dateUtc="2025-07-17T00:09:00Z">
        <w:r w:rsidR="004E1259">
          <w:rPr>
            <w:rFonts w:ascii="Times New Roman" w:eastAsiaTheme="minorHAnsi" w:hAnsi="Times New Roman" w:cs="Times New Roman"/>
            <w:color w:val="000000" w:themeColor="text1"/>
          </w:rPr>
          <w:delText xml:space="preserve">productivity </w:delText>
        </w:r>
      </w:del>
      <w:ins w:id="2" w:author="Garcia, Sabrina (DFG)" w:date="2025-07-16T16:09:00Z" w16du:dateUtc="2025-07-17T00:09:00Z">
        <w:r w:rsidR="000B648C">
          <w:rPr>
            <w:rFonts w:ascii="Times New Roman" w:eastAsiaTheme="minorHAnsi" w:hAnsi="Times New Roman" w:cs="Times New Roman"/>
            <w:color w:val="000000" w:themeColor="text1"/>
          </w:rPr>
          <w:t xml:space="preserve">survival </w:t>
        </w:r>
      </w:ins>
      <w:r w:rsidR="004E1259">
        <w:rPr>
          <w:rFonts w:ascii="Times New Roman" w:eastAsiaTheme="minorHAnsi" w:hAnsi="Times New Roman" w:cs="Times New Roman"/>
          <w:color w:val="000000" w:themeColor="text1"/>
        </w:rPr>
        <w:t xml:space="preserve">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A3E36B7" w:rsidR="00E10D9D" w:rsidRPr="001D0BA7" w:rsidRDefault="00E10D9D" w:rsidP="001D0BA7">
      <w:pPr>
        <w:ind w:firstLine="360"/>
        <w:rPr>
          <w:color w:val="000000" w:themeColor="text1"/>
          <w:rPrChange w:id="3" w:author="genoa" w:date="2025-07-28T10:58:00Z" w16du:dateUtc="2025-07-28T17:58:00Z">
            <w:rPr>
              <w:color w:val="222222"/>
              <w:shd w:val="clear" w:color="auto" w:fill="FFFFFF"/>
            </w:rPr>
          </w:rPrChange>
        </w:rPr>
      </w:pPr>
      <w:r w:rsidRPr="009C3B9E">
        <w:t xml:space="preserve">Climate change is rapidly transforming high-latitude marine and freshwater ecosystems, with </w:t>
      </w:r>
      <w:commentRangeStart w:id="4"/>
      <w:r w:rsidRPr="009C3B9E">
        <w:t xml:space="preserve">Pacific salmon populations </w:t>
      </w:r>
      <w:del w:id="5" w:author="genoa" w:date="2025-07-28T10:54:00Z" w16du:dateUtc="2025-07-28T17:54:00Z">
        <w:r w:rsidRPr="009C3B9E" w:rsidDel="001D0BA7">
          <w:delText xml:space="preserve">in the Yukon River </w:delText>
        </w:r>
        <w:commentRangeEnd w:id="4"/>
        <w:r w:rsidR="001248A2" w:rsidDel="001D0BA7">
          <w:rPr>
            <w:rStyle w:val="CommentReference"/>
          </w:rPr>
          <w:commentReference w:id="4"/>
        </w:r>
      </w:del>
      <w:r w:rsidRPr="009C3B9E">
        <w:t xml:space="preserve">experiencing unprecedented declines in abundance. </w:t>
      </w:r>
      <w:ins w:id="6" w:author="Garcia, Sabrina (DFG)" w:date="2025-07-15T08:58:00Z" w16du:dateUtc="2025-07-15T16:58:00Z">
        <w:r w:rsidR="00674A76" w:rsidRPr="009C3B9E">
          <w:t xml:space="preserve">Yukon River </w:t>
        </w:r>
      </w:ins>
      <w:ins w:id="7" w:author="Garcia, Sabrina (DFG)" w:date="2025-07-15T08:59:00Z" w16du:dateUtc="2025-07-15T16:59:00Z">
        <w:r w:rsidR="00674A76">
          <w:t xml:space="preserve">fall </w:t>
        </w:r>
      </w:ins>
      <w:ins w:id="8" w:author="Garcia, Sabrina (DFG)" w:date="2025-07-15T08:58:00Z" w16du:dateUtc="2025-07-15T16:58:00Z">
        <w:r w:rsidR="00674A76">
          <w:t>Chum</w:t>
        </w:r>
        <w:r w:rsidR="00674A76" w:rsidRPr="009C3B9E">
          <w:t xml:space="preserve"> salmon </w:t>
        </w:r>
        <w:r w:rsidR="00674A76">
          <w:t xml:space="preserve">are </w:t>
        </w:r>
      </w:ins>
      <w:del w:id="9" w:author="Garcia, Sabrina (DFG)" w:date="2025-07-15T08:58:00Z" w16du:dateUtc="2025-07-15T16:58:00Z">
        <w:r w:rsidRPr="009C3B9E" w:rsidDel="00674A76">
          <w:delText>A</w:delText>
        </w:r>
      </w:del>
      <w:ins w:id="10" w:author="Garcia, Sabrina (DFG)" w:date="2025-07-15T08:58:00Z" w16du:dateUtc="2025-07-15T16:58:00Z">
        <w:r w:rsidR="00674A76">
          <w:t>a</w:t>
        </w:r>
      </w:ins>
      <w:ins w:id="11" w:author="Garcia, Sabrina (DFG)" w:date="2025-07-28T10:53:00Z" w16du:dateUtc="2025-07-28T17:53:00Z">
        <w:r w:rsidRPr="009C3B9E">
          <w:t>t</w:t>
        </w:r>
      </w:ins>
      <w:del w:id="12" w:author="Garcia, Sabrina (DFG)" w:date="2025-07-28T10:53:00Z" w16du:dateUtc="2025-07-28T17:53:00Z">
        <w:r w:rsidRPr="009C3B9E">
          <w:delText>At</w:delText>
        </w:r>
      </w:del>
      <w:r w:rsidRPr="009C3B9E">
        <w:t xml:space="preserve"> the northern end of the species’ range, </w:t>
      </w:r>
      <w:del w:id="13" w:author="Garcia, Sabrina (DFG)" w:date="2025-07-15T08:58:00Z" w16du:dateUtc="2025-07-15T16:58:00Z">
        <w:r w:rsidRPr="009C3B9E">
          <w:delText xml:space="preserve">Yukon River </w:delText>
        </w:r>
        <w:r w:rsidR="005A3A53">
          <w:delText>Chum</w:delText>
        </w:r>
        <w:r w:rsidRPr="009C3B9E">
          <w:delText xml:space="preserve"> salmon</w:delText>
        </w:r>
      </w:del>
      <w:ins w:id="14" w:author="Garcia, Sabrina (DFG)" w:date="2025-07-15T08:58:00Z" w16du:dateUtc="2025-07-15T16:58:00Z">
        <w:del w:id="15" w:author="genoa" w:date="2025-07-28T10:55:00Z" w16du:dateUtc="2025-07-28T17:55:00Z">
          <w:r w:rsidRPr="009C3B9E" w:rsidDel="001D0BA7">
            <w:delText xml:space="preserve"> </w:delText>
          </w:r>
        </w:del>
        <w:r w:rsidR="00674A76">
          <w:t>and these</w:t>
        </w:r>
      </w:ins>
      <w:ins w:id="16" w:author="genoa" w:date="2025-07-28T10:55:00Z" w16du:dateUtc="2025-07-28T17:55:00Z">
        <w:r w:rsidR="001D0BA7">
          <w:t xml:space="preserve"> </w:t>
        </w:r>
      </w:ins>
      <w:del w:id="17" w:author="Garcia, Sabrina (DFG)" w:date="2025-07-15T08:58:00Z" w16du:dateUtc="2025-07-15T16:58:00Z">
        <w:r w:rsidRPr="009C3B9E" w:rsidDel="00674A76">
          <w:delText xml:space="preserve"> </w:delText>
        </w:r>
      </w:del>
      <w:r w:rsidRPr="009C3B9E">
        <w:t>runs (</w:t>
      </w:r>
      <w:r w:rsidRPr="00E10D9D">
        <w:rPr>
          <w:i/>
          <w:iCs/>
        </w:rPr>
        <w:t>Oncorhynchus keta</w:t>
      </w:r>
      <w:r w:rsidRPr="009C3B9E">
        <w:t xml:space="preserve">) recently </w:t>
      </w:r>
      <w:commentRangeStart w:id="18"/>
      <w:r w:rsidRPr="009C3B9E">
        <w:t>collapsed</w:t>
      </w:r>
      <w:commentRangeEnd w:id="18"/>
      <w:r w:rsidR="001248A2">
        <w:rPr>
          <w:rStyle w:val="CommentReference"/>
        </w:rPr>
        <w:commentReference w:id="18"/>
      </w:r>
      <w:r w:rsidRPr="009C3B9E">
        <w:t xml:space="preserve"> to </w:t>
      </w:r>
      <w:r>
        <w:t>1</w:t>
      </w:r>
      <w:r w:rsidRPr="009C3B9E">
        <w:t xml:space="preserve">0% of their long-term average </w:t>
      </w:r>
      <w:del w:id="19" w:author="Garcia, Sabrina (DFG)" w:date="2025-07-15T08:57:00Z" w16du:dateUtc="2025-07-15T16:57:00Z">
        <w:r w:rsidRPr="009C3B9E">
          <w:delText xml:space="preserve">return </w:delText>
        </w:r>
      </w:del>
      <w:r w:rsidRPr="009C3B9E">
        <w:t xml:space="preserve">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w:t>
      </w:r>
      <w:r w:rsidR="00B050BA" w:rsidRPr="001D0BA7">
        <w:rPr>
          <w:rFonts w:eastAsiaTheme="minorHAnsi"/>
          <w:color w:val="000000" w:themeColor="text1"/>
        </w:rPr>
        <w:t xml:space="preserve">tradition for Alaska Native peoples </w:t>
      </w:r>
      <w:ins w:id="20" w:author="genoa" w:date="2025-07-28T10:55:00Z" w16du:dateUtc="2025-07-28T17:55:00Z">
        <w:r w:rsidR="001D0BA7" w:rsidRPr="001D0BA7">
          <w:rPr>
            <w:rFonts w:eastAsiaTheme="minorHAnsi"/>
            <w:rPrChange w:id="21" w:author="genoa" w:date="2025-07-28T10:55:00Z" w16du:dateUtc="2025-07-28T17:55:00Z">
              <w:rPr>
                <w:rFonts w:ascii="Helvetica" w:eastAsiaTheme="minorHAnsi" w:hAnsi="Helvetica" w:cs="Helvetica"/>
              </w:rPr>
            </w:rPrChange>
          </w:rPr>
          <w:t xml:space="preserve">already facing longer-term declines in </w:t>
        </w:r>
        <w:r w:rsidR="001D0BA7" w:rsidRPr="001D0BA7">
          <w:rPr>
            <w:rFonts w:eastAsiaTheme="minorHAnsi"/>
            <w:color w:val="000000" w:themeColor="text1"/>
            <w:rPrChange w:id="22" w:author="genoa" w:date="2025-07-28T10:58:00Z" w16du:dateUtc="2025-07-28T17:58:00Z">
              <w:rPr>
                <w:rFonts w:ascii="Helvetica" w:eastAsiaTheme="minorHAnsi" w:hAnsi="Helvetica" w:cs="Helvetica"/>
              </w:rPr>
            </w:rPrChange>
          </w:rPr>
          <w:t>Chinook salmon resourc</w:t>
        </w:r>
        <w:r w:rsidR="001D0BA7" w:rsidRPr="001D0BA7">
          <w:rPr>
            <w:rFonts w:eastAsiaTheme="minorHAnsi"/>
            <w:color w:val="000000" w:themeColor="text1"/>
            <w:rPrChange w:id="23" w:author="genoa" w:date="2025-07-28T10:58:00Z" w16du:dateUtc="2025-07-28T17:58:00Z">
              <w:rPr>
                <w:rFonts w:ascii="Helvetica" w:eastAsiaTheme="minorHAnsi" w:hAnsi="Helvetica" w:cs="Helvetica"/>
              </w:rPr>
            </w:rPrChange>
          </w:rPr>
          <w:t xml:space="preserve">e. </w:t>
        </w:r>
      </w:ins>
      <w:ins w:id="24" w:author="genoa" w:date="2025-07-28T10:57:00Z" w16du:dateUtc="2025-07-28T17:57:00Z">
        <w:r w:rsidR="001D0BA7" w:rsidRPr="001D0BA7">
          <w:rPr>
            <w:color w:val="000000" w:themeColor="text1"/>
            <w:rPrChange w:id="25" w:author="genoa" w:date="2025-07-28T10:58:00Z" w16du:dateUtc="2025-07-28T17:58:00Z">
              <w:rPr/>
            </w:rPrChange>
          </w:rPr>
          <w:t>While recent work has linked this decline to climate-driven impacts at specific life stages</w:t>
        </w:r>
      </w:ins>
      <w:ins w:id="26" w:author="genoa" w:date="2025-07-28T10:58:00Z" w16du:dateUtc="2025-07-28T17:58:00Z">
        <w:r w:rsidR="001D0BA7" w:rsidRPr="001D0BA7">
          <w:rPr>
            <w:color w:val="000000" w:themeColor="text1"/>
            <w:rPrChange w:id="27" w:author="genoa" w:date="2025-07-28T10:58:00Z" w16du:dateUtc="2025-07-28T17:58:00Z">
              <w:rPr/>
            </w:rPrChange>
          </w:rPr>
          <w:t xml:space="preserve">, </w:t>
        </w:r>
      </w:ins>
      <w:ins w:id="28" w:author="genoa" w:date="2025-07-28T10:57:00Z" w16du:dateUtc="2025-07-28T17:57:00Z">
        <w:r w:rsidR="001D0BA7" w:rsidRPr="001D0BA7">
          <w:rPr>
            <w:color w:val="000000" w:themeColor="text1"/>
            <w:rPrChange w:id="29" w:author="genoa" w:date="2025-07-28T10:58:00Z" w16du:dateUtc="2025-07-28T17:58:00Z">
              <w:rPr/>
            </w:rPrChange>
          </w:rPr>
          <w:t>there remains a need for stage-structured life cycle modeling approaches</w:t>
        </w:r>
      </w:ins>
      <w:ins w:id="30" w:author="genoa" w:date="2025-07-28T10:58:00Z" w16du:dateUtc="2025-07-28T17:58:00Z">
        <w:r w:rsidR="001D0BA7" w:rsidRPr="001D0BA7">
          <w:rPr>
            <w:color w:val="000000" w:themeColor="text1"/>
            <w:rPrChange w:id="31" w:author="genoa" w:date="2025-07-28T10:58:00Z" w16du:dateUtc="2025-07-28T17:58:00Z">
              <w:rPr/>
            </w:rPrChange>
          </w:rPr>
          <w:t xml:space="preserve"> that</w:t>
        </w:r>
      </w:ins>
      <w:ins w:id="32" w:author="genoa" w:date="2025-07-28T10:57:00Z" w16du:dateUtc="2025-07-28T17:57:00Z">
        <w:r w:rsidR="001D0BA7" w:rsidRPr="001D0BA7">
          <w:rPr>
            <w:color w:val="000000" w:themeColor="text1"/>
            <w:rPrChange w:id="33" w:author="genoa" w:date="2025-07-28T10:58:00Z" w16du:dateUtc="2025-07-28T17:58:00Z">
              <w:rPr/>
            </w:rPrChange>
          </w:rPr>
          <w:t xml:space="preserve"> can quantitatively assess how stage-specific mortality and survival interact to shape emergent population-level outcomes</w:t>
        </w:r>
      </w:ins>
      <w:del w:id="34" w:author="genoa" w:date="2025-07-28T10:55:00Z" w16du:dateUtc="2025-07-28T17:55:00Z">
        <w:r w:rsidR="00B050BA" w:rsidRPr="001D0BA7" w:rsidDel="001D0BA7">
          <w:rPr>
            <w:rFonts w:eastAsiaTheme="minorHAnsi"/>
            <w:color w:val="000000" w:themeColor="text1"/>
          </w:rPr>
          <w:delText>fac</w:delText>
        </w:r>
        <w:r w:rsidR="00D73DFB" w:rsidRPr="001D0BA7" w:rsidDel="001D0BA7">
          <w:rPr>
            <w:rFonts w:eastAsiaTheme="minorHAnsi"/>
            <w:color w:val="000000" w:themeColor="text1"/>
          </w:rPr>
          <w:delText>ed with</w:delText>
        </w:r>
        <w:r w:rsidR="00B050BA" w:rsidRPr="001D0BA7" w:rsidDel="001D0BA7">
          <w:rPr>
            <w:rFonts w:eastAsiaTheme="minorHAnsi"/>
            <w:color w:val="000000" w:themeColor="text1"/>
          </w:rPr>
          <w:delText xml:space="preserve"> a multi-species salmon collapse</w:delText>
        </w:r>
      </w:del>
      <w:del w:id="35" w:author="genoa" w:date="2025-07-28T10:53:00Z" w16du:dateUtc="2025-07-28T17:53:00Z">
        <w:r w:rsidR="00B050BA" w:rsidRPr="001D0BA7">
          <w:rPr>
            <w:rFonts w:eastAsiaTheme="minorHAnsi"/>
            <w:color w:val="000000" w:themeColor="text1"/>
          </w:rPr>
          <w:delText>.</w:delText>
        </w:r>
        <w:r w:rsidR="00B050BA" w:rsidRPr="001D0BA7">
          <w:rPr>
            <w:color w:val="000000" w:themeColor="text1"/>
          </w:rPr>
          <w:delText xml:space="preserve"> </w:delText>
        </w:r>
        <w:r w:rsidRPr="001D0BA7">
          <w:rPr>
            <w:color w:val="000000" w:themeColor="text1"/>
            <w:rPrChange w:id="36" w:author="genoa" w:date="2025-07-28T10:58:00Z" w16du:dateUtc="2025-07-28T17:58:00Z">
              <w:rPr/>
            </w:rPrChange>
          </w:rPr>
          <w:delText>While</w:delText>
        </w:r>
      </w:del>
      <w:ins w:id="37" w:author="Lauren.Rogers" w:date="2025-07-08T14:50:00Z">
        <w:del w:id="38" w:author="genoa" w:date="2025-07-28T10:57:00Z" w16du:dateUtc="2025-07-28T17:57:00Z">
          <w:r w:rsidR="00A92DB8" w:rsidRPr="001D0BA7" w:rsidDel="001D0BA7">
            <w:rPr>
              <w:color w:val="000000" w:themeColor="text1"/>
              <w:rPrChange w:id="39" w:author="genoa" w:date="2025-07-28T10:58:00Z" w16du:dateUtc="2025-07-28T17:58:00Z">
                <w:rPr/>
              </w:rPrChange>
            </w:rPr>
            <w:delText xml:space="preserve"> this decline has been linked to the impacts of climate change,</w:delText>
          </w:r>
        </w:del>
      </w:ins>
      <w:del w:id="40" w:author="genoa" w:date="2025-07-28T10:57:00Z" w16du:dateUtc="2025-07-28T17:57:00Z">
        <w:r w:rsidRPr="001D0BA7" w:rsidDel="001D0BA7">
          <w:rPr>
            <w:color w:val="000000" w:themeColor="text1"/>
            <w:rPrChange w:id="41" w:author="genoa" w:date="2025-07-28T10:58:00Z" w16du:dateUtc="2025-07-28T17:58:00Z">
              <w:rPr/>
            </w:rPrChange>
          </w:rPr>
          <w:delText xml:space="preserve"> the impacts of climate change across the anadromous life stages of </w:delText>
        </w:r>
        <w:r w:rsidR="005A3A53" w:rsidRPr="001D0BA7" w:rsidDel="001D0BA7">
          <w:rPr>
            <w:color w:val="000000" w:themeColor="text1"/>
            <w:rPrChange w:id="42" w:author="genoa" w:date="2025-07-28T10:58:00Z" w16du:dateUtc="2025-07-28T17:58:00Z">
              <w:rPr/>
            </w:rPrChange>
          </w:rPr>
          <w:delText>Chum</w:delText>
        </w:r>
        <w:r w:rsidRPr="001D0BA7" w:rsidDel="001D0BA7">
          <w:rPr>
            <w:color w:val="000000" w:themeColor="text1"/>
            <w:rPrChange w:id="43" w:author="genoa" w:date="2025-07-28T10:58:00Z" w16du:dateUtc="2025-07-28T17:58:00Z">
              <w:rPr/>
            </w:rPrChange>
          </w:rPr>
          <w:delText xml:space="preserve"> salmon have been linked to this decline, </w:delText>
        </w:r>
        <w:commentRangeStart w:id="44"/>
        <w:r w:rsidRPr="001D0BA7" w:rsidDel="001D0BA7">
          <w:rPr>
            <w:color w:val="000000" w:themeColor="text1"/>
            <w:rPrChange w:id="45" w:author="genoa" w:date="2025-07-28T10:58:00Z" w16du:dateUtc="2025-07-28T17:58:00Z">
              <w:rPr/>
            </w:rPrChange>
          </w:rPr>
          <w:delText xml:space="preserve">there remains a need to explore these hypotheses within a </w:delText>
        </w:r>
        <w:r w:rsidR="00801AD5" w:rsidRPr="001D0BA7" w:rsidDel="001D0BA7">
          <w:rPr>
            <w:color w:val="000000" w:themeColor="text1"/>
            <w:rPrChange w:id="46" w:author="genoa" w:date="2025-07-28T10:58:00Z" w16du:dateUtc="2025-07-28T17:58:00Z">
              <w:rPr/>
            </w:rPrChange>
          </w:rPr>
          <w:delText>quantitative framework representing survival across</w:delText>
        </w:r>
      </w:del>
      <w:ins w:id="47" w:author="Garcia, Sabrina (DFG)" w:date="2025-07-16T12:33:00Z" w16du:dateUtc="2025-07-16T20:33:00Z">
        <w:del w:id="48" w:author="genoa" w:date="2025-07-28T10:57:00Z" w16du:dateUtc="2025-07-28T17:57:00Z">
          <w:r w:rsidR="0042309B" w:rsidRPr="001D0BA7" w:rsidDel="001D0BA7">
            <w:rPr>
              <w:color w:val="000000" w:themeColor="text1"/>
              <w:rPrChange w:id="49" w:author="genoa" w:date="2025-07-28T10:58:00Z" w16du:dateUtc="2025-07-28T17:58:00Z">
                <w:rPr/>
              </w:rPrChange>
            </w:rPr>
            <w:delText>that encompasses</w:delText>
          </w:r>
        </w:del>
      </w:ins>
      <w:ins w:id="50" w:author="Garcia, Sabrina (DFG)" w:date="2025-07-28T10:53:00Z" w16du:dateUtc="2025-07-28T17:53:00Z">
        <w:del w:id="51" w:author="genoa" w:date="2025-07-28T10:57:00Z" w16du:dateUtc="2025-07-28T17:57:00Z">
          <w:r w:rsidR="00801AD5" w:rsidRPr="001D0BA7" w:rsidDel="001D0BA7">
            <w:rPr>
              <w:color w:val="000000" w:themeColor="text1"/>
              <w:rPrChange w:id="52" w:author="genoa" w:date="2025-07-28T10:58:00Z" w16du:dateUtc="2025-07-28T17:58:00Z">
                <w:rPr/>
              </w:rPrChange>
            </w:rPr>
            <w:delText xml:space="preserve"> the</w:delText>
          </w:r>
        </w:del>
      </w:ins>
      <w:ins w:id="53" w:author="Garcia, Sabrina (DFG)" w:date="2025-07-16T12:33:00Z" w16du:dateUtc="2025-07-16T20:33:00Z">
        <w:del w:id="54" w:author="genoa" w:date="2025-07-28T10:57:00Z" w16du:dateUtc="2025-07-28T17:57:00Z">
          <w:r w:rsidR="0042309B" w:rsidRPr="001D0BA7" w:rsidDel="001D0BA7">
            <w:rPr>
              <w:color w:val="000000" w:themeColor="text1"/>
              <w:rPrChange w:id="55" w:author="genoa" w:date="2025-07-28T10:58:00Z" w16du:dateUtc="2025-07-28T17:58:00Z">
                <w:rPr/>
              </w:rPrChange>
            </w:rPr>
            <w:delText>ir</w:delText>
          </w:r>
        </w:del>
      </w:ins>
      <w:del w:id="56" w:author="genoa" w:date="2025-07-28T10:57:00Z" w16du:dateUtc="2025-07-28T17:57:00Z">
        <w:r w:rsidR="00801AD5" w:rsidRPr="001D0BA7" w:rsidDel="001D0BA7">
          <w:rPr>
            <w:color w:val="000000" w:themeColor="text1"/>
            <w:rPrChange w:id="57" w:author="genoa" w:date="2025-07-28T10:58:00Z" w16du:dateUtc="2025-07-28T17:58:00Z">
              <w:rPr/>
            </w:rPrChange>
          </w:rPr>
          <w:delText xml:space="preserve"> </w:delText>
        </w:r>
        <w:commentRangeStart w:id="58"/>
        <w:r w:rsidR="00801AD5" w:rsidRPr="001D0BA7" w:rsidDel="001D0BA7">
          <w:rPr>
            <w:color w:val="000000" w:themeColor="text1"/>
            <w:rPrChange w:id="59" w:author="genoa" w:date="2025-07-28T10:58:00Z" w16du:dateUtc="2025-07-28T17:58:00Z">
              <w:rPr/>
            </w:rPrChange>
          </w:rPr>
          <w:delText>the</w:delText>
        </w:r>
        <w:r w:rsidR="00801AD5" w:rsidRPr="001D0BA7" w:rsidDel="001D0BA7">
          <w:rPr>
            <w:color w:val="000000" w:themeColor="text1"/>
            <w:rPrChange w:id="60" w:author="genoa" w:date="2025-07-28T10:58:00Z" w16du:dateUtc="2025-07-28T17:58:00Z">
              <w:rPr/>
            </w:rPrChange>
          </w:rPr>
          <w:delText xml:space="preserve"> anadromous </w:delText>
        </w:r>
      </w:del>
      <w:ins w:id="61" w:author="Garcia, Sabrina (DFG)" w:date="2025-07-15T08:59:00Z" w16du:dateUtc="2025-07-15T16:59:00Z">
        <w:del w:id="62" w:author="genoa" w:date="2025-07-28T10:57:00Z" w16du:dateUtc="2025-07-28T17:57:00Z">
          <w:r w:rsidR="00674A76" w:rsidRPr="001D0BA7" w:rsidDel="001D0BA7">
            <w:rPr>
              <w:color w:val="000000" w:themeColor="text1"/>
              <w:rPrChange w:id="63" w:author="genoa" w:date="2025-07-28T10:58:00Z" w16du:dateUtc="2025-07-28T17:58:00Z">
                <w:rPr/>
              </w:rPrChange>
            </w:rPr>
            <w:delText xml:space="preserve">entire </w:delText>
          </w:r>
        </w:del>
      </w:ins>
      <w:del w:id="64" w:author="genoa" w:date="2025-07-28T10:57:00Z" w16du:dateUtc="2025-07-28T17:57:00Z">
        <w:r w:rsidR="00801AD5" w:rsidRPr="001D0BA7" w:rsidDel="001D0BA7">
          <w:rPr>
            <w:color w:val="000000" w:themeColor="text1"/>
            <w:rPrChange w:id="65" w:author="genoa" w:date="2025-07-28T10:58:00Z" w16du:dateUtc="2025-07-28T17:58:00Z">
              <w:rPr/>
            </w:rPrChange>
          </w:rPr>
          <w:delText>life cycle</w:delText>
        </w:r>
      </w:del>
      <w:commentRangeEnd w:id="58"/>
      <w:del w:id="66" w:author="genoa" w:date="2025-07-28T10:53:00Z" w16du:dateUtc="2025-07-28T17:53:00Z">
        <w:r w:rsidRPr="001D0BA7">
          <w:rPr>
            <w:color w:val="000000" w:themeColor="text1"/>
            <w:rPrChange w:id="67" w:author="genoa" w:date="2025-07-28T10:58:00Z" w16du:dateUtc="2025-07-28T17:58:00Z">
              <w:rPr/>
            </w:rPrChange>
          </w:rPr>
          <w:delText>.</w:delText>
        </w:r>
      </w:del>
      <w:ins w:id="68" w:author="genoa" w:date="2025-07-28T10:53:00Z" w16du:dateUtc="2025-07-28T17:53:00Z">
        <w:r w:rsidR="00714750" w:rsidRPr="001D0BA7">
          <w:rPr>
            <w:rStyle w:val="CommentReference"/>
            <w:color w:val="000000" w:themeColor="text1"/>
            <w:rPrChange w:id="69" w:author="genoa" w:date="2025-07-28T10:58:00Z" w16du:dateUtc="2025-07-28T17:58:00Z">
              <w:rPr>
                <w:rStyle w:val="CommentReference"/>
              </w:rPr>
            </w:rPrChange>
          </w:rPr>
          <w:commentReference w:id="58"/>
        </w:r>
        <w:r w:rsidRPr="001D0BA7">
          <w:rPr>
            <w:color w:val="000000" w:themeColor="text1"/>
            <w:rPrChange w:id="70" w:author="genoa" w:date="2025-07-28T10:58:00Z" w16du:dateUtc="2025-07-28T17:58:00Z">
              <w:rPr/>
            </w:rPrChange>
          </w:rPr>
          <w:t>.</w:t>
        </w:r>
        <w:commentRangeEnd w:id="44"/>
        <w:r w:rsidR="001248A2" w:rsidRPr="001D0BA7">
          <w:rPr>
            <w:rStyle w:val="CommentReference"/>
            <w:color w:val="000000" w:themeColor="text1"/>
            <w:rPrChange w:id="71" w:author="genoa" w:date="2025-07-28T10:58:00Z" w16du:dateUtc="2025-07-28T17:58:00Z">
              <w:rPr>
                <w:rStyle w:val="CommentReference"/>
              </w:rPr>
            </w:rPrChange>
          </w:rPr>
          <w:commentReference w:id="44"/>
        </w:r>
      </w:ins>
    </w:p>
    <w:p w14:paraId="637AD3E5" w14:textId="240404D0" w:rsidR="00355FE5" w:rsidRPr="00A37912" w:rsidRDefault="00DC210A" w:rsidP="00A37912">
      <w:pPr>
        <w:ind w:firstLine="360"/>
        <w:rPr>
          <w:color w:val="000000" w:themeColor="text1"/>
        </w:rPr>
      </w:pPr>
      <w:r w:rsidRPr="001D0BA7">
        <w:rPr>
          <w:color w:val="000000" w:themeColor="text1"/>
        </w:rPr>
        <w:t xml:space="preserve">Here, we use an integrated population model to </w:t>
      </w:r>
      <w:del w:id="72" w:author="Garcia, Sabrina (DFG)" w:date="2025-07-16T12:39:00Z" w16du:dateUtc="2025-07-16T20:39:00Z">
        <w:r w:rsidRPr="001D0BA7">
          <w:rPr>
            <w:color w:val="000000" w:themeColor="text1"/>
          </w:rPr>
          <w:delText xml:space="preserve">examine how </w:delText>
        </w:r>
        <w:commentRangeStart w:id="73"/>
        <w:r w:rsidRPr="001D0BA7">
          <w:rPr>
            <w:color w:val="000000" w:themeColor="text1"/>
          </w:rPr>
          <w:delText xml:space="preserve">ecosystem change </w:delText>
        </w:r>
        <w:commentRangeEnd w:id="73"/>
        <w:r w:rsidR="0042309B" w:rsidRPr="001D0BA7" w:rsidDel="0042309B">
          <w:rPr>
            <w:rStyle w:val="CommentReference"/>
            <w:color w:val="000000" w:themeColor="text1"/>
            <w:rPrChange w:id="74" w:author="genoa" w:date="2025-07-28T10:58:00Z" w16du:dateUtc="2025-07-28T17:58:00Z">
              <w:rPr>
                <w:rStyle w:val="CommentReference"/>
              </w:rPr>
            </w:rPrChange>
          </w:rPr>
          <w:commentReference w:id="73"/>
        </w:r>
        <w:r w:rsidRPr="001D0BA7">
          <w:rPr>
            <w:color w:val="000000" w:themeColor="text1"/>
          </w:rPr>
          <w:delText xml:space="preserve">influences Yukon River </w:delText>
        </w:r>
        <w:r w:rsidR="00DB627F" w:rsidRPr="001D0BA7">
          <w:rPr>
            <w:color w:val="000000" w:themeColor="text1"/>
          </w:rPr>
          <w:delText>f</w:delText>
        </w:r>
        <w:r w:rsidRPr="001D0BA7">
          <w:rPr>
            <w:color w:val="000000" w:themeColor="text1"/>
          </w:rPr>
          <w:delText xml:space="preserve">all </w:delText>
        </w:r>
        <w:r w:rsidR="005A3A53" w:rsidRPr="001D0BA7">
          <w:rPr>
            <w:color w:val="000000" w:themeColor="text1"/>
          </w:rPr>
          <w:delText>Chum</w:delText>
        </w:r>
        <w:r w:rsidRPr="001D0BA7">
          <w:rPr>
            <w:color w:val="000000" w:themeColor="text1"/>
          </w:rPr>
          <w:delText xml:space="preserve"> salmon </w:delText>
        </w:r>
        <w:r w:rsidR="00044F05" w:rsidRPr="001D0BA7">
          <w:rPr>
            <w:color w:val="000000" w:themeColor="text1"/>
          </w:rPr>
          <w:delText xml:space="preserve">survival </w:delText>
        </w:r>
        <w:r w:rsidRPr="001D0BA7">
          <w:rPr>
            <w:color w:val="000000" w:themeColor="text1"/>
          </w:rPr>
          <w:delText xml:space="preserve">across </w:delText>
        </w:r>
        <w:r w:rsidR="008950B4" w:rsidRPr="001D0BA7">
          <w:rPr>
            <w:color w:val="000000" w:themeColor="text1"/>
          </w:rPr>
          <w:delText>multiple</w:delText>
        </w:r>
        <w:r w:rsidRPr="001D0BA7">
          <w:rPr>
            <w:color w:val="000000" w:themeColor="text1"/>
          </w:rPr>
          <w:delText xml:space="preserve"> life stages. </w:delText>
        </w:r>
        <w:r w:rsidR="00314A1E" w:rsidRPr="001D0BA7">
          <w:rPr>
            <w:color w:val="000000" w:themeColor="text1"/>
          </w:rPr>
          <w:delText>Specifically, we</w:delText>
        </w:r>
        <w:r w:rsidR="008950B4" w:rsidRPr="001D0BA7">
          <w:rPr>
            <w:color w:val="000000" w:themeColor="text1"/>
          </w:rPr>
          <w:delText xml:space="preserve"> </w:delText>
        </w:r>
      </w:del>
      <w:r w:rsidR="008950B4" w:rsidRPr="001D0BA7">
        <w:rPr>
          <w:color w:val="000000" w:themeColor="text1"/>
        </w:rPr>
        <w:t xml:space="preserve">evaluate the influence of environmental covariates on </w:t>
      </w:r>
      <w:ins w:id="75" w:author="Garcia, Sabrina (DFG)" w:date="2025-07-16T12:39:00Z" w16du:dateUtc="2025-07-16T20:39:00Z">
        <w:r w:rsidR="0042309B" w:rsidRPr="001D0BA7">
          <w:rPr>
            <w:color w:val="000000" w:themeColor="text1"/>
          </w:rPr>
          <w:t xml:space="preserve">Yukon River fall chum </w:t>
        </w:r>
      </w:ins>
      <w:ins w:id="76" w:author="Garcia, Sabrina (DFG)" w:date="2025-07-16T12:40:00Z" w16du:dateUtc="2025-07-16T20:40:00Z">
        <w:r w:rsidR="0042309B" w:rsidRPr="001D0BA7">
          <w:rPr>
            <w:color w:val="000000" w:themeColor="text1"/>
          </w:rPr>
          <w:t xml:space="preserve">salmon </w:t>
        </w:r>
      </w:ins>
      <w:r w:rsidR="008950B4" w:rsidRPr="001D0BA7">
        <w:rPr>
          <w:color w:val="000000" w:themeColor="text1"/>
        </w:rPr>
        <w:t xml:space="preserve">survival during two </w:t>
      </w:r>
      <w:commentRangeStart w:id="77"/>
      <w:del w:id="78" w:author="Joshua.Russell" w:date="2025-07-16T13:02:00Z">
        <w:r w:rsidR="008950B4" w:rsidRPr="001D0BA7">
          <w:rPr>
            <w:color w:val="000000" w:themeColor="text1"/>
          </w:rPr>
          <w:delText>critical</w:delText>
        </w:r>
        <w:commentRangeEnd w:id="77"/>
        <w:r w:rsidR="00A92DB8" w:rsidRPr="001D0BA7">
          <w:rPr>
            <w:rStyle w:val="CommentReference"/>
            <w:color w:val="000000" w:themeColor="text1"/>
            <w:rPrChange w:id="79" w:author="genoa" w:date="2025-07-28T10:58:00Z" w16du:dateUtc="2025-07-28T17:58:00Z">
              <w:rPr>
                <w:rStyle w:val="CommentReference"/>
              </w:rPr>
            </w:rPrChange>
          </w:rPr>
          <w:commentReference w:id="77"/>
        </w:r>
        <w:r w:rsidR="008950B4" w:rsidRPr="001D0BA7" w:rsidDel="002F7363">
          <w:rPr>
            <w:color w:val="000000" w:themeColor="text1"/>
          </w:rPr>
          <w:delText xml:space="preserve"> </w:delText>
        </w:r>
      </w:del>
      <w:ins w:id="80" w:author="Joshua.Russell" w:date="2025-07-16T13:02:00Z">
        <w:r w:rsidR="002F7363" w:rsidRPr="001D0BA7">
          <w:rPr>
            <w:color w:val="000000" w:themeColor="text1"/>
          </w:rPr>
          <w:t>distinc</w:t>
        </w:r>
      </w:ins>
      <w:ins w:id="81" w:author="Joshua.Russell" w:date="2025-07-16T13:03:00Z">
        <w:r w:rsidR="002F7363" w:rsidRPr="001D0BA7">
          <w:rPr>
            <w:color w:val="000000" w:themeColor="text1"/>
          </w:rPr>
          <w:t>t</w:t>
        </w:r>
        <w:r w:rsidR="008950B4" w:rsidRPr="001D0BA7">
          <w:rPr>
            <w:color w:val="000000" w:themeColor="text1"/>
          </w:rPr>
          <w:t xml:space="preserve"> </w:t>
        </w:r>
      </w:ins>
      <w:r w:rsidR="008950B4" w:rsidRPr="001D0BA7">
        <w:rPr>
          <w:color w:val="000000" w:themeColor="text1"/>
        </w:rPr>
        <w:t>periods</w:t>
      </w:r>
      <w:r w:rsidR="009B6646" w:rsidRPr="001D0BA7">
        <w:rPr>
          <w:color w:val="000000" w:themeColor="text1"/>
        </w:rPr>
        <w:t xml:space="preserve">: </w:t>
      </w:r>
      <w:r w:rsidR="008950B4" w:rsidRPr="001D0BA7">
        <w:rPr>
          <w:color w:val="000000" w:themeColor="text1"/>
        </w:rPr>
        <w:t>survival</w:t>
      </w:r>
      <w:r w:rsidRPr="001D0BA7">
        <w:rPr>
          <w:color w:val="000000" w:themeColor="text1"/>
        </w:rPr>
        <w:t xml:space="preserve"> from egg to </w:t>
      </w:r>
      <w:r w:rsidR="00CF7D2B" w:rsidRPr="001D0BA7">
        <w:rPr>
          <w:color w:val="000000" w:themeColor="text1"/>
        </w:rPr>
        <w:t xml:space="preserve">the </w:t>
      </w:r>
      <w:r w:rsidRPr="001D0BA7">
        <w:rPr>
          <w:color w:val="000000" w:themeColor="text1"/>
        </w:rPr>
        <w:t xml:space="preserve">first marine summer and from </w:t>
      </w:r>
      <w:r w:rsidR="00CF7D2B" w:rsidRPr="001D0BA7">
        <w:rPr>
          <w:color w:val="000000" w:themeColor="text1"/>
        </w:rPr>
        <w:t xml:space="preserve">the </w:t>
      </w:r>
      <w:r w:rsidRPr="001D0BA7">
        <w:rPr>
          <w:color w:val="000000" w:themeColor="text1"/>
        </w:rPr>
        <w:t xml:space="preserve">first marine summer </w:t>
      </w:r>
      <w:r w:rsidRPr="00B050BA">
        <w:rPr>
          <w:color w:val="000000" w:themeColor="text1"/>
        </w:rPr>
        <w:t>to</w:t>
      </w:r>
      <w:ins w:id="82" w:author="genoa" w:date="2025-07-28T11:00:00Z" w16du:dateUtc="2025-07-28T18:00:00Z">
        <w:r w:rsidR="00737047">
          <w:rPr>
            <w:color w:val="000000" w:themeColor="text1"/>
          </w:rPr>
          <w:t xml:space="preserve"> adulthood</w:t>
        </w:r>
      </w:ins>
      <w:del w:id="83" w:author="genoa" w:date="2025-07-28T11:00:00Z" w16du:dateUtc="2025-07-28T18:00:00Z">
        <w:r w:rsidRPr="00B050BA" w:rsidDel="00737047">
          <w:rPr>
            <w:color w:val="000000" w:themeColor="text1"/>
          </w:rPr>
          <w:delText xml:space="preserve"> </w:delText>
        </w:r>
      </w:del>
      <w:commentRangeStart w:id="84"/>
      <w:commentRangeStart w:id="85"/>
      <w:del w:id="86" w:author="Joshua.Russell" w:date="2025-07-16T13:04:00Z">
        <w:r w:rsidRPr="00B050BA">
          <w:rPr>
            <w:color w:val="000000" w:themeColor="text1"/>
          </w:rPr>
          <w:delText xml:space="preserve">terminal </w:delText>
        </w:r>
      </w:del>
      <w:del w:id="87" w:author="genoa" w:date="2025-07-28T11:00:00Z" w16du:dateUtc="2025-07-28T18:00:00Z">
        <w:r w:rsidRPr="00B050BA" w:rsidDel="00737047">
          <w:rPr>
            <w:color w:val="000000" w:themeColor="text1"/>
          </w:rPr>
          <w:delText>harvest</w:delText>
        </w:r>
      </w:del>
      <w:commentRangeEnd w:id="84"/>
      <w:commentRangeEnd w:id="85"/>
      <w:ins w:id="88" w:author="Garcia, Sabrina (DFG)" w:date="2025-07-28T10:53:00Z" w16du:dateUtc="2025-07-28T17:53:00Z">
        <w:r w:rsidRPr="00B050BA">
          <w:rPr>
            <w:color w:val="000000" w:themeColor="text1"/>
          </w:rPr>
          <w:t xml:space="preserve">. </w:t>
        </w:r>
      </w:ins>
      <w:commentRangeStart w:id="89"/>
      <w:ins w:id="90" w:author="Garcia, Sabrina (DFG)" w:date="2025-07-16T12:40:00Z" w16du:dateUtc="2025-07-16T20:40:00Z">
        <w:r w:rsidR="00143C21">
          <w:rPr>
            <w:color w:val="000000" w:themeColor="text1"/>
          </w:rPr>
          <w:t xml:space="preserve">Using data collected during </w:t>
        </w:r>
      </w:ins>
      <w:ins w:id="91" w:author="Garcia, Sabrina (DFG)" w:date="2025-07-16T12:47:00Z" w16du:dateUtc="2025-07-16T20:47:00Z">
        <w:r w:rsidR="00FA6197">
          <w:rPr>
            <w:color w:val="000000" w:themeColor="text1"/>
          </w:rPr>
          <w:t>multiple</w:t>
        </w:r>
      </w:ins>
      <w:ins w:id="92" w:author="Garcia, Sabrina (DFG)" w:date="2025-07-16T12:40:00Z" w16du:dateUtc="2025-07-16T20:40:00Z">
        <w:r w:rsidR="00143C21">
          <w:rPr>
            <w:color w:val="000000" w:themeColor="text1"/>
          </w:rPr>
          <w:t xml:space="preserve"> life stages and environmental covariates hypothesized to influence those life stages</w:t>
        </w:r>
      </w:ins>
      <w:ins w:id="93" w:author="Garcia, Sabrina (DFG)" w:date="2025-07-16T12:41:00Z" w16du:dateUtc="2025-07-16T20:41:00Z">
        <w:r w:rsidR="00143C21">
          <w:rPr>
            <w:color w:val="000000" w:themeColor="text1"/>
          </w:rPr>
          <w:t>,</w:t>
        </w:r>
      </w:ins>
      <w:ins w:id="94" w:author="Garcia, Sabrina (DFG)" w:date="2025-07-16T12:40:00Z" w16du:dateUtc="2025-07-16T20:40:00Z">
        <w:r w:rsidR="00143C21">
          <w:rPr>
            <w:color w:val="000000" w:themeColor="text1"/>
          </w:rPr>
          <w:t xml:space="preserve"> </w:t>
        </w:r>
      </w:ins>
      <w:commentRangeEnd w:id="89"/>
      <w:ins w:id="95" w:author="Garcia, Sabrina (DFG)" w:date="2025-07-16T12:41:00Z" w16du:dateUtc="2025-07-16T20:41:00Z">
        <w:r w:rsidR="00143C21">
          <w:rPr>
            <w:rStyle w:val="CommentReference"/>
          </w:rPr>
          <w:commentReference w:id="89"/>
        </w:r>
      </w:ins>
      <w:del w:id="96" w:author="Garcia, Sabrina (DFG)" w:date="2025-07-16T12:40:00Z" w16du:dateUtc="2025-07-16T20:40:00Z">
        <w:r w:rsidRPr="00B050BA" w:rsidDel="00143C21">
          <w:rPr>
            <w:color w:val="000000" w:themeColor="text1"/>
          </w:rPr>
          <w:delText>W</w:delText>
        </w:r>
      </w:del>
      <w:ins w:id="97" w:author="Garcia, Sabrina (DFG)" w:date="2025-07-16T12:40:00Z" w16du:dateUtc="2025-07-16T20:40:00Z">
        <w:r w:rsidR="00143C21">
          <w:rPr>
            <w:color w:val="000000" w:themeColor="text1"/>
          </w:rPr>
          <w:t>w</w:t>
        </w:r>
      </w:ins>
      <w:ins w:id="98" w:author="Garcia, Sabrina (DFG)" w:date="2025-07-28T10:53:00Z" w16du:dateUtc="2025-07-28T17:53:00Z">
        <w:r w:rsidRPr="00B050BA">
          <w:rPr>
            <w:color w:val="000000" w:themeColor="text1"/>
          </w:rPr>
          <w:t>e</w:t>
        </w:r>
      </w:ins>
      <w:ins w:id="99" w:author="genoa" w:date="2025-07-28T10:53:00Z" w16du:dateUtc="2025-07-28T17:53:00Z">
        <w:r w:rsidR="002227E5">
          <w:rPr>
            <w:rStyle w:val="CommentReference"/>
          </w:rPr>
          <w:commentReference w:id="85"/>
        </w:r>
        <w:r w:rsidR="001248A2">
          <w:rPr>
            <w:rStyle w:val="CommentReference"/>
          </w:rPr>
          <w:commentReference w:id="84"/>
        </w:r>
      </w:ins>
      <w:r w:rsidRPr="00B050BA">
        <w:rPr>
          <w:color w:val="000000" w:themeColor="text1"/>
        </w:rPr>
        <w:t xml:space="preserv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del w:id="100" w:author="Lauren.Rogers" w:date="2025-07-08T14:51:00Z">
        <w:r w:rsidR="003700BC" w:rsidRPr="00B050BA" w:rsidDel="00A92DB8">
          <w:rPr>
            <w:color w:val="000000" w:themeColor="text1"/>
          </w:rPr>
          <w:delText xml:space="preserve">critical </w:delText>
        </w:r>
      </w:del>
      <w:r w:rsidR="003700BC" w:rsidRPr="00B050BA">
        <w:rPr>
          <w:color w:val="000000" w:themeColor="text1"/>
        </w:rPr>
        <w:t>period</w:t>
      </w:r>
      <w:r w:rsidR="003700BC">
        <w:rPr>
          <w:color w:val="000000" w:themeColor="text1"/>
        </w:rPr>
        <w:t>s</w:t>
      </w:r>
      <w:r w:rsidR="008950B4">
        <w:t xml:space="preserve">. </w:t>
      </w:r>
      <w:r w:rsidR="005776B6">
        <w:t xml:space="preserve">We found </w:t>
      </w:r>
      <w:r w:rsidR="008950B4">
        <w:t>a</w:t>
      </w:r>
      <w:r w:rsidR="009B6646">
        <w:t xml:space="preserve"> </w:t>
      </w:r>
      <w:ins w:id="101" w:author="Garcia, Sabrina (DFG)" w:date="2025-07-16T12:42:00Z" w16du:dateUtc="2025-07-16T20:42:00Z">
        <w:r w:rsidR="00143C21">
          <w:t xml:space="preserve">weak but </w:t>
        </w:r>
      </w:ins>
      <w:r w:rsidR="008950B4">
        <w:t xml:space="preserve">positive relationship between </w:t>
      </w:r>
      <w:r w:rsidR="00D4127C">
        <w:t>winter</w:t>
      </w:r>
      <w:r w:rsidR="008950B4">
        <w:t xml:space="preserve"> snow depth and egg to juvenile survival</w:t>
      </w:r>
      <w:r w:rsidR="009B6646">
        <w:t xml:space="preserve">. </w:t>
      </w:r>
      <w:r w:rsidR="005776B6">
        <w:t xml:space="preserve">We found </w:t>
      </w:r>
      <w:ins w:id="102" w:author="genoa" w:date="2025-07-28T11:02:00Z" w16du:dateUtc="2025-07-28T18:02:00Z">
        <w:r w:rsidR="00737047">
          <w:t xml:space="preserve">a </w:t>
        </w:r>
      </w:ins>
      <w:commentRangeStart w:id="103"/>
      <w:commentRangeStart w:id="104"/>
      <w:r w:rsidR="005776B6">
        <w:t>strong</w:t>
      </w:r>
      <w:ins w:id="105" w:author="genoa" w:date="2025-07-28T11:02:00Z" w16du:dateUtc="2025-07-28T18:02:00Z">
        <w:r w:rsidR="00737047">
          <w:t xml:space="preserve"> negative</w:t>
        </w:r>
      </w:ins>
      <w:del w:id="106" w:author="genoa" w:date="2025-07-28T11:01:00Z" w16du:dateUtc="2025-07-28T18:01:00Z">
        <w:r w:rsidR="005776B6" w:rsidDel="00737047">
          <w:delText>er</w:delText>
        </w:r>
      </w:del>
      <w:r w:rsidR="005776B6">
        <w:t xml:space="preserve"> relationship</w:t>
      </w:r>
      <w:del w:id="107" w:author="genoa" w:date="2025-07-28T11:02:00Z" w16du:dateUtc="2025-07-28T18:02:00Z">
        <w:r w:rsidR="005776B6" w:rsidDel="00737047">
          <w:delText>s</w:delText>
        </w:r>
      </w:del>
      <w:r w:rsidR="005776B6">
        <w:t xml:space="preserve"> </w:t>
      </w:r>
      <w:del w:id="108" w:author="genoa" w:date="2025-07-28T11:01:00Z" w16du:dateUtc="2025-07-28T18:01:00Z">
        <w:r w:rsidR="005776B6" w:rsidDel="00737047">
          <w:delText xml:space="preserve">with </w:delText>
        </w:r>
      </w:del>
      <w:ins w:id="109" w:author="genoa" w:date="2025-07-28T11:01:00Z" w16du:dateUtc="2025-07-28T18:01:00Z">
        <w:r w:rsidR="00737047">
          <w:t xml:space="preserve">between survival from first marine summer </w:t>
        </w:r>
      </w:ins>
      <w:ins w:id="110" w:author="Garcia, Sabrina (DFG)" w:date="2025-07-15T09:05:00Z" w16du:dateUtc="2025-07-15T17:05:00Z">
        <w:del w:id="111" w:author="genoa" w:date="2025-07-28T11:01:00Z" w16du:dateUtc="2025-07-28T18:01:00Z">
          <w:r w:rsidR="00674A76" w:rsidDel="00737047">
            <w:delText>later</w:delText>
          </w:r>
        </w:del>
      </w:ins>
      <w:ins w:id="112" w:author="genoa" w:date="2025-07-28T11:01:00Z" w16du:dateUtc="2025-07-28T18:01:00Z">
        <w:r w:rsidR="00737047">
          <w:t xml:space="preserve">to terminal harvest </w:t>
        </w:r>
      </w:ins>
      <w:ins w:id="113" w:author="Garcia, Sabrina (DFG)" w:date="2025-07-15T09:05:00Z" w16du:dateUtc="2025-07-15T17:05:00Z">
        <w:del w:id="114" w:author="genoa" w:date="2025-07-28T11:01:00Z" w16du:dateUtc="2025-07-28T18:01:00Z">
          <w:r w:rsidR="00674A76" w:rsidDel="00737047">
            <w:delText xml:space="preserve"> </w:delText>
          </w:r>
        </w:del>
      </w:ins>
      <w:commentRangeStart w:id="115"/>
      <w:del w:id="116" w:author="genoa" w:date="2025-07-28T11:01:00Z" w16du:dateUtc="2025-07-28T18:01:00Z">
        <w:r w:rsidR="005776B6" w:rsidDel="00737047">
          <w:delText xml:space="preserve">marine survival </w:delText>
        </w:r>
        <w:commentRangeEnd w:id="103"/>
        <w:r w:rsidR="00A92DB8" w:rsidDel="00737047">
          <w:rPr>
            <w:rStyle w:val="CommentReference"/>
          </w:rPr>
          <w:commentReference w:id="103"/>
        </w:r>
      </w:del>
      <w:commentRangeEnd w:id="104"/>
      <w:commentRangeEnd w:id="115"/>
      <w:r w:rsidR="00D34D15">
        <w:rPr>
          <w:rStyle w:val="CommentReference"/>
        </w:rPr>
        <w:commentReference w:id="104"/>
      </w:r>
      <w:del w:id="117" w:author="genoa" w:date="2025-07-28T11:01:00Z" w16du:dateUtc="2025-07-28T18:01:00Z">
        <w:r w:rsidR="001248A2" w:rsidDel="00737047">
          <w:rPr>
            <w:rStyle w:val="CommentReference"/>
          </w:rPr>
          <w:commentReference w:id="115"/>
        </w:r>
      </w:del>
      <w:r w:rsidR="005776B6">
        <w:t xml:space="preserve">and </w:t>
      </w:r>
      <w:ins w:id="118" w:author="genoa" w:date="2025-07-28T11:02:00Z" w16du:dateUtc="2025-07-28T18:02:00Z">
        <w:r w:rsidR="00737047">
          <w:t xml:space="preserve">Chum salmon </w:t>
        </w:r>
      </w:ins>
      <w:del w:id="119" w:author="genoa" w:date="2025-07-28T11:02:00Z" w16du:dateUtc="2025-07-28T18:02:00Z">
        <w:r w:rsidR="00E80D90" w:rsidDel="00737047">
          <w:delText xml:space="preserve">evidence that </w:delText>
        </w:r>
      </w:del>
      <w:r w:rsidR="00CF7D2B">
        <w:t>North Pacific</w:t>
      </w:r>
      <w:ins w:id="120" w:author="Garcia, Sabrina (DFG)" w:date="2025-07-15T09:01:00Z" w16du:dateUtc="2025-07-15T17:01:00Z">
        <w:r w:rsidR="00674A76">
          <w:t xml:space="preserve">-wide </w:t>
        </w:r>
      </w:ins>
      <w:del w:id="121" w:author="Garcia, Sabrina (DFG)" w:date="2025-07-15T09:01:00Z" w16du:dateUtc="2025-07-15T17:01:00Z">
        <w:r w:rsidR="00CF7D2B">
          <w:delText xml:space="preserve"> scale </w:delText>
        </w:r>
      </w:del>
      <w:r w:rsidR="00E80D90">
        <w:t>hatchery release</w:t>
      </w:r>
      <w:r w:rsidR="00CF7D2B">
        <w:t>s</w:t>
      </w:r>
      <w:del w:id="122" w:author="genoa" w:date="2025-07-28T11:02:00Z" w16du:dateUtc="2025-07-28T18:02:00Z">
        <w:r w:rsidR="00E80D90" w:rsidDel="00737047">
          <w:delText xml:space="preserve"> </w:delText>
        </w:r>
        <w:r w:rsidR="00CF7D2B" w:rsidDel="00737047">
          <w:delText xml:space="preserve">of </w:delText>
        </w:r>
        <w:r w:rsidR="005A3A53" w:rsidDel="00737047">
          <w:delText>Chum</w:delText>
        </w:r>
        <w:r w:rsidR="00E80D90" w:rsidDel="00737047">
          <w:delText xml:space="preserve"> salmon</w:delText>
        </w:r>
      </w:del>
      <w:ins w:id="123" w:author="genoa" w:date="2025-07-28T11:02:00Z" w16du:dateUtc="2025-07-28T18:02:00Z">
        <w:r w:rsidR="00737047">
          <w:t xml:space="preserve">. </w:t>
        </w:r>
      </w:ins>
      <w:del w:id="124" w:author="genoa" w:date="2025-07-28T11:02:00Z" w16du:dateUtc="2025-07-28T18:02:00Z">
        <w:r w:rsidR="00E80D90" w:rsidDel="00737047">
          <w:delText xml:space="preserve"> </w:delText>
        </w:r>
        <w:r w:rsidR="003768BF" w:rsidDel="00737047">
          <w:delText xml:space="preserve">exhibit </w:delText>
        </w:r>
        <w:r w:rsidR="00E80D90" w:rsidDel="00737047">
          <w:delText xml:space="preserve">a negative relationship with </w:delText>
        </w:r>
        <w:r w:rsidR="000B71A6" w:rsidDel="00737047">
          <w:delText xml:space="preserve">Yukon River </w:delText>
        </w:r>
      </w:del>
      <w:ins w:id="125" w:author="Garcia, Sabrina (DFG)" w:date="2025-07-15T09:01:00Z" w16du:dateUtc="2025-07-15T17:01:00Z">
        <w:del w:id="126" w:author="genoa" w:date="2025-07-28T11:02:00Z" w16du:dateUtc="2025-07-28T18:02:00Z">
          <w:r w:rsidR="00674A76" w:rsidDel="00737047">
            <w:delText xml:space="preserve">fall </w:delText>
          </w:r>
        </w:del>
      </w:ins>
      <w:del w:id="127" w:author="genoa" w:date="2025-07-28T11:02:00Z" w16du:dateUtc="2025-07-28T18:02:00Z">
        <w:r w:rsidR="005A3A53" w:rsidDel="00737047">
          <w:delText>Chum</w:delText>
        </w:r>
        <w:r w:rsidR="000B71A6" w:rsidDel="00737047">
          <w:delText xml:space="preserve"> salmon </w:delText>
        </w:r>
        <w:r w:rsidR="00E80D90" w:rsidDel="00737047">
          <w:delText xml:space="preserve">marine </w:delText>
        </w:r>
        <w:commentRangeStart w:id="128"/>
        <w:r w:rsidR="000B71A6" w:rsidDel="00737047">
          <w:delText>productivity</w:delText>
        </w:r>
      </w:del>
      <w:ins w:id="129" w:author="Garcia, Sabrina (DFG)" w:date="2025-07-16T12:42:00Z" w16du:dateUtc="2025-07-16T20:42:00Z">
        <w:del w:id="130" w:author="genoa" w:date="2025-07-28T11:02:00Z" w16du:dateUtc="2025-07-28T18:02:00Z">
          <w:r w:rsidR="00143C21" w:rsidDel="00737047">
            <w:delText>surviva</w:delText>
          </w:r>
        </w:del>
      </w:ins>
      <w:commentRangeEnd w:id="128"/>
      <w:ins w:id="131" w:author="Garcia, Sabrina (DFG)" w:date="2025-07-16T12:43:00Z" w16du:dateUtc="2025-07-16T20:43:00Z">
        <w:del w:id="132" w:author="genoa" w:date="2025-07-28T11:02:00Z" w16du:dateUtc="2025-07-28T18:02:00Z">
          <w:r w:rsidR="00143C21" w:rsidDel="00737047">
            <w:rPr>
              <w:rStyle w:val="CommentReference"/>
            </w:rPr>
            <w:commentReference w:id="128"/>
          </w:r>
        </w:del>
      </w:ins>
      <w:ins w:id="133" w:author="Garcia, Sabrina (DFG)" w:date="2025-07-16T12:42:00Z" w16du:dateUtc="2025-07-16T20:42:00Z">
        <w:del w:id="134" w:author="genoa" w:date="2025-07-28T11:02:00Z" w16du:dateUtc="2025-07-28T18:02:00Z">
          <w:r w:rsidR="00143C21" w:rsidDel="00737047">
            <w:delText>l</w:delText>
          </w:r>
        </w:del>
      </w:ins>
      <w:del w:id="135" w:author="genoa" w:date="2025-07-28T11:02:00Z" w16du:dateUtc="2025-07-28T18:02:00Z">
        <w:r w:rsidR="00E80D90" w:rsidDel="00737047">
          <w:delText>.</w:delText>
        </w:r>
        <w:r w:rsidR="000B71A6" w:rsidDel="00737047">
          <w:delText xml:space="preserve"> </w:delText>
        </w:r>
      </w:del>
      <w:r w:rsidR="005776B6">
        <w:t>Additionally</w:t>
      </w:r>
      <w:r w:rsidR="000B71A6">
        <w:t>,</w:t>
      </w:r>
      <w:r w:rsidR="009B6646">
        <w:t xml:space="preserve"> </w:t>
      </w:r>
      <w:ins w:id="136" w:author="genoa" w:date="2025-07-28T11:02:00Z" w16du:dateUtc="2025-07-28T18:02:00Z">
        <w:r w:rsidR="00737047">
          <w:t xml:space="preserve">we found evidence for </w:t>
        </w:r>
      </w:ins>
      <w:r>
        <w:t xml:space="preserve">a positive relationship between juvenile stomach fullness and </w:t>
      </w:r>
      <w:commentRangeStart w:id="137"/>
      <w:ins w:id="138" w:author="Garcia, Sabrina (DFG)" w:date="2025-07-15T09:01:00Z" w16du:dateUtc="2025-07-15T17:01:00Z">
        <w:r w:rsidR="00674A76">
          <w:t xml:space="preserve">later </w:t>
        </w:r>
      </w:ins>
      <w:commentRangeEnd w:id="137"/>
      <w:ins w:id="139" w:author="Garcia, Sabrina (DFG)" w:date="2025-07-15T09:06:00Z" w16du:dateUtc="2025-07-15T17:06:00Z">
        <w:r w:rsidR="002B2F25">
          <w:rPr>
            <w:rStyle w:val="CommentReference"/>
          </w:rPr>
          <w:commentReference w:id="137"/>
        </w:r>
      </w:ins>
      <w:r>
        <w:t>marine survival</w:t>
      </w:r>
      <w:r w:rsidR="000B71A6">
        <w:t xml:space="preserve"> </w:t>
      </w:r>
      <w:r>
        <w:t>suggest</w:t>
      </w:r>
      <w:r w:rsidR="000B71A6">
        <w:t>s</w:t>
      </w:r>
      <w:r>
        <w:t xml:space="preserve"> that fish condition before their first winter at sea is </w:t>
      </w:r>
      <w:r w:rsidR="00B42F5E">
        <w:t>an 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w:t>
      </w:r>
      <w:del w:id="140" w:author="Joshua.Russell" w:date="2025-07-16T13:01:00Z">
        <w:r w:rsidR="00333BAC">
          <w:delText>exhibit a</w:delText>
        </w:r>
        <w:r>
          <w:delText xml:space="preserve"> compound</w:delText>
        </w:r>
        <w:r w:rsidR="00AA76EB">
          <w:delText>ing</w:delText>
        </w:r>
        <w:r>
          <w:delText xml:space="preserve"> </w:delText>
        </w:r>
        <w:r w:rsidR="00044F05">
          <w:delText>e</w:delText>
        </w:r>
        <w:r>
          <w:delText xml:space="preserve">ffect </w:delText>
        </w:r>
        <w:r w:rsidR="00333BAC">
          <w:delText xml:space="preserve">on </w:delText>
        </w:r>
      </w:del>
      <w:ins w:id="141" w:author="Joshua.Russell" w:date="2025-07-16T13:01:00Z">
        <w:r w:rsidR="002F7363">
          <w:t xml:space="preserve">compound to reduce </w:t>
        </w:r>
      </w:ins>
      <w:r w:rsidR="00B42F5E">
        <w:t xml:space="preserve">salmon </w:t>
      </w:r>
      <w:ins w:id="142" w:author="Garcia, Sabrina (DFG)" w:date="2025-07-16T12:44:00Z" w16du:dateUtc="2025-07-16T20:44:00Z">
        <w:r w:rsidR="00143C21">
          <w:t xml:space="preserve">survival and eventually on </w:t>
        </w:r>
      </w:ins>
      <w:del w:id="143" w:author="Joshua.Russell" w:date="2025-07-16T13:01:00Z">
        <w:r>
          <w:delText xml:space="preserve">population </w:delText>
        </w:r>
      </w:del>
      <w:r w:rsidR="00391CBD">
        <w:t>productivity</w:t>
      </w:r>
      <w:r>
        <w:t xml:space="preserve">. Our results underscore the importance </w:t>
      </w:r>
      <w:r w:rsidR="007B7DBF">
        <w:t xml:space="preserve">of evaluating ecosystem impacts on fish survival across multiple life stages and the challenges in </w:t>
      </w:r>
      <w:r w:rsidR="007B7DBF">
        <w:lastRenderedPageBreak/>
        <w:t xml:space="preserve">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64B2B10A" w:rsidR="008E0CA3" w:rsidRPr="00737047" w:rsidRDefault="008E0CA3" w:rsidP="00737047">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del w:id="144" w:author="Lukas DeFilippo" w:date="2025-07-22T12:39:00Z">
        <w:r w:rsidR="00A4700F" w:rsidDel="00B76478">
          <w:delText xml:space="preserve">changing at different rates </w:delText>
        </w:r>
      </w:del>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w:t>
      </w:r>
      <w:del w:id="145" w:author="Lukas DeFilippo" w:date="2025-07-22T12:39:00Z">
        <w:r w:rsidDel="00B76478">
          <w:delText xml:space="preserve">understanding ecosystem </w:delText>
        </w:r>
      </w:del>
      <w:r>
        <w:t>change</w:t>
      </w:r>
      <w:del w:id="146" w:author="Lukas DeFilippo" w:date="2025-07-28T10:52:00Z" w16du:dateUtc="2025-07-28T17:52:00Z">
        <w:r>
          <w:delText>.</w:delText>
        </w:r>
      </w:del>
      <w:ins w:id="147" w:author="Lukas DeFilippo" w:date="2025-07-22T12:39:00Z">
        <w:r w:rsidR="00B76478">
          <w:t xml:space="preserve"> </w:t>
        </w:r>
        <w:r w:rsidR="00B76478" w:rsidRPr="00737047">
          <w:t>across multiple ecosystems</w:t>
        </w:r>
      </w:ins>
      <w:ins w:id="148" w:author="Lukas DeFilippo" w:date="2025-07-28T10:52:00Z" w16du:dateUtc="2025-07-28T17:52:00Z">
        <w:r w:rsidRPr="00737047">
          <w:t>.</w:t>
        </w:r>
      </w:ins>
      <w:ins w:id="149" w:author="genoa" w:date="2025-07-28T10:53:00Z" w16du:dateUtc="2025-07-28T17:53:00Z">
        <w:r w:rsidRPr="00737047">
          <w:t xml:space="preserve"> </w:t>
        </w:r>
      </w:ins>
      <w:ins w:id="150" w:author="genoa" w:date="2025-07-28T11:03:00Z" w16du:dateUtc="2025-07-28T18:03:00Z">
        <w:r w:rsidR="00737047" w:rsidRPr="00737047">
          <w:rPr>
            <w:rFonts w:eastAsiaTheme="minorHAnsi"/>
            <w:rPrChange w:id="151" w:author="genoa" w:date="2025-07-28T11:04:00Z" w16du:dateUtc="2025-07-28T18:04:00Z">
              <w:rPr>
                <w:rFonts w:ascii="Helvetica" w:eastAsiaTheme="minorHAnsi" w:hAnsi="Helvetica" w:cs="Helvetica"/>
              </w:rPr>
            </w:rPrChange>
          </w:rPr>
          <w:t>As anadromous species, salmon integrate and reflect the cumulative effects of freshwater and marine warming, such as altered precipitation and river flow patterns and changing ocean conditions, across vast geographic scales</w:t>
        </w:r>
      </w:ins>
      <w:ins w:id="152" w:author="genoa" w:date="2025-07-28T11:04:00Z" w16du:dateUtc="2025-07-28T18:04:00Z">
        <w:r w:rsidR="00737047" w:rsidRPr="00737047">
          <w:rPr>
            <w:rFonts w:eastAsiaTheme="minorHAnsi"/>
            <w:rPrChange w:id="153" w:author="genoa" w:date="2025-07-28T11:04:00Z" w16du:dateUtc="2025-07-28T18:04:00Z">
              <w:rPr>
                <w:rFonts w:ascii="Helvetica" w:eastAsiaTheme="minorHAnsi" w:hAnsi="Helvetica" w:cs="Helvetica"/>
              </w:rPr>
            </w:rPrChange>
          </w:rPr>
          <w:t xml:space="preserve">. </w:t>
        </w:r>
      </w:ins>
      <w:del w:id="154" w:author="genoa" w:date="2025-07-28T11:04:00Z" w16du:dateUtc="2025-07-28T18:04:00Z">
        <w:r w:rsidRPr="00737047" w:rsidDel="00737047">
          <w:delText xml:space="preserve">As anadromous species, salmon integrate and reflect the cumulative effects of </w:delText>
        </w:r>
        <w:r w:rsidR="00F2423C" w:rsidRPr="00737047" w:rsidDel="00737047">
          <w:delText xml:space="preserve">freshwater and marine </w:delText>
        </w:r>
        <w:r w:rsidRPr="00737047" w:rsidDel="00737047">
          <w:delText>warming</w:delText>
        </w:r>
        <w:commentRangeStart w:id="155"/>
        <w:r w:rsidRPr="00737047" w:rsidDel="00737047">
          <w:delText xml:space="preserve">, altered precipitation </w:delText>
        </w:r>
        <w:r w:rsidR="00F2423C" w:rsidRPr="00737047" w:rsidDel="00737047">
          <w:delText xml:space="preserve">and river flow </w:delText>
        </w:r>
        <w:r w:rsidRPr="00737047" w:rsidDel="00737047">
          <w:delText xml:space="preserve">patterns, and changing ocean conditions </w:delText>
        </w:r>
        <w:commentRangeEnd w:id="155"/>
        <w:r w:rsidR="00B67FAF" w:rsidRPr="00737047" w:rsidDel="00737047">
          <w:rPr>
            <w:rStyle w:val="CommentReference"/>
            <w:sz w:val="24"/>
            <w:szCs w:val="24"/>
            <w:rPrChange w:id="156" w:author="genoa" w:date="2025-07-28T11:04:00Z" w16du:dateUtc="2025-07-28T18:04:00Z">
              <w:rPr>
                <w:rStyle w:val="CommentReference"/>
              </w:rPr>
            </w:rPrChange>
          </w:rPr>
          <w:commentReference w:id="155"/>
        </w:r>
        <w:r w:rsidRPr="00737047" w:rsidDel="00737047">
          <w:delText xml:space="preserve">across vast geographic scales. </w:delText>
        </w:r>
      </w:del>
      <w:r w:rsidRPr="00737047">
        <w:t xml:space="preserve">In many cases, this </w:t>
      </w:r>
      <w:del w:id="157" w:author="Garcia, Sabrina (DFG)" w:date="2025-07-16T13:05:00Z" w16du:dateUtc="2025-07-16T21:05:00Z">
        <w:r w:rsidRPr="00737047">
          <w:delText xml:space="preserve">also </w:delText>
        </w:r>
      </w:del>
      <w:del w:id="158" w:author="Joshua.Russell" w:date="2025-07-16T13:12:00Z">
        <w:r w:rsidRPr="00737047">
          <w:delText xml:space="preserve">adds </w:delText>
        </w:r>
        <w:r w:rsidR="00780699" w:rsidRPr="00737047">
          <w:delText>challenges when</w:delText>
        </w:r>
        <w:r w:rsidRPr="00737047">
          <w:delText xml:space="preserve"> estimating or anticipating impacts of ecosystem change</w:delText>
        </w:r>
      </w:del>
      <w:ins w:id="159" w:author="Joshua.Russell" w:date="2025-07-16T13:12:00Z">
        <w:r w:rsidR="002227E5" w:rsidRPr="00737047">
          <w:t>complicates efforts to estimate or anticipate ecosystem change impacts</w:t>
        </w:r>
      </w:ins>
      <w:ins w:id="160" w:author="genoa" w:date="2025-07-28T10:53:00Z" w16du:dateUtc="2025-07-28T17:53:00Z">
        <w:r w:rsidRPr="00737047">
          <w:t xml:space="preserve"> </w:t>
        </w:r>
      </w:ins>
      <w:r w:rsidRPr="00737047">
        <w:t>on salmon populations. In the Arctic and sub-Arctic regions, where warming is most pronounced, these environmental shifts can affect critical periods in salmon life history</w:t>
      </w:r>
      <w:r w:rsidR="0068152C" w:rsidRPr="00737047">
        <w:t>.</w:t>
      </w:r>
      <w:r w:rsidRPr="00737047">
        <w:t xml:space="preserve"> The accelerated rate of change in these northern regions creates unique challenges for species like salmon, which must adapt to rapidly evolving conditions in multiple ecosystems simultaneously.</w:t>
      </w:r>
    </w:p>
    <w:p w14:paraId="274E8564" w14:textId="746983BC" w:rsidR="00C65D69" w:rsidDel="003729C4" w:rsidRDefault="00591373" w:rsidP="00C65D69">
      <w:pPr>
        <w:pStyle w:val="whitespace-normal"/>
        <w:spacing w:before="0" w:beforeAutospacing="0" w:after="0" w:afterAutospacing="0"/>
        <w:ind w:firstLine="360"/>
        <w:rPr>
          <w:del w:id="161" w:author="genoa" w:date="2025-07-28T11:14:00Z" w16du:dateUtc="2025-07-28T18:14:00Z"/>
        </w:rPr>
      </w:pPr>
      <w:commentRangeStart w:id="162"/>
      <w:commentRangeStart w:id="163"/>
      <w:r>
        <w:t xml:space="preserve">Western Alaska, and the Yukon </w:t>
      </w:r>
      <w:commentRangeStart w:id="164"/>
      <w:r>
        <w:t xml:space="preserve">River </w:t>
      </w:r>
      <w:del w:id="165" w:author="genoa" w:date="2025-07-28T11:02:00Z" w16du:dateUtc="2025-07-28T18:02:00Z">
        <w:r w:rsidDel="00737047">
          <w:delText xml:space="preserve">region </w:delText>
        </w:r>
      </w:del>
      <w:commentRangeEnd w:id="164"/>
      <w:ins w:id="166" w:author="genoa" w:date="2025-07-28T11:02:00Z" w16du:dateUtc="2025-07-28T18:02:00Z">
        <w:r w:rsidR="00737047">
          <w:t>water</w:t>
        </w:r>
      </w:ins>
      <w:ins w:id="167" w:author="genoa" w:date="2025-07-28T11:03:00Z" w16du:dateUtc="2025-07-28T18:03:00Z">
        <w:r w:rsidR="00737047">
          <w:t>shed</w:t>
        </w:r>
      </w:ins>
      <w:ins w:id="168" w:author="genoa" w:date="2025-07-28T11:02:00Z" w16du:dateUtc="2025-07-28T18:02:00Z">
        <w:r w:rsidR="00737047">
          <w:t xml:space="preserve"> </w:t>
        </w:r>
      </w:ins>
      <w:r w:rsidR="00B76478">
        <w:rPr>
          <w:rStyle w:val="CommentReference"/>
        </w:rPr>
        <w:commentReference w:id="164"/>
      </w:r>
      <w:r>
        <w:t>in particular</w:t>
      </w:r>
      <w:commentRangeEnd w:id="162"/>
      <w:r w:rsidR="007F649F">
        <w:rPr>
          <w:rStyle w:val="CommentReference"/>
        </w:rPr>
        <w:commentReference w:id="162"/>
      </w:r>
      <w:commentRangeEnd w:id="163"/>
      <w:r w:rsidR="00D34D15">
        <w:rPr>
          <w:rStyle w:val="CommentReference"/>
        </w:rPr>
        <w:commentReference w:id="163"/>
      </w:r>
      <w:r>
        <w:t xml:space="preserve">, is experiencing a </w:t>
      </w:r>
      <w:commentRangeStart w:id="169"/>
      <w:commentRangeStart w:id="170"/>
      <w:r>
        <w:t xml:space="preserve">multi-species </w:t>
      </w:r>
      <w:commentRangeEnd w:id="169"/>
      <w:r w:rsidR="00B76478">
        <w:rPr>
          <w:rStyle w:val="CommentReference"/>
        </w:rPr>
        <w:commentReference w:id="169"/>
      </w:r>
      <w:commentRangeEnd w:id="170"/>
      <w:r w:rsidR="00D34D15">
        <w:rPr>
          <w:rStyle w:val="CommentReference"/>
        </w:rPr>
        <w:commentReference w:id="170"/>
      </w:r>
      <w:r>
        <w:t xml:space="preserve">salmon collapse. </w:t>
      </w:r>
      <w:ins w:id="171" w:author="Garcia, Sabrina (DFG)" w:date="2025-07-16T13:13:00Z" w16du:dateUtc="2025-07-16T21:13:00Z">
        <w:r w:rsidR="007F649F">
          <w:t xml:space="preserve">While all 5 species of Pacific salmon spawn in the Yukon River, </w:t>
        </w:r>
      </w:ins>
      <w:ins w:id="172" w:author="Garcia, Sabrina (DFG)" w:date="2025-07-15T09:23:00Z" w16du:dateUtc="2025-07-15T17:23:00Z">
        <w:r w:rsidR="0029022F">
          <w:t xml:space="preserve">Chinook and </w:t>
        </w:r>
      </w:ins>
      <w:ins w:id="173" w:author="genoa" w:date="2025-07-28T11:32:00Z" w16du:dateUtc="2025-07-28T18:32:00Z">
        <w:r w:rsidR="00A17353">
          <w:t>C</w:t>
        </w:r>
      </w:ins>
      <w:ins w:id="174" w:author="Garcia, Sabrina (DFG)" w:date="2025-07-15T09:23:00Z" w16du:dateUtc="2025-07-15T17:23:00Z">
        <w:del w:id="175" w:author="genoa" w:date="2025-07-28T11:32:00Z" w16du:dateUtc="2025-07-28T18:32:00Z">
          <w:r w:rsidR="0029022F" w:rsidDel="00A17353">
            <w:delText>c</w:delText>
          </w:r>
        </w:del>
        <w:r w:rsidR="0029022F">
          <w:t xml:space="preserve">hum salmon are the primary species targeted for </w:t>
        </w:r>
      </w:ins>
      <w:ins w:id="176" w:author="Garcia, Sabrina (DFG)" w:date="2025-07-16T13:13:00Z" w16du:dateUtc="2025-07-16T21:13:00Z">
        <w:r w:rsidR="007F649F">
          <w:t>subsistence harvest</w:t>
        </w:r>
      </w:ins>
      <w:ins w:id="177" w:author="Garcia, Sabrina (DFG)" w:date="2025-07-15T09:23:00Z" w16du:dateUtc="2025-07-15T17:23:00Z">
        <w:r w:rsidR="0029022F">
          <w:t xml:space="preserve"> along the </w:t>
        </w:r>
      </w:ins>
      <w:ins w:id="178" w:author="Garcia, Sabrina (DFG)" w:date="2025-07-15T09:24:00Z" w16du:dateUtc="2025-07-15T17:24:00Z">
        <w:r w:rsidR="0029022F">
          <w:t>Yukon R</w:t>
        </w:r>
      </w:ins>
      <w:ins w:id="179" w:author="Garcia, Sabrina (DFG)" w:date="2025-07-15T09:23:00Z" w16du:dateUtc="2025-07-15T17:23:00Z">
        <w:r w:rsidR="0029022F">
          <w:t>iver</w:t>
        </w:r>
      </w:ins>
      <w:ins w:id="180" w:author="Garcia, Sabrina (DFG)" w:date="2025-07-16T13:10:00Z" w16du:dateUtc="2025-07-16T21:10:00Z">
        <w:r w:rsidR="007F649F">
          <w:t xml:space="preserve"> and the </w:t>
        </w:r>
      </w:ins>
      <w:ins w:id="181" w:author="Garcia, Sabrina (DFG)" w:date="2025-07-16T13:13:00Z" w16du:dateUtc="2025-07-16T21:13:00Z">
        <w:r w:rsidR="007F649F">
          <w:t>approximately 50</w:t>
        </w:r>
      </w:ins>
      <w:ins w:id="182" w:author="Garcia, Sabrina (DFG)" w:date="2025-07-16T13:10:00Z" w16du:dateUtc="2025-07-16T21:10:00Z">
        <w:r w:rsidR="007F649F">
          <w:t xml:space="preserve"> </w:t>
        </w:r>
      </w:ins>
      <w:ins w:id="183" w:author="Garcia, Sabrina (DFG)" w:date="2025-07-16T13:11:00Z" w16du:dateUtc="2025-07-16T21:11:00Z">
        <w:r w:rsidR="007F649F">
          <w:t xml:space="preserve">Alaska Native </w:t>
        </w:r>
      </w:ins>
      <w:ins w:id="184" w:author="Garcia, Sabrina (DFG)" w:date="2025-07-16T13:13:00Z" w16du:dateUtc="2025-07-16T21:13:00Z">
        <w:r w:rsidR="007F649F">
          <w:t>communities</w:t>
        </w:r>
      </w:ins>
      <w:ins w:id="185" w:author="Garcia, Sabrina (DFG)" w:date="2025-07-16T13:11:00Z" w16du:dateUtc="2025-07-16T21:11:00Z">
        <w:r w:rsidR="007F649F">
          <w:t xml:space="preserve"> along its length</w:t>
        </w:r>
      </w:ins>
      <w:ins w:id="186" w:author="Garcia, Sabrina (DFG)" w:date="2025-07-15T09:23:00Z" w16du:dateUtc="2025-07-15T17:23:00Z">
        <w:r w:rsidR="0029022F">
          <w:t xml:space="preserve">. </w:t>
        </w:r>
      </w:ins>
      <w:r>
        <w:t xml:space="preserve">There have been </w:t>
      </w:r>
      <w:r w:rsidR="00474305">
        <w:t>commercial</w:t>
      </w:r>
      <w:r>
        <w:t xml:space="preserve"> </w:t>
      </w:r>
      <w:r w:rsidR="00474305">
        <w:t xml:space="preserve">and subsistence </w:t>
      </w:r>
      <w:del w:id="187" w:author="Garcia, Sabrina (DFG)" w:date="2025-07-15T09:17:00Z" w16du:dateUtc="2025-07-15T17:17:00Z">
        <w:r w:rsidR="00F15AB1">
          <w:delText xml:space="preserve">Chinook salmon </w:delText>
        </w:r>
      </w:del>
      <w:r w:rsidR="00F15AB1">
        <w:t xml:space="preserve">fishery </w:t>
      </w:r>
      <w:r>
        <w:t xml:space="preserve">closures </w:t>
      </w:r>
      <w:r w:rsidR="00474305">
        <w:t xml:space="preserve">on the Yukon River </w:t>
      </w:r>
      <w:ins w:id="188" w:author="Garcia, Sabrina (DFG)" w:date="2025-07-15T09:17:00Z" w16du:dateUtc="2025-07-15T17:17:00Z">
        <w:r w:rsidR="0029022F">
          <w:t xml:space="preserve">for Chinook salmon </w:t>
        </w:r>
      </w:ins>
      <w:r w:rsidR="00474305">
        <w:t xml:space="preserve">since 2007 and </w:t>
      </w:r>
      <w:del w:id="189" w:author="Garcia, Sabrina (DFG)" w:date="2025-07-16T13:11:00Z" w16du:dateUtc="2025-07-16T21:11:00Z">
        <w:r w:rsidR="005A3A53">
          <w:delText>Chum</w:delText>
        </w:r>
        <w:r w:rsidR="00474305">
          <w:delText xml:space="preserve"> salmon </w:delText>
        </w:r>
      </w:del>
      <w:del w:id="190" w:author="Garcia, Sabrina (DFG)" w:date="2025-07-15T09:17:00Z" w16du:dateUtc="2025-07-15T17:17:00Z">
        <w:r w:rsidR="00474305">
          <w:delText xml:space="preserve">harvest has been severely restricted or closed </w:delText>
        </w:r>
      </w:del>
      <w:r>
        <w:t xml:space="preserve">since </w:t>
      </w:r>
      <w:r w:rsidR="002446DF">
        <w:t>20</w:t>
      </w:r>
      <w:r w:rsidR="00474305">
        <w:t>19</w:t>
      </w:r>
      <w:ins w:id="191" w:author="Garcia, Sabrina (DFG)" w:date="2025-07-16T13:11:00Z" w16du:dateUtc="2025-07-16T21:11:00Z">
        <w:r w:rsidR="002446DF">
          <w:t xml:space="preserve"> </w:t>
        </w:r>
        <w:r w:rsidR="007F649F">
          <w:t>for Chum salmon</w:t>
        </w:r>
      </w:ins>
      <w:ins w:id="192" w:author="Garcia, Sabrina (DFG)" w:date="2025-07-28T10:53:00Z" w16du:dateUtc="2025-07-28T17:53:00Z">
        <w:r w:rsidR="002446DF">
          <w:t xml:space="preserve"> </w:t>
        </w:r>
      </w:ins>
      <w:r w:rsidR="00474305">
        <w:fldChar w:fldCharType="begin"/>
      </w:r>
      <w:r w:rsidR="003729C4">
        <w:instrText xml:space="preserve"> ADDIN ZOTERO_ITEM CSL_CITATION {"citationID":"17OUKSex","properties":{"formattedCitation":"(Krueger et al. 2009, Brown &amp; Godduhn 2015, Jallen et al. 2022)","plainCitation":"(Krueger et al. 2009, Brown &amp; Godduhn 2015,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5583,"uris":["http://zotero.org/users/8784224/items/CUBPKQGZ"],"itemData":{"id":5583,"type":"article-journal","container-title":"Alaska Department of Fish and Game, Division of Subsistence Technical Paper No. 398, Fairbanks.","language":"en","source":"Zotero","title":"Socioeconomic Effects of Declining Salmon Runs on the Yukon River","author":[{"family":"Brown","given":"Caroline L"},{"family":"Godduhn","given":"Anna"}],"issued":{"date-parts":[["2015"]]}}},{"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3729C4">
        <w:rPr>
          <w:noProof/>
        </w:rPr>
        <w:t>(Krueger et al. 2009, Brown &amp; Godduhn 2015,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w:t>
      </w:r>
      <w:ins w:id="193" w:author="Joshua.Russell" w:date="2025-07-16T13:07:00Z">
        <w:del w:id="194" w:author="genoa" w:date="2025-07-28T11:13:00Z" w16du:dateUtc="2025-07-28T18:13:00Z">
          <w:r w:rsidR="002F7363" w:rsidDel="003729C4">
            <w:delText xml:space="preserve">The </w:delText>
          </w:r>
        </w:del>
      </w:ins>
      <w:del w:id="195" w:author="genoa" w:date="2025-07-28T11:13:00Z" w16du:dateUtc="2025-07-28T18:13:00Z">
        <w:r w:rsidR="00D90B83" w:rsidDel="003729C4">
          <w:delText>I</w:delText>
        </w:r>
      </w:del>
      <w:ins w:id="196" w:author="Joshua.Russell" w:date="2025-07-16T13:07:00Z">
        <w:del w:id="197" w:author="genoa" w:date="2025-07-28T11:13:00Z" w16du:dateUtc="2025-07-28T18:13:00Z">
          <w:r w:rsidR="002F7363" w:rsidDel="003729C4">
            <w:delText>i</w:delText>
          </w:r>
        </w:del>
      </w:ins>
      <w:ins w:id="198" w:author="Joshua.Russell" w:date="2025-07-28T10:52:00Z" w16du:dateUtc="2025-07-28T17:52:00Z">
        <w:del w:id="199" w:author="genoa" w:date="2025-07-28T11:13:00Z" w16du:dateUtc="2025-07-28T18:13:00Z">
          <w:r w:rsidDel="003729C4">
            <w:delText>mpacts</w:delText>
          </w:r>
        </w:del>
      </w:ins>
      <w:commentRangeStart w:id="200"/>
      <w:del w:id="201" w:author="genoa" w:date="2025-07-28T11:13:00Z" w16du:dateUtc="2025-07-28T18:13:00Z">
        <w:r w:rsidR="00D90B83" w:rsidDel="003729C4">
          <w:delText>I</w:delText>
        </w:r>
        <w:r w:rsidDel="003729C4">
          <w:delText>mpacts</w:delText>
        </w:r>
        <w:r w:rsidDel="003729C4">
          <w:delText xml:space="preserve"> </w:delText>
        </w:r>
        <w:r w:rsidR="00D90B83" w:rsidDel="003729C4">
          <w:delText>of</w:delText>
        </w:r>
      </w:del>
      <w:ins w:id="202" w:author="Joshua.Russell" w:date="2025-07-28T10:52:00Z" w16du:dateUtc="2025-07-28T17:52:00Z">
        <w:del w:id="203" w:author="genoa" w:date="2025-07-28T11:13:00Z" w16du:dateUtc="2025-07-28T18:13:00Z">
          <w:r w:rsidR="00D90B83" w:rsidDel="003729C4">
            <w:delText xml:space="preserve"> </w:delText>
          </w:r>
        </w:del>
      </w:ins>
      <w:ins w:id="204" w:author="Joshua.Russell" w:date="2025-07-16T13:07:00Z">
        <w:del w:id="205" w:author="genoa" w:date="2025-07-28T11:13:00Z" w16du:dateUtc="2025-07-28T18:13:00Z">
          <w:r w:rsidR="002F7363" w:rsidDel="003729C4">
            <w:delText>thes</w:delText>
          </w:r>
        </w:del>
      </w:ins>
      <w:ins w:id="206" w:author="Joshua.Russell" w:date="2025-07-16T13:08:00Z">
        <w:del w:id="207" w:author="genoa" w:date="2025-07-28T11:13:00Z" w16du:dateUtc="2025-07-28T18:13:00Z">
          <w:r w:rsidR="002227E5" w:rsidDel="003729C4">
            <w:delText>e</w:delText>
          </w:r>
        </w:del>
      </w:ins>
      <w:ins w:id="208" w:author="Joshua.Russell" w:date="2025-07-16T13:07:00Z">
        <w:del w:id="209" w:author="genoa" w:date="2025-07-28T11:13:00Z" w16du:dateUtc="2025-07-28T18:13:00Z">
          <w:r w:rsidR="00D90B83" w:rsidDel="003729C4">
            <w:delText xml:space="preserve"> </w:delText>
          </w:r>
        </w:del>
      </w:ins>
      <w:del w:id="210" w:author="genoa" w:date="2025-07-28T11:13:00Z" w16du:dateUtc="2025-07-28T18:13:00Z">
        <w:r w:rsidR="00D90B83" w:rsidDel="003729C4">
          <w:delText xml:space="preserve">populations crashes and fishing closures </w:delText>
        </w:r>
        <w:r w:rsidDel="003729C4">
          <w:delText xml:space="preserve">extend far beyond the ecological - for thousands of years, Native Alaskan communities along the Yukon River have </w:delText>
        </w:r>
        <w:r w:rsidR="00D90B83" w:rsidDel="003729C4">
          <w:delText>stewarded and relied</w:delText>
        </w:r>
        <w:r w:rsidDel="003729C4">
          <w:delText xml:space="preserve"> on </w:delText>
        </w:r>
        <w:r w:rsidR="00D90B83" w:rsidDel="003729C4">
          <w:delText xml:space="preserve">relationships with </w:delText>
        </w:r>
        <w:r w:rsidDel="003729C4">
          <w:delText xml:space="preserve">salmon for food security </w:delText>
        </w:r>
        <w:commentRangeStart w:id="211"/>
        <w:r w:rsidDel="003729C4">
          <w:delText xml:space="preserve">and maintaining </w:delText>
        </w:r>
        <w:r w:rsidR="00D90B83" w:rsidDel="003729C4">
          <w:delText>a way of life</w:delText>
        </w:r>
        <w:r w:rsidDel="003729C4">
          <w:delText xml:space="preserve">. </w:delText>
        </w:r>
        <w:commentRangeEnd w:id="211"/>
        <w:r w:rsidR="00FD7C27" w:rsidDel="003729C4">
          <w:rPr>
            <w:rStyle w:val="CommentReference"/>
          </w:rPr>
          <w:commentReference w:id="211"/>
        </w:r>
        <w:commentRangeEnd w:id="200"/>
        <w:r w:rsidR="007F649F" w:rsidDel="003729C4">
          <w:rPr>
            <w:rStyle w:val="CommentReference"/>
          </w:rPr>
          <w:commentReference w:id="200"/>
        </w:r>
        <w:r w:rsidDel="003729C4">
          <w:delText>The</w:delText>
        </w:r>
      </w:del>
      <w:ins w:id="212" w:author="genoa" w:date="2025-07-28T11:14:00Z" w16du:dateUtc="2025-07-28T18:14:00Z">
        <w:r w:rsidR="003729C4" w:rsidRPr="003729C4">
          <w:t xml:space="preserve"> </w:t>
        </w:r>
        <w:r w:rsidR="003729C4">
          <w:t>The loss of both Chinook and Chum salmon harvests is particularly devastating for the over 50 rural communities that rely on them, as Chum have historically served as a critical food source when Chinook returns were low</w:t>
        </w:r>
      </w:ins>
      <w:ins w:id="213" w:author="genoa" w:date="2025-07-28T11:15:00Z" w16du:dateUtc="2025-07-28T18:15:00Z">
        <w:r w:rsidR="003729C4">
          <w:t xml:space="preserve">, </w:t>
        </w:r>
      </w:ins>
      <w:ins w:id="214" w:author="genoa" w:date="2025-07-28T11:14:00Z" w16du:dateUtc="2025-07-28T18:14:00Z">
        <w:r w:rsidR="003729C4">
          <w:t>making this collapse a profound threat to both food security and traditional ways of life</w:t>
        </w:r>
        <w:r w:rsidR="003729C4">
          <w:t xml:space="preserve"> </w:t>
        </w:r>
      </w:ins>
      <w:r w:rsidR="003729C4">
        <w:fldChar w:fldCharType="begin"/>
      </w:r>
      <w:r w:rsidR="003729C4">
        <w:instrText xml:space="preserve"> ADDIN ZOTERO_ITEM CSL_CITATION {"citationID":"VgxZbOd9","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3729C4">
        <w:fldChar w:fldCharType="separate"/>
      </w:r>
      <w:r w:rsidR="003729C4">
        <w:rPr>
          <w:noProof/>
        </w:rPr>
        <w:t>(Alliance for a Just Society &amp; Council of Athabascan Tribal Governments 2013)</w:t>
      </w:r>
      <w:r w:rsidR="003729C4">
        <w:fldChar w:fldCharType="end"/>
      </w:r>
      <w:ins w:id="215" w:author="genoa" w:date="2025-07-28T11:15:00Z" w16du:dateUtc="2025-07-28T18:15:00Z">
        <w:r w:rsidR="003729C4">
          <w:t xml:space="preserve">. </w:t>
        </w:r>
      </w:ins>
      <w:del w:id="216" w:author="genoa" w:date="2025-07-28T11:14:00Z" w16du:dateUtc="2025-07-28T18:14:00Z">
        <w:r w:rsidDel="003729C4">
          <w:delText xml:space="preserve"> loss of both Chinook salmon and </w:delText>
        </w:r>
        <w:r w:rsidR="005A3A53" w:rsidDel="003729C4">
          <w:delText>Chum</w:delText>
        </w:r>
        <w:r w:rsidDel="003729C4">
          <w:delText xml:space="preserve"> salmon harvests is particularly devastating, as </w:delText>
        </w:r>
        <w:r w:rsidR="005A3A53" w:rsidDel="003729C4">
          <w:delText>Chum</w:delText>
        </w:r>
        <w:r w:rsidDel="003729C4">
          <w:delText xml:space="preserve"> salmon </w:delText>
        </w:r>
        <w:r w:rsidR="00383770" w:rsidDel="003729C4">
          <w:delText xml:space="preserve">have historically </w:delText>
        </w:r>
        <w:r w:rsidDel="003729C4">
          <w:delText>provide</w:delText>
        </w:r>
        <w:r w:rsidR="00383770" w:rsidDel="003729C4">
          <w:delText>d</w:delText>
        </w:r>
        <w:r w:rsidDel="003729C4">
          <w:delText xml:space="preserve"> a critical food source when Chinook salmon returns </w:delText>
        </w:r>
        <w:r w:rsidR="00046C16" w:rsidDel="003729C4">
          <w:delText xml:space="preserve">were </w:delText>
        </w:r>
        <w:r w:rsidDel="003729C4">
          <w:delText>low.</w:delText>
        </w:r>
        <w:r w:rsidR="00D90B83" w:rsidRPr="00D90B83" w:rsidDel="003729C4">
          <w:delText xml:space="preserve"> </w:delText>
        </w:r>
        <w:r w:rsidR="00D90B83" w:rsidDel="003729C4">
          <w:delText xml:space="preserve">With over 50 rural communities depending on these fisheries, the collapse impacts traditional ways of life and food security </w:delText>
        </w:r>
        <w:r w:rsidR="00D90B83" w:rsidDel="003729C4">
          <w:fldChar w:fldCharType="begin"/>
        </w:r>
        <w:r w:rsidR="00D90B83" w:rsidDel="003729C4">
          <w:del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delInstrText>
        </w:r>
        <w:r w:rsidR="00D90B83" w:rsidDel="003729C4">
          <w:fldChar w:fldCharType="separate"/>
        </w:r>
        <w:r w:rsidR="00D90B83" w:rsidDel="003729C4">
          <w:rPr>
            <w:noProof/>
          </w:rPr>
          <w:delText>(Alliance for a Just Society &amp; Council of Athabascan Tribal Governments 2013)</w:delText>
        </w:r>
        <w:r w:rsidR="00D90B83" w:rsidDel="003729C4">
          <w:fldChar w:fldCharType="end"/>
        </w:r>
        <w:r w:rsidR="00C65D69" w:rsidDel="003729C4">
          <w:delText xml:space="preserve">. </w:delText>
        </w:r>
      </w:del>
    </w:p>
    <w:p w14:paraId="6287089A" w14:textId="77777777" w:rsidR="003729C4" w:rsidRDefault="003729C4" w:rsidP="00C65D69">
      <w:pPr>
        <w:pStyle w:val="whitespace-normal"/>
        <w:spacing w:before="0" w:beforeAutospacing="0" w:after="0" w:afterAutospacing="0"/>
        <w:ind w:firstLine="360"/>
        <w:rPr>
          <w:ins w:id="217" w:author="genoa" w:date="2025-07-28T11:14:00Z" w16du:dateUtc="2025-07-28T18:14:00Z"/>
        </w:rPr>
      </w:pPr>
    </w:p>
    <w:p w14:paraId="77C639DA" w14:textId="5746B1C3" w:rsidR="006F6AE6" w:rsidRDefault="00D9797D" w:rsidP="00C65D69">
      <w:pPr>
        <w:pStyle w:val="whitespace-normal"/>
        <w:spacing w:before="0" w:beforeAutospacing="0" w:after="0" w:afterAutospacing="0"/>
        <w:ind w:firstLine="360"/>
      </w:pPr>
      <w:ins w:id="218" w:author="Garcia, Sabrina (DFG)" w:date="2025-07-16T13:20:00Z" w16du:dateUtc="2025-07-16T21:20:00Z">
        <w:del w:id="219" w:author="genoa" w:date="2025-07-28T11:18:00Z" w16du:dateUtc="2025-07-28T18:18:00Z">
          <w:r w:rsidDel="003729C4">
            <w:delText xml:space="preserve">Yukon River </w:delText>
          </w:r>
        </w:del>
        <w:del w:id="220" w:author="genoa" w:date="2025-07-28T11:17:00Z" w16du:dateUtc="2025-07-28T18:17:00Z">
          <w:r w:rsidDel="003729C4">
            <w:delText>c</w:delText>
          </w:r>
        </w:del>
        <w:del w:id="221" w:author="genoa" w:date="2025-07-28T11:18:00Z" w16du:dateUtc="2025-07-28T18:18:00Z">
          <w:r w:rsidDel="003729C4">
            <w:delText xml:space="preserve">hum salmon are comprised of two genetically distinct runs, an early summer run that primarily spawns in the lower river and </w:delText>
          </w:r>
        </w:del>
      </w:ins>
      <w:ins w:id="222" w:author="Garcia, Sabrina (DFG)" w:date="2025-07-16T13:21:00Z" w16du:dateUtc="2025-07-16T21:21:00Z">
        <w:del w:id="223" w:author="genoa" w:date="2025-07-28T11:18:00Z" w16du:dateUtc="2025-07-28T18:18:00Z">
          <w:r w:rsidDel="003729C4">
            <w:delText xml:space="preserve">a fall run that enters the river later and migrates farther upstream. </w:delText>
          </w:r>
        </w:del>
      </w:ins>
      <w:commentRangeStart w:id="224"/>
      <w:r w:rsidR="006F6AE6">
        <w:t xml:space="preserve">Yukon River </w:t>
      </w:r>
      <w:del w:id="225" w:author="genoa" w:date="2025-07-28T11:18:00Z" w16du:dateUtc="2025-07-28T18:18:00Z">
        <w:r w:rsidR="00351DDC" w:rsidDel="003729C4">
          <w:delText>f</w:delText>
        </w:r>
        <w:r w:rsidR="006F6AE6" w:rsidDel="003729C4">
          <w:delText xml:space="preserve">all </w:delText>
        </w:r>
      </w:del>
      <w:r w:rsidR="005A3A53">
        <w:t>Chum</w:t>
      </w:r>
      <w:r w:rsidR="006F6AE6">
        <w:t xml:space="preserve"> salmon undergo one of the longest freshwater migrations for the species, traveling over 2,700 kilometers from the Bering Sea into </w:t>
      </w:r>
      <w:r w:rsidR="00780699">
        <w:t xml:space="preserve">Interior Alaska and </w:t>
      </w:r>
      <w:r w:rsidR="006F6AE6">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ins w:id="226" w:author="genoa" w:date="2025-07-28T11:18:00Z" w16du:dateUtc="2025-07-28T18:18:00Z">
        <w:r w:rsidR="003729C4">
          <w:t>Yukon River Chum salmon are comprised of two genetically distinct runs, an early summer run that primarily spawns in the lower river and a fall run that enters the river later and migrates farther upstream</w:t>
        </w:r>
      </w:ins>
      <w:ins w:id="227" w:author="genoa" w:date="2025-07-28T11:32:00Z" w16du:dateUtc="2025-07-28T18:32:00Z">
        <w:r w:rsidR="00A17353">
          <w:t xml:space="preserve"> (he</w:t>
        </w:r>
      </w:ins>
      <w:ins w:id="228" w:author="genoa" w:date="2025-07-28T11:33:00Z" w16du:dateUtc="2025-07-28T18:33:00Z">
        <w:r w:rsidR="00A17353">
          <w:t>reafter, fall Chum salmon)</w:t>
        </w:r>
      </w:ins>
      <w:ins w:id="229" w:author="genoa" w:date="2025-07-28T11:18:00Z" w16du:dateUtc="2025-07-28T18:18:00Z">
        <w:r w:rsidR="003729C4">
          <w:t xml:space="preserve">. </w:t>
        </w:r>
      </w:ins>
      <w:del w:id="230" w:author="Garcia, Sabrina (DFG)" w:date="2025-07-15T09:21:00Z" w16du:dateUtc="2025-07-15T17:21:00Z">
        <w:r w:rsidR="006F6AE6">
          <w:delText>This migration distinguishes them from the river's</w:delText>
        </w:r>
      </w:del>
      <w:ins w:id="231" w:author="Garcia, Sabrina (DFG)" w:date="2025-07-15T09:21:00Z" w16du:dateUtc="2025-07-15T17:21:00Z">
        <w:r w:rsidR="0029022F">
          <w:t xml:space="preserve">Fall </w:t>
        </w:r>
      </w:ins>
      <w:ins w:id="232" w:author="genoa" w:date="2025-07-28T11:19:00Z" w16du:dateUtc="2025-07-28T18:19:00Z">
        <w:r w:rsidR="003729C4">
          <w:t>C</w:t>
        </w:r>
      </w:ins>
      <w:ins w:id="233" w:author="Garcia, Sabrina (DFG)" w:date="2025-07-15T09:21:00Z" w16du:dateUtc="2025-07-15T17:21:00Z">
        <w:del w:id="234" w:author="genoa" w:date="2025-07-28T11:19:00Z" w16du:dateUtc="2025-07-28T18:19:00Z">
          <w:r w:rsidR="0029022F" w:rsidDel="003729C4">
            <w:delText>c</w:delText>
          </w:r>
        </w:del>
        <w:r w:rsidR="0029022F">
          <w:t>hum salmon are genetically distinct from</w:t>
        </w:r>
      </w:ins>
      <w:r w:rsidR="006F6AE6">
        <w:t xml:space="preserve"> summer </w:t>
      </w:r>
      <w:r w:rsidR="005A3A53">
        <w:t>Chum</w:t>
      </w:r>
      <w:r w:rsidR="006F6AE6">
        <w:t xml:space="preserve"> salmon</w:t>
      </w:r>
      <w:del w:id="235" w:author="Garcia, Sabrina (DFG)" w:date="2025-07-15T09:21:00Z" w16du:dateUtc="2025-07-15T17:21:00Z">
        <w:r w:rsidR="006F6AE6">
          <w:delText xml:space="preserve"> run</w:delText>
        </w:r>
      </w:del>
      <w:r w:rsidR="006F6AE6">
        <w:t xml:space="preserve">, which </w:t>
      </w:r>
      <w:ins w:id="236" w:author="Garcia, Sabrina (DFG)" w:date="2025-07-15T09:21:00Z" w16du:dateUtc="2025-07-15T17:21:00Z">
        <w:r w:rsidR="0029022F">
          <w:t xml:space="preserve">enter the river earlier and </w:t>
        </w:r>
      </w:ins>
      <w:r w:rsidR="006F6AE6">
        <w:t>typically spawn</w:t>
      </w:r>
      <w:del w:id="237" w:author="Garcia, Sabrina (DFG)" w:date="2025-07-15T09:21:00Z" w16du:dateUtc="2025-07-15T17:21:00Z">
        <w:r w:rsidR="006F6AE6">
          <w:delText>s</w:delText>
        </w:r>
      </w:del>
      <w:r w:rsidR="006F6AE6">
        <w:t xml:space="preserve"> within the lower 800 kilometers of the drainage.</w:t>
      </w:r>
      <w:r w:rsidR="007E0BFC">
        <w:t xml:space="preserve"> </w:t>
      </w:r>
      <w:r w:rsidR="006F6AE6">
        <w:t xml:space="preserve">Fall </w:t>
      </w:r>
      <w:r w:rsidR="005A3A53">
        <w:t>Chum</w:t>
      </w:r>
      <w:r w:rsidR="006F6AE6">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rsidR="006F6AE6">
        <w:t xml:space="preserve">. </w:t>
      </w:r>
      <w:commentRangeEnd w:id="224"/>
      <w:ins w:id="238" w:author="Garcia, Sabrina (DFG)" w:date="2025-07-28T10:53:00Z" w16du:dateUtc="2025-07-28T17:53:00Z">
        <w:r w:rsidR="00CA7FDA">
          <w:rPr>
            <w:rStyle w:val="CommentReference"/>
          </w:rPr>
          <w:commentReference w:id="224"/>
        </w:r>
      </w:ins>
      <w:ins w:id="239" w:author="Garcia, Sabrina (DFG)" w:date="2025-07-16T13:21:00Z" w16du:dateUtc="2025-07-16T21:21:00Z">
        <w:r>
          <w:t xml:space="preserve">Fall chum salmon primarily spawn in the fall in the upper regions of the Yukon River. </w:t>
        </w:r>
        <w:del w:id="240" w:author="genoa" w:date="2025-07-28T11:20:00Z" w16du:dateUtc="2025-07-28T18:20:00Z">
          <w:r w:rsidDel="003729C4">
            <w:delText>Smolts</w:delText>
          </w:r>
        </w:del>
      </w:ins>
      <w:ins w:id="241" w:author="genoa" w:date="2025-07-28T11:20:00Z" w16du:dateUtc="2025-07-28T18:20:00Z">
        <w:r w:rsidR="003729C4">
          <w:t>Fry</w:t>
        </w:r>
      </w:ins>
      <w:ins w:id="242" w:author="Garcia, Sabrina (DFG)" w:date="2025-07-16T13:21:00Z" w16du:dateUtc="2025-07-16T21:21:00Z">
        <w:r>
          <w:t xml:space="preserve"> </w:t>
        </w:r>
        <w:del w:id="243" w:author="genoa" w:date="2025-07-28T11:19:00Z" w16du:dateUtc="2025-07-28T18:19:00Z">
          <w:r w:rsidDel="003729C4">
            <w:delText>outmigra</w:delText>
          </w:r>
        </w:del>
      </w:ins>
      <w:ins w:id="244" w:author="genoa" w:date="2025-07-28T11:19:00Z" w16du:dateUtc="2025-07-28T18:19:00Z">
        <w:r w:rsidR="003729C4">
          <w:t>out-migrate ra</w:t>
        </w:r>
      </w:ins>
      <w:ins w:id="245" w:author="genoa" w:date="2025-07-28T11:20:00Z" w16du:dateUtc="2025-07-28T18:20:00Z">
        <w:r w:rsidR="003729C4">
          <w:t>pidly after emergence and typically reach the Bering Sea and smolt by July, the</w:t>
        </w:r>
      </w:ins>
      <w:ins w:id="246" w:author="genoa" w:date="2025-07-28T11:19:00Z" w16du:dateUtc="2025-07-28T18:19:00Z">
        <w:r w:rsidR="003729C4">
          <w:t xml:space="preserve"> </w:t>
        </w:r>
      </w:ins>
      <w:ins w:id="247" w:author="Garcia, Sabrina (DFG)" w:date="2025-07-16T13:21:00Z" w16du:dateUtc="2025-07-16T21:21:00Z">
        <w:del w:id="248" w:author="genoa" w:date="2025-07-28T11:19:00Z" w16du:dateUtc="2025-07-28T18:19:00Z">
          <w:r w:rsidDel="003729C4">
            <w:delText>te….</w:delText>
          </w:r>
        </w:del>
        <w:r>
          <w:t>juveniles spend their early marine reside</w:t>
        </w:r>
      </w:ins>
      <w:ins w:id="249" w:author="Garcia, Sabrina (DFG)" w:date="2025-07-16T13:22:00Z" w16du:dateUtc="2025-07-16T21:22:00Z">
        <w:r>
          <w:t>nce in the shallow waters of the northern Bering S</w:t>
        </w:r>
      </w:ins>
      <w:ins w:id="250" w:author="genoa" w:date="2025-07-28T11:20:00Z" w16du:dateUtc="2025-07-28T18:20:00Z">
        <w:r w:rsidR="003729C4">
          <w:t xml:space="preserve">ea and </w:t>
        </w:r>
      </w:ins>
      <w:ins w:id="251" w:author="Garcia, Sabrina (DFG)" w:date="2025-07-16T13:22:00Z" w16du:dateUtc="2025-07-16T21:22:00Z">
        <w:del w:id="252" w:author="genoa" w:date="2025-07-28T11:20:00Z" w16du:dateUtc="2025-07-28T18:20:00Z">
          <w:r w:rsidDel="003729C4">
            <w:delText>ea…</w:delText>
          </w:r>
        </w:del>
        <w:r>
          <w:t>immature</w:t>
        </w:r>
      </w:ins>
      <w:ins w:id="253" w:author="genoa" w:date="2025-07-28T11:21:00Z" w16du:dateUtc="2025-07-28T18:21:00Z">
        <w:r w:rsidR="003729C4">
          <w:t xml:space="preserve"> fish</w:t>
        </w:r>
      </w:ins>
      <w:ins w:id="254" w:author="Garcia, Sabrina (DFG)" w:date="2025-07-16T13:22:00Z" w16du:dateUtc="2025-07-16T21:22:00Z">
        <w:del w:id="255" w:author="genoa" w:date="2025-07-28T11:21:00Z" w16du:dateUtc="2025-07-28T18:21:00Z">
          <w:r w:rsidDel="003729C4">
            <w:delText>s</w:delText>
          </w:r>
        </w:del>
        <w:r>
          <w:t xml:space="preserve"> migrate seasonally between the GOA and Bering Sea. </w:t>
        </w:r>
      </w:ins>
      <w:moveToRangeStart w:id="256" w:author="Garcia, Sabrina (DFG)" w:date="2025-07-16T13:22:00Z" w:name="move203564569"/>
      <w:moveTo w:id="257" w:author="Garcia, Sabrina (DFG)" w:date="2025-07-16T13:22:00Z" w16du:dateUtc="2025-07-16T21:22:00Z">
        <w:r>
          <w:t xml:space="preserve">After spending up to five years at sea, with age-four and age-five fish as the most abundant age classes, adults return to the Yukon River to complete their life cycle. </w:t>
        </w:r>
      </w:moveTo>
      <w:moveToRangeEnd w:id="256"/>
      <w:del w:id="258" w:author="Garcia, Sabrina (DFG)" w:date="2025-07-16T13:24:00Z" w16du:dateUtc="2025-07-16T21:24:00Z">
        <w:r w:rsidR="006F6AE6" w:rsidDel="00D9797D">
          <w:delText>These populations</w:delText>
        </w:r>
      </w:del>
      <w:ins w:id="259" w:author="Garcia, Sabrina (DFG)" w:date="2025-07-16T13:24:00Z" w16du:dateUtc="2025-07-16T21:24:00Z">
        <w:del w:id="260" w:author="genoa" w:date="2025-07-28T11:33:00Z" w16du:dateUtc="2025-07-28T18:33:00Z">
          <w:r w:rsidDel="005D534E">
            <w:delText>Yukon River</w:delText>
          </w:r>
        </w:del>
      </w:ins>
      <w:ins w:id="261" w:author="genoa" w:date="2025-07-28T11:33:00Z" w16du:dateUtc="2025-07-28T18:33:00Z">
        <w:r w:rsidR="005D534E">
          <w:t>F</w:t>
        </w:r>
      </w:ins>
      <w:ins w:id="262" w:author="Garcia, Sabrina (DFG)" w:date="2025-07-16T13:24:00Z" w16du:dateUtc="2025-07-16T21:24:00Z">
        <w:del w:id="263" w:author="genoa" w:date="2025-07-28T11:33:00Z" w16du:dateUtc="2025-07-28T18:33:00Z">
          <w:r w:rsidDel="005D534E">
            <w:delText xml:space="preserve"> f</w:delText>
          </w:r>
        </w:del>
        <w:r>
          <w:t xml:space="preserve">all </w:t>
        </w:r>
      </w:ins>
      <w:ins w:id="264" w:author="genoa" w:date="2025-07-28T11:18:00Z" w16du:dateUtc="2025-07-28T18:18:00Z">
        <w:r w:rsidR="003729C4">
          <w:t>C</w:t>
        </w:r>
      </w:ins>
      <w:ins w:id="265" w:author="Garcia, Sabrina (DFG)" w:date="2025-07-16T13:24:00Z" w16du:dateUtc="2025-07-16T21:24:00Z">
        <w:del w:id="266" w:author="genoa" w:date="2025-07-28T11:18:00Z" w16du:dateUtc="2025-07-28T18:18:00Z">
          <w:r w:rsidDel="003729C4">
            <w:delText>c</w:delText>
          </w:r>
        </w:del>
        <w:r>
          <w:t>h</w:t>
        </w:r>
      </w:ins>
      <w:ins w:id="267" w:author="genoa" w:date="2025-07-28T11:18:00Z" w16du:dateUtc="2025-07-28T18:18:00Z">
        <w:r w:rsidR="003729C4">
          <w:t>u</w:t>
        </w:r>
      </w:ins>
      <w:ins w:id="268" w:author="Garcia, Sabrina (DFG)" w:date="2025-07-16T13:24:00Z" w16du:dateUtc="2025-07-16T21:24:00Z">
        <w:r>
          <w:t>m salmon</w:t>
        </w:r>
      </w:ins>
      <w:del w:id="269" w:author="Garcia, Sabrina (DFG)" w:date="2025-07-28T10:53:00Z" w16du:dateUtc="2025-07-28T17:53:00Z">
        <w:r w:rsidR="006F6AE6">
          <w:delText>These populations</w:delText>
        </w:r>
      </w:del>
      <w:r w:rsidR="006F6AE6">
        <w:t xml:space="preserve"> face distinct survival challenges across multiple life stages: from egg incubation in groundwater-fed areas during harsh subarctic winters, to rapid outmigration as juveniles, </w:t>
      </w:r>
      <w:r w:rsidR="006F6AE6">
        <w:lastRenderedPageBreak/>
        <w:t>followed by their critical first summer feeding in the northern Bering Sea, and subsequent years of ocean residence</w:t>
      </w:r>
      <w:r w:rsidR="00056427">
        <w:t>,</w:t>
      </w:r>
      <w:r w:rsidR="006F6AE6">
        <w:t xml:space="preserve"> primarily in the Gulf of Alaska and Aleutian </w:t>
      </w:r>
      <w:r w:rsidR="00780699">
        <w:t xml:space="preserve">Island </w:t>
      </w:r>
      <w:r w:rsidR="006F6AE6">
        <w:t xml:space="preserve">regions. </w:t>
      </w:r>
      <w:moveFromRangeStart w:id="270" w:author="Garcia, Sabrina (DFG)" w:date="2025-07-16T13:22:00Z" w:name="move203564569"/>
      <w:moveFrom w:id="271" w:author="Garcia, Sabrina (DFG)" w:date="2025-07-16T13:22:00Z" w16du:dateUtc="2025-07-16T21:22:00Z">
        <w:r w:rsidR="006F6AE6">
          <w:t xml:space="preserve">After spending up to five years at sea, with age-four and age-five fish as the most abundant age classes, adults return to the Yukon River to complete their life cycle. </w:t>
        </w:r>
      </w:moveFrom>
      <w:moveFromRangeEnd w:id="270"/>
      <w:del w:id="272" w:author="Garcia, Sabrina (DFG)" w:date="2025-07-16T13:25:00Z" w16du:dateUtc="2025-07-16T21:25:00Z">
        <w:r w:rsidR="006F6AE6">
          <w:delText xml:space="preserve">The genetic </w:delText>
        </w:r>
        <w:r w:rsidR="0020726D">
          <w:delText xml:space="preserve">separation </w:delText>
        </w:r>
        <w:r w:rsidR="006F6AE6">
          <w:delText xml:space="preserve">between summer and fall runs, combined with their discrete spawning distributions, </w:delText>
        </w:r>
      </w:del>
      <w:ins w:id="273" w:author="Garcia, Sabrina (DFG)" w:date="2025-07-16T13:25:00Z" w16du:dateUtc="2025-07-16T21:25:00Z">
        <w:r w:rsidR="001C7B3F">
          <w:t xml:space="preserve">The various habitats utilized by </w:t>
        </w:r>
        <w:del w:id="274" w:author="genoa" w:date="2025-07-28T11:33:00Z" w16du:dateUtc="2025-07-28T18:33:00Z">
          <w:r w:rsidR="001C7B3F" w:rsidDel="005D534E">
            <w:delText xml:space="preserve">Yukon River </w:delText>
          </w:r>
        </w:del>
      </w:ins>
      <w:ins w:id="275" w:author="genoa" w:date="2025-07-28T11:33:00Z" w16du:dateUtc="2025-07-28T18:33:00Z">
        <w:r w:rsidR="005D534E">
          <w:t>F</w:t>
        </w:r>
      </w:ins>
      <w:ins w:id="276" w:author="Garcia, Sabrina (DFG)" w:date="2025-07-16T13:25:00Z" w16du:dateUtc="2025-07-16T21:25:00Z">
        <w:del w:id="277" w:author="genoa" w:date="2025-07-28T11:33:00Z" w16du:dateUtc="2025-07-28T18:33:00Z">
          <w:r w:rsidR="001C7B3F" w:rsidDel="005D534E">
            <w:delText>f</w:delText>
          </w:r>
        </w:del>
        <w:r w:rsidR="001C7B3F">
          <w:t xml:space="preserve">all </w:t>
        </w:r>
      </w:ins>
      <w:ins w:id="278" w:author="genoa" w:date="2025-07-28T11:21:00Z" w16du:dateUtc="2025-07-28T18:21:00Z">
        <w:r w:rsidR="00BF2D0C">
          <w:t>C</w:t>
        </w:r>
      </w:ins>
      <w:ins w:id="279" w:author="Garcia, Sabrina (DFG)" w:date="2025-07-16T13:25:00Z" w16du:dateUtc="2025-07-16T21:25:00Z">
        <w:del w:id="280" w:author="genoa" w:date="2025-07-28T11:21:00Z" w16du:dateUtc="2025-07-28T18:21:00Z">
          <w:r w:rsidR="001C7B3F" w:rsidDel="00BF2D0C">
            <w:delText>c</w:delText>
          </w:r>
        </w:del>
        <w:r w:rsidR="001C7B3F">
          <w:t xml:space="preserve">hum salmon </w:t>
        </w:r>
      </w:ins>
      <w:ins w:id="281" w:author="Garcia, Sabrina (DFG)" w:date="2025-07-16T13:26:00Z" w16du:dateUtc="2025-07-16T21:26:00Z">
        <w:r w:rsidR="001C7B3F">
          <w:t xml:space="preserve">necessitates </w:t>
        </w:r>
      </w:ins>
      <w:del w:id="282" w:author="Garcia, Sabrina (DFG)" w:date="2025-07-16T13:26:00Z" w16du:dateUtc="2025-07-16T21:26:00Z">
        <w:r w:rsidR="006F6AE6">
          <w:delText>enables</w:delText>
        </w:r>
      </w:del>
      <w:del w:id="283" w:author="genoa" w:date="2025-07-28T11:18:00Z" w16du:dateUtc="2025-07-28T18:18:00Z">
        <w:r w:rsidR="006F6AE6" w:rsidDel="003729C4">
          <w:delText xml:space="preserve"> </w:delText>
        </w:r>
      </w:del>
      <w:r w:rsidR="006F6AE6">
        <w:t xml:space="preserve">the application of multistage lifecycle models to better understand the drivers of </w:t>
      </w:r>
      <w:r w:rsidR="0020726D">
        <w:t xml:space="preserve">variation in survival </w:t>
      </w:r>
      <w:r w:rsidR="006F6AE6">
        <w:t xml:space="preserve">across these </w:t>
      </w:r>
      <w:r w:rsidR="0020726D">
        <w:t xml:space="preserve">unique </w:t>
      </w:r>
      <w:r w:rsidR="006F6AE6">
        <w:t>life history periods</w:t>
      </w:r>
      <w:del w:id="284" w:author="Garcia, Sabrina (DFG)" w:date="2025-07-16T13:26:00Z" w16du:dateUtc="2025-07-16T21:26:00Z">
        <w:r w:rsidR="00044F05">
          <w:delText xml:space="preserve"> for Yukon River fall Chum</w:delText>
        </w:r>
      </w:del>
      <w:r w:rsidR="006F6AE6">
        <w:t xml:space="preserve">. Understanding stage-specific </w:t>
      </w:r>
      <w:del w:id="285" w:author="Garcia, Sabrina (DFG)" w:date="2025-07-16T13:26:00Z" w16du:dateUtc="2025-07-16T21:26:00Z">
        <w:r w:rsidR="00780699">
          <w:delText xml:space="preserve">productivity </w:delText>
        </w:r>
      </w:del>
      <w:ins w:id="286" w:author="Garcia, Sabrina (DFG)" w:date="2025-07-16T13:26:00Z" w16du:dateUtc="2025-07-16T21:26:00Z">
        <w:r w:rsidR="001C7B3F">
          <w:t xml:space="preserve">survival </w:t>
        </w:r>
      </w:ins>
      <w:r w:rsidR="006F6AE6">
        <w:t xml:space="preserve">is particularly crucial given the recent dramatic declines in </w:t>
      </w:r>
      <w:del w:id="287" w:author="Garcia, Sabrina (DFG)" w:date="2025-07-15T09:35:00Z" w16du:dateUtc="2025-07-15T17:35:00Z">
        <w:r w:rsidR="006F6AE6">
          <w:delText>returns</w:delText>
        </w:r>
        <w:r w:rsidR="00727CBE">
          <w:delText xml:space="preserve"> </w:delText>
        </w:r>
      </w:del>
      <w:ins w:id="288" w:author="Garcia, Sabrina (DFG)" w:date="2025-07-15T09:35:00Z" w16du:dateUtc="2025-07-15T17:35:00Z">
        <w:r w:rsidR="00CA7FDA">
          <w:t xml:space="preserve">run </w:t>
        </w:r>
      </w:ins>
      <w:ins w:id="289" w:author="Garcia, Sabrina (DFG)" w:date="2025-07-16T13:26:00Z" w16du:dateUtc="2025-07-16T21:26:00Z">
        <w:r w:rsidR="001C7B3F">
          <w:t>abundance</w:t>
        </w:r>
      </w:ins>
      <w:ins w:id="290" w:author="Garcia, Sabrina (DFG)" w:date="2025-07-15T09:35:00Z" w16du:dateUtc="2025-07-15T17:35:00Z">
        <w:r w:rsidR="00CA7FDA">
          <w:t xml:space="preserve"> </w:t>
        </w:r>
      </w:ins>
      <w:r w:rsidR="00727CBE">
        <w:t xml:space="preserve">and </w:t>
      </w:r>
      <w:r w:rsidR="006F6AE6">
        <w:t xml:space="preserve">can help identify critical periods where environmental change </w:t>
      </w:r>
      <w:del w:id="291" w:author="genoa" w:date="2025-07-28T11:21:00Z" w16du:dateUtc="2025-07-28T18:21:00Z">
        <w:r w:rsidR="006F6AE6" w:rsidDel="00BF2D0C">
          <w:delText>may be having</w:delText>
        </w:r>
      </w:del>
      <w:ins w:id="292" w:author="genoa" w:date="2025-07-28T11:21:00Z" w16du:dateUtc="2025-07-28T18:21:00Z">
        <w:r w:rsidR="00BF2D0C">
          <w:t>have</w:t>
        </w:r>
      </w:ins>
      <w:r w:rsidR="006F6AE6">
        <w:t xml:space="preserve"> the strongest impacts on population dynamics.</w:t>
      </w:r>
    </w:p>
    <w:p w14:paraId="368D58FF" w14:textId="2BCA6573" w:rsidR="001F7BBD" w:rsidRDefault="005044C4" w:rsidP="00780699">
      <w:pPr>
        <w:pStyle w:val="whitespace-pre-wrap"/>
        <w:spacing w:before="0" w:beforeAutospacing="0" w:after="0" w:afterAutospacing="0"/>
        <w:ind w:firstLine="360"/>
      </w:pPr>
      <w:commentRangeStart w:id="293"/>
      <w:commentRangeStart w:id="294"/>
      <w:del w:id="295" w:author="genoa" w:date="2025-07-28T11:22:00Z" w16du:dateUtc="2025-07-28T18:22:00Z">
        <w:r w:rsidDel="00BF2D0C">
          <w:delText xml:space="preserve">The recent </w:delText>
        </w:r>
        <w:r w:rsidR="002B6B49" w:rsidDel="00BF2D0C">
          <w:delText xml:space="preserve">precipitous decline </w:delText>
        </w:r>
        <w:r w:rsidDel="00BF2D0C">
          <w:delText xml:space="preserve">in </w:delText>
        </w:r>
        <w:commentRangeStart w:id="296"/>
        <w:r w:rsidDel="00BF2D0C">
          <w:delText xml:space="preserve">Yukon River </w:delText>
        </w:r>
        <w:r w:rsidR="005A3A53" w:rsidDel="00BF2D0C">
          <w:delText>Chum</w:delText>
        </w:r>
        <w:r w:rsidDel="00BF2D0C">
          <w:delText xml:space="preserve"> salmon </w:delText>
        </w:r>
        <w:commentRangeEnd w:id="296"/>
        <w:r w:rsidR="00620CF6" w:rsidDel="00BF2D0C">
          <w:rPr>
            <w:rStyle w:val="CommentReference"/>
          </w:rPr>
          <w:commentReference w:id="296"/>
        </w:r>
        <w:r w:rsidDel="00BF2D0C">
          <w:delText>abundance</w:delText>
        </w:r>
        <w:r w:rsidR="00C24F5B" w:rsidDel="00BF2D0C">
          <w:delText xml:space="preserve"> was </w:delText>
        </w:r>
        <w:r w:rsidDel="00BF2D0C">
          <w:delText>largely unexpected</w:delText>
        </w:r>
        <w:commentRangeEnd w:id="293"/>
        <w:r w:rsidR="00B76478" w:rsidDel="00BF2D0C">
          <w:rPr>
            <w:rStyle w:val="CommentReference"/>
          </w:rPr>
          <w:commentReference w:id="293"/>
        </w:r>
        <w:r w:rsidR="00FE6A8A" w:rsidDel="00BF2D0C">
          <w:delText>,</w:delText>
        </w:r>
        <w:r w:rsidDel="00BF2D0C">
          <w:delText xml:space="preserve"> and</w:delText>
        </w:r>
        <w:r w:rsidR="001F7BBD" w:rsidRPr="00D35F3C" w:rsidDel="00BF2D0C">
          <w:rPr>
            <w:b/>
            <w:bCs/>
          </w:rPr>
          <w:delText xml:space="preserve"> </w:delText>
        </w:r>
        <w:r w:rsidR="00FE6A8A" w:rsidDel="00BF2D0C">
          <w:delText xml:space="preserve">our </w:delText>
        </w:r>
      </w:del>
      <w:ins w:id="297" w:author="genoa" w:date="2025-07-28T11:22:00Z" w16du:dateUtc="2025-07-28T18:22:00Z">
        <w:r w:rsidR="00BF2D0C">
          <w:t>M</w:t>
        </w:r>
      </w:ins>
      <w:del w:id="298" w:author="genoa" w:date="2025-07-28T11:22:00Z" w16du:dateUtc="2025-07-28T18:22:00Z">
        <w:r w:rsidR="004F7AB1" w:rsidDel="00BF2D0C">
          <w:delText>m</w:delText>
        </w:r>
      </w:del>
      <w:r w:rsidR="004F7AB1">
        <w:t xml:space="preserve">echanistic understanding of </w:t>
      </w:r>
      <w:r w:rsidR="00FE6A8A">
        <w:t xml:space="preserve">the processes regulating </w:t>
      </w:r>
      <w:commentRangeStart w:id="299"/>
      <w:ins w:id="300" w:author="genoa" w:date="2025-07-28T11:22:00Z" w16du:dateUtc="2025-07-28T18:22:00Z">
        <w:r w:rsidR="00BF2D0C">
          <w:t xml:space="preserve">Yukon River Chum salmon </w:t>
        </w:r>
        <w:commentRangeEnd w:id="299"/>
        <w:r w:rsidR="00BF2D0C">
          <w:rPr>
            <w:rStyle w:val="CommentReference"/>
          </w:rPr>
          <w:commentReference w:id="299"/>
        </w:r>
      </w:ins>
      <w:r w:rsidR="004F7AB1">
        <w:t>population dynamics</w:t>
      </w:r>
      <w:r w:rsidR="00FE6A8A">
        <w:t>,</w:t>
      </w:r>
      <w:r w:rsidR="004F7AB1">
        <w:t xml:space="preserve"> </w:t>
      </w:r>
      <w:del w:id="301" w:author="Garcia, Sabrina (DFG)" w:date="2025-07-15T09:36:00Z" w16du:dateUtc="2025-07-15T17:36:00Z">
        <w:r w:rsidR="004F7AB1">
          <w:delText>as they related to</w:delText>
        </w:r>
      </w:del>
      <w:ins w:id="302" w:author="Garcia, Sabrina (DFG)" w:date="2025-07-15T09:36:00Z" w16du:dateUtc="2025-07-15T17:36:00Z">
        <w:r w:rsidR="00CA7FDA">
          <w:t>inferred from</w:t>
        </w:r>
      </w:ins>
      <w:r w:rsidR="004F7AB1">
        <w:t xml:space="preserve">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w:t>
      </w:r>
      <w:commentRangeStart w:id="303"/>
      <w:r w:rsidR="001F7BBD">
        <w:t>temperatures</w:t>
      </w:r>
      <w:commentRangeEnd w:id="303"/>
      <w:r w:rsidR="00B76478">
        <w:rPr>
          <w:rStyle w:val="CommentReference"/>
        </w:rPr>
        <w:commentReference w:id="303"/>
      </w:r>
      <w:r w:rsidR="001F7BBD">
        <w:t xml:space="preserve"> </w:t>
      </w:r>
      <w:commentRangeStart w:id="304"/>
      <w:r w:rsidR="001F7BBD">
        <w:t xml:space="preserve">for </w:t>
      </w:r>
      <w:r w:rsidR="00CE158E">
        <w:t>both</w:t>
      </w:r>
      <w:ins w:id="305" w:author="Lukas DeFilippo" w:date="2025-07-22T12:45:00Z">
        <w:r w:rsidR="00B76478">
          <w:t xml:space="preserve"> </w:t>
        </w:r>
      </w:ins>
      <w:ins w:id="306" w:author="Garcia, Sabrina (DFG)" w:date="2025-07-16T13:59:00Z" w16du:dateUtc="2025-07-16T21:59:00Z">
        <w:r w:rsidR="001B2987">
          <w:t>the upriver spawning</w:t>
        </w:r>
      </w:ins>
      <w:ins w:id="307" w:author="genoa" w:date="2025-07-28T11:23:00Z" w16du:dateUtc="2025-07-28T18:23:00Z">
        <w:r w:rsidR="00BF2D0C">
          <w:t xml:space="preserve"> adults and</w:t>
        </w:r>
      </w:ins>
      <w:ins w:id="308" w:author="genoa" w:date="2025-07-28T11:22:00Z" w16du:dateUtc="2025-07-28T18:22:00Z">
        <w:r w:rsidR="00BF2D0C">
          <w:t xml:space="preserve"> </w:t>
        </w:r>
      </w:ins>
      <w:ins w:id="309" w:author="Lukas DeFilippo" w:date="2025-07-22T12:45:00Z">
        <w:r w:rsidR="00B76478">
          <w:t>juvenile</w:t>
        </w:r>
        <w:del w:id="310" w:author="genoa" w:date="2025-07-28T11:23:00Z" w16du:dateUtc="2025-07-28T18:23:00Z">
          <w:r w:rsidR="00B76478" w:rsidDel="00BF2D0C">
            <w:delText xml:space="preserve"> and </w:delText>
          </w:r>
        </w:del>
      </w:ins>
      <w:ins w:id="311" w:author="Garcia, Sabrina (DFG)" w:date="2025-07-16T13:59:00Z" w16du:dateUtc="2025-07-16T21:59:00Z">
        <w:del w:id="312" w:author="genoa" w:date="2025-07-28T11:23:00Z" w16du:dateUtc="2025-07-28T18:23:00Z">
          <w:r w:rsidR="001B2987" w:rsidDel="00BF2D0C">
            <w:delText xml:space="preserve">downstream </w:delText>
          </w:r>
        </w:del>
        <w:del w:id="313" w:author="genoa" w:date="2025-07-28T11:22:00Z" w16du:dateUtc="2025-07-28T18:22:00Z">
          <w:r w:rsidR="001B2987" w:rsidDel="00BF2D0C">
            <w:delText>out</w:delText>
          </w:r>
        </w:del>
      </w:ins>
      <w:ins w:id="314" w:author="Lukas DeFilippo" w:date="2025-07-22T12:45:00Z">
        <w:del w:id="315" w:author="genoa" w:date="2025-07-28T11:23:00Z" w16du:dateUtc="2025-07-28T18:23:00Z">
          <w:r w:rsidR="00B76478" w:rsidDel="00BF2D0C">
            <w:delText>adult</w:delText>
          </w:r>
        </w:del>
      </w:ins>
      <w:ins w:id="316" w:author="genoa" w:date="2025-07-28T11:22:00Z" w16du:dateUtc="2025-07-28T18:22:00Z">
        <w:r w:rsidR="00BF2D0C">
          <w:t xml:space="preserve"> out </w:t>
        </w:r>
      </w:ins>
      <w:ins w:id="317" w:author="Lukas DeFilippo" w:date="2025-07-28T10:52:00Z" w16du:dateUtc="2025-07-28T17:52:00Z">
        <w:del w:id="318" w:author="Garcia, Sabrina (DFG)" w:date="2025-07-16T13:59:00Z" w16du:dateUtc="2025-07-16T21:59:00Z">
          <w:r w:rsidR="00CE158E">
            <w:delText xml:space="preserve"> </w:delText>
          </w:r>
        </w:del>
      </w:ins>
      <w:del w:id="319" w:author="Garcia, Sabrina (DFG)" w:date="2025-07-16T13:59:00Z" w16du:dateUtc="2025-07-16T21:59:00Z">
        <w:r w:rsidR="00CE158E">
          <w:delText>river</w:delText>
        </w:r>
        <w:r w:rsidR="001F7BBD">
          <w:delText xml:space="preserve"> </w:delText>
        </w:r>
      </w:del>
      <w:r w:rsidR="001F7BBD">
        <w:t>migration</w:t>
      </w:r>
      <w:r w:rsidR="00CE158E">
        <w:t xml:space="preserve"> </w:t>
      </w:r>
      <w:r w:rsidR="001F7BBD">
        <w:t>s</w:t>
      </w:r>
      <w:r w:rsidR="00CE158E">
        <w:t>tages</w:t>
      </w:r>
      <w:commentRangeEnd w:id="304"/>
      <w:r w:rsidR="001B2987">
        <w:rPr>
          <w:rStyle w:val="CommentReference"/>
        </w:rPr>
        <w:commentReference w:id="304"/>
      </w:r>
      <w:r w:rsidR="001F7BBD">
        <w:t xml:space="preserve">, and </w:t>
      </w:r>
      <w:r w:rsidR="00E3769E">
        <w:t xml:space="preserve">interspecific </w:t>
      </w:r>
      <w:r w:rsidR="001F7BBD">
        <w:t>competition in the marine environment</w:t>
      </w:r>
      <w:r w:rsidR="00D17EDE">
        <w:t xml:space="preserve"> </w:t>
      </w:r>
      <w:r w:rsidR="001F7BBD">
        <w:fldChar w:fldCharType="begin"/>
      </w:r>
      <w:r w:rsidR="00A17353">
        <w:instrText xml:space="preserve"> ADDIN ZOTERO_ITEM CSL_CITATION {"citationID":"LuDvcg87","properties":{"formattedCitation":"(Cunningham et al. 2018, Howard &amp; von Biela 2023, Murdoch et al. 2024, Feddern et al. 2024)","plainCitation":"(Cunningham et al. 2018, Howard &amp; von Biela 2023, Murdoch et al. 2024,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5585,"uris":["http://zotero.org/users/8784224/items/IQVQPQ3K"],"itemData":{"id":5585,"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ﬂ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ﬁsheries stability. Our ﬁ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license":"https://creativecommons.org/licenses/by/4.0/deed.en_GB","note":"publisher: Canadian Science Publishing","page":"97-114","source":"Crossref","title":"Multiple environmental drivers across life stages influence Yukon River Chinook salmon productivity","volume":"81","author":[{"family":"Murdoch","given":"A."},{"family":"Connors","given":"B.M."},{"family":"Lapointe","given":"N.W.R."},{"family":"Mills Flemming","given":"J."},{"family":"Cooke","given":"S.J."},{"family":"Mantyka-Pringle","given":"C."}],"issued":{"date-parts":[["2024",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A17353">
        <w:rPr>
          <w:noProof/>
        </w:rPr>
        <w:t>(Cunningham et al. 2018, Howard &amp; von Biela 2023, Murdoch et al. 2024,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after hatching, often reaching the estuarine environment within six</w:t>
      </w:r>
      <w:ins w:id="320" w:author="Garcia, Sabrina (DFG)" w:date="2025-07-16T13:59:00Z" w16du:dateUtc="2025-07-16T21:59:00Z">
        <w:r w:rsidR="001B2987">
          <w:t xml:space="preserve"> </w:t>
        </w:r>
      </w:ins>
      <w:del w:id="321" w:author="Garcia, Sabrina (DFG)" w:date="2025-07-16T13:59:00Z" w16du:dateUtc="2025-07-16T21:59:00Z">
        <w:r w:rsidR="001F7BBD">
          <w:delText>-</w:delText>
        </w:r>
      </w:del>
      <w:r w:rsidR="001F7BBD">
        <w:t xml:space="preserve">months. </w:t>
      </w:r>
      <w:r w:rsidR="00355FE5">
        <w:t xml:space="preserve">Thus, the mechanisms driving changes in abundance </w:t>
      </w:r>
      <w:r w:rsidR="00115BA4">
        <w:t xml:space="preserve">may be less heavily influenced by </w:t>
      </w:r>
      <w:r w:rsidR="000D2143">
        <w:t xml:space="preserve">freshwater habitat </w:t>
      </w:r>
      <w:r w:rsidR="00115BA4">
        <w:t xml:space="preserve">conditions compared to </w:t>
      </w:r>
      <w:del w:id="322" w:author="Garcia, Sabrina (DFG)" w:date="2025-07-16T14:00:00Z" w16du:dateUtc="2025-07-16T22:00:00Z">
        <w:r w:rsidR="00115BA4">
          <w:delText xml:space="preserve">fish </w:delText>
        </w:r>
      </w:del>
      <w:ins w:id="323" w:author="Garcia, Sabrina (DFG)" w:date="2025-07-16T14:00:00Z" w16du:dateUtc="2025-07-16T22:00:00Z">
        <w:r w:rsidR="001B2987">
          <w:t xml:space="preserve">Chinook salmon </w:t>
        </w:r>
      </w:ins>
      <w:r w:rsidR="00115BA4">
        <w:t>that spend 1-2 years in freshwater</w:t>
      </w:r>
      <w:r w:rsidR="00905818">
        <w:t xml:space="preserve"> ecosystems</w:t>
      </w:r>
      <w:r w:rsidR="000D2143">
        <w:t xml:space="preserve"> prior to outmigration</w:t>
      </w:r>
      <w:r w:rsidR="00355FE5">
        <w:t xml:space="preserve">. </w:t>
      </w:r>
      <w:r w:rsidR="00D247ED">
        <w:t>P</w:t>
      </w:r>
      <w:r w:rsidR="001F7BBD">
        <w:t>revious studies</w:t>
      </w:r>
      <w:ins w:id="324" w:author="Lukas DeFilippo" w:date="2025-07-22T12:47:00Z">
        <w:r w:rsidR="00B76478">
          <w:t xml:space="preserve"> </w:t>
        </w:r>
      </w:ins>
      <w:del w:id="325" w:author="Lukas DeFilippo" w:date="2025-07-28T10:52:00Z" w16du:dateUtc="2025-07-28T17:52:00Z">
        <w:r>
          <w:delText>focus</w:delText>
        </w:r>
      </w:del>
      <w:ins w:id="326" w:author="Lukas DeFilippo" w:date="2025-07-22T12:47:00Z">
        <w:r w:rsidR="00B76478">
          <w:t>have</w:t>
        </w:r>
      </w:ins>
      <w:ins w:id="327" w:author="Lukas DeFilippo" w:date="2025-07-28T10:52:00Z" w16du:dateUtc="2025-07-28T17:52:00Z">
        <w:r w:rsidR="001F7BBD">
          <w:t xml:space="preserve"> </w:t>
        </w:r>
        <w:r>
          <w:t>focus</w:t>
        </w:r>
      </w:ins>
      <w:ins w:id="328" w:author="Lukas DeFilippo" w:date="2025-07-22T12:47:00Z">
        <w:r w:rsidR="00B76478">
          <w:t>ed</w:t>
        </w:r>
      </w:ins>
      <w:r>
        <w:t xml:space="preserve">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ins w:id="329" w:author="Garcia, Sabrina (DFG)" w:date="2025-07-28T10:53:00Z" w16du:dateUtc="2025-07-28T17:53:00Z">
        <w:r w:rsidR="001F7BBD">
          <w:t xml:space="preserve">, </w:t>
        </w:r>
      </w:ins>
      <w:ins w:id="330" w:author="Garcia, Sabrina (DFG)" w:date="2025-07-15T09:37:00Z" w16du:dateUtc="2025-07-15T17:37:00Z">
        <w:r w:rsidR="00B6050F">
          <w:t>and</w:t>
        </w:r>
      </w:ins>
      <w:ins w:id="331" w:author="Lukas DeFilippo" w:date="2025-07-22T12:47:00Z">
        <w:r w:rsidR="00B76478">
          <w:t xml:space="preserve"> separately</w:t>
        </w:r>
      </w:ins>
      <w:ins w:id="332" w:author="Lauren.Rogers" w:date="2025-07-08T14:56:00Z">
        <w:r w:rsidR="00DE79DA">
          <w:t>;</w:t>
        </w:r>
      </w:ins>
      <w:del w:id="333" w:author="Lauren.Rogers" w:date="2025-07-08T14:56:00Z">
        <w:r w:rsidR="001F7BBD" w:rsidDel="00DE79DA">
          <w:delText>,</w:delText>
        </w:r>
      </w:del>
      <w:ins w:id="334" w:author="Garcia, Sabrina (DFG)" w:date="2025-07-15T09:37:00Z" w16du:dateUtc="2025-07-15T17:37:00Z">
        <w:r w:rsidR="001F7BBD">
          <w:t xml:space="preserve"> </w:t>
        </w:r>
      </w:ins>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commentRangeEnd w:id="294"/>
      <w:r w:rsidR="005E0879">
        <w:rPr>
          <w:rStyle w:val="CommentReference"/>
        </w:rPr>
        <w:commentReference w:id="294"/>
      </w:r>
    </w:p>
    <w:p w14:paraId="5615DB3C" w14:textId="2B1897DE"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w:t>
      </w:r>
      <w:commentRangeStart w:id="335"/>
      <w:del w:id="336" w:author="Garcia, Sabrina (DFG)" w:date="2025-07-16T14:05:00Z" w16du:dateUtc="2025-07-16T22:05:00Z">
        <w:r>
          <w:delText>from juvenile abundance surveys to adult return estimates and age composition data</w:delText>
        </w:r>
      </w:del>
      <w:commentRangeEnd w:id="335"/>
      <w:r w:rsidR="005E0879">
        <w:rPr>
          <w:rStyle w:val="CommentReference"/>
        </w:rPr>
        <w:commentReference w:id="335"/>
      </w:r>
      <w:r>
        <w:t xml:space="preserve">, 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The success of IPMs in salmon research has been well demonstrated, with applications revealing climate impacts on Chinook salmon survival, density-dependent effects in sockeye</w:t>
      </w:r>
      <w:ins w:id="337" w:author="Garcia, Sabrina (DFG)" w:date="2025-07-28T10:53:00Z" w16du:dateUtc="2025-07-28T17:53:00Z">
        <w:r>
          <w:t xml:space="preserve"> </w:t>
        </w:r>
      </w:ins>
      <w:ins w:id="338" w:author="Garcia, Sabrina (DFG)" w:date="2025-07-15T09:43:00Z" w16du:dateUtc="2025-07-15T17:43:00Z">
        <w:r w:rsidR="00620CF6">
          <w:t>salmon</w:t>
        </w:r>
        <w:r>
          <w:t xml:space="preserve"> </w:t>
        </w:r>
      </w:ins>
      <w:r>
        <w:t>populations, and the influence of ocean 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IPMs are well-suited for investigating the mechanisms behind recent</w:t>
      </w:r>
      <w:ins w:id="339" w:author="Garcia, Sabrina (DFG)" w:date="2025-07-28T10:53:00Z" w16du:dateUtc="2025-07-28T17:53:00Z">
        <w:r>
          <w:t xml:space="preserve"> </w:t>
        </w:r>
      </w:ins>
      <w:commentRangeStart w:id="340"/>
      <w:ins w:id="341" w:author="Garcia, Sabrina (DFG)" w:date="2025-07-16T14:03:00Z" w16du:dateUtc="2025-07-16T22:03:00Z">
        <w:r w:rsidR="005E0879">
          <w:t>Yukon River</w:t>
        </w:r>
        <w:r>
          <w:t xml:space="preserve"> </w:t>
        </w:r>
      </w:ins>
      <w:r w:rsidR="000E007F">
        <w:t>f</w:t>
      </w:r>
      <w:r>
        <w:t xml:space="preserve">all </w:t>
      </w:r>
      <w:r w:rsidR="005A3A53">
        <w:t>Chum</w:t>
      </w:r>
      <w:r>
        <w:t xml:space="preserve"> salmon </w:t>
      </w:r>
      <w:commentRangeEnd w:id="340"/>
      <w:r w:rsidR="005E0879">
        <w:rPr>
          <w:rStyle w:val="CommentReference"/>
        </w:rPr>
        <w:commentReference w:id="340"/>
      </w:r>
      <w:r>
        <w:t>declines, where multiple potential drivers may be operating across different life stages.</w:t>
      </w:r>
    </w:p>
    <w:p w14:paraId="180F96E0" w14:textId="7735E57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w:t>
      </w:r>
      <w:commentRangeStart w:id="342"/>
      <w:r>
        <w:t xml:space="preserve">ecosystem change </w:t>
      </w:r>
      <w:commentRangeEnd w:id="342"/>
      <w:r w:rsidR="008030B3">
        <w:rPr>
          <w:rStyle w:val="CommentReference"/>
        </w:rPr>
        <w:commentReference w:id="342"/>
      </w:r>
      <w:ins w:id="343" w:author="genoa" w:date="2025-07-28T11:34:00Z" w16du:dateUtc="2025-07-28T18:34:00Z">
        <w:r w:rsidR="005D534E">
          <w:t xml:space="preserve">and anthropogenic impacts </w:t>
        </w:r>
      </w:ins>
      <w:r>
        <w:t>influence</w:t>
      </w:r>
      <w:del w:id="344" w:author="genoa" w:date="2025-07-28T11:34:00Z" w16du:dateUtc="2025-07-28T18:34:00Z">
        <w:r w:rsidDel="005D534E">
          <w:delText>s</w:delText>
        </w:r>
      </w:del>
      <w:r>
        <w:t xml:space="preserve">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del w:id="345" w:author="Garcia, Sabrina (DFG)" w:date="2025-07-16T14:05:00Z" w16du:dateUtc="2025-07-16T22:05:00Z">
        <w:r w:rsidR="00EF2A52">
          <w:delText>productivity</w:delText>
        </w:r>
        <w:r>
          <w:delText xml:space="preserve"> </w:delText>
        </w:r>
      </w:del>
      <w:ins w:id="346" w:author="Garcia, Sabrina (DFG)" w:date="2025-07-16T14:05:00Z" w16du:dateUtc="2025-07-16T22:05:00Z">
        <w:r w:rsidR="005E0879">
          <w:t xml:space="preserve">survival </w:t>
        </w:r>
      </w:ins>
      <w:r>
        <w:t xml:space="preserve">at </w:t>
      </w:r>
      <w:commentRangeStart w:id="347"/>
      <w:r>
        <w:t xml:space="preserve">two </w:t>
      </w:r>
      <w:del w:id="348" w:author="genoa" w:date="2025-07-28T11:35:00Z" w16du:dateUtc="2025-07-28T18:35:00Z">
        <w:r w:rsidDel="005D534E">
          <w:delText xml:space="preserve">critical </w:delText>
        </w:r>
      </w:del>
      <w:r>
        <w:t>stages</w:t>
      </w:r>
      <w:commentRangeEnd w:id="347"/>
      <w:r w:rsidR="001C0113">
        <w:rPr>
          <w:rStyle w:val="CommentReference"/>
        </w:rPr>
        <w:commentReference w:id="347"/>
      </w:r>
      <w:r>
        <w:t>: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w:t>
      </w:r>
      <w:commentRangeStart w:id="349"/>
      <w:r>
        <w:t xml:space="preserve">environmental </w:t>
      </w:r>
      <w:ins w:id="350" w:author="genoa" w:date="2025-07-28T11:35:00Z" w16du:dateUtc="2025-07-28T18:35:00Z">
        <w:r w:rsidR="005D534E">
          <w:t xml:space="preserve">and anthropogenic </w:t>
        </w:r>
      </w:ins>
      <w:r>
        <w:t xml:space="preserve">drivers </w:t>
      </w:r>
      <w:commentRangeEnd w:id="349"/>
      <w:r w:rsidR="008030B3">
        <w:rPr>
          <w:rStyle w:val="CommentReference"/>
        </w:rPr>
        <w:commentReference w:id="349"/>
      </w:r>
      <w:r w:rsidR="002F795A">
        <w:t xml:space="preserve">on </w:t>
      </w:r>
      <w:r w:rsidR="0067284C">
        <w:t>stage-specific survival</w:t>
      </w:r>
      <w:r>
        <w:t xml:space="preserve">. Specifically, we hypothesized that recent </w:t>
      </w:r>
      <w:r w:rsidR="00FC0AD1">
        <w:t xml:space="preserve">population </w:t>
      </w:r>
      <w:r>
        <w:t xml:space="preserve">declines are driven by multiple </w:t>
      </w:r>
      <w:commentRangeStart w:id="351"/>
      <w:del w:id="352" w:author="genoa" w:date="2025-07-28T11:35:00Z" w16du:dateUtc="2025-07-28T18:35:00Z">
        <w:r w:rsidDel="00AE30D5">
          <w:delText xml:space="preserve">interacting </w:delText>
        </w:r>
        <w:commentRangeEnd w:id="351"/>
        <w:r w:rsidR="000B648C" w:rsidDel="00AE30D5">
          <w:rPr>
            <w:rStyle w:val="CommentReference"/>
          </w:rPr>
          <w:commentReference w:id="351"/>
        </w:r>
      </w:del>
      <w:r>
        <w:t>factors</w:t>
      </w:r>
      <w:commentRangeStart w:id="353"/>
      <w:r>
        <w:t>: decreased spawner size reducing reproductive success</w:t>
      </w:r>
      <w:r w:rsidR="00E67343">
        <w:t xml:space="preserve"> or offspring provisioning</w:t>
      </w:r>
      <w:commentRangeEnd w:id="353"/>
      <w:r w:rsidR="008030B3">
        <w:rPr>
          <w:rStyle w:val="CommentReference"/>
        </w:rPr>
        <w:commentReference w:id="353"/>
      </w:r>
      <w:r>
        <w:t xml:space="preserve">, </w:t>
      </w:r>
      <w:r w:rsidR="009C6721">
        <w:t xml:space="preserve">shifting egg incubation conditions, </w:t>
      </w:r>
      <w:r>
        <w:t xml:space="preserve">warming ocean temperatures altering prey </w:t>
      </w:r>
      <w:r>
        <w:lastRenderedPageBreak/>
        <w:t xml:space="preserve">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t>2. Methods</w:t>
      </w:r>
    </w:p>
    <w:p w14:paraId="4A0B06F8" w14:textId="77777777" w:rsidR="00EA4645" w:rsidRPr="004802C8" w:rsidRDefault="00EA4645" w:rsidP="00EA4645">
      <w:pPr>
        <w:pStyle w:val="Heading4"/>
      </w:pPr>
      <w:r w:rsidRPr="004802C8">
        <w:t>2.1 Population Dynamics Model</w:t>
      </w:r>
    </w:p>
    <w:p w14:paraId="3EB747E8" w14:textId="5691CE27"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w:t>
      </w:r>
      <w:commentRangeStart w:id="354"/>
      <w:commentRangeStart w:id="355"/>
      <w:commentRangeStart w:id="356"/>
      <w:r>
        <w:t xml:space="preserve">(Figure </w:t>
      </w:r>
      <w:commentRangeEnd w:id="354"/>
      <w:r w:rsidR="00AE5EEE">
        <w:rPr>
          <w:rStyle w:val="CommentReference"/>
        </w:rPr>
        <w:commentReference w:id="354"/>
      </w:r>
      <w:commentRangeEnd w:id="355"/>
      <w:r w:rsidR="00C33709">
        <w:rPr>
          <w:rStyle w:val="CommentReference"/>
        </w:rPr>
        <w:commentReference w:id="355"/>
      </w:r>
      <w:commentRangeEnd w:id="356"/>
      <w:r w:rsidR="001731AC">
        <w:rPr>
          <w:rStyle w:val="CommentReference"/>
        </w:rPr>
        <w:commentReference w:id="356"/>
      </w:r>
      <w:r>
        <w:t xml:space="preserve">1, </w:t>
      </w:r>
      <w:commentRangeStart w:id="357"/>
      <w:commentRangeStart w:id="358"/>
      <w:commentRangeStart w:id="359"/>
      <w:r>
        <w:t>Figure 2</w:t>
      </w:r>
      <w:commentRangeEnd w:id="357"/>
      <w:r w:rsidR="00AE5EEE">
        <w:rPr>
          <w:rStyle w:val="CommentReference"/>
        </w:rPr>
        <w:commentReference w:id="357"/>
      </w:r>
      <w:commentRangeEnd w:id="358"/>
      <w:r w:rsidR="00AE5EEE">
        <w:rPr>
          <w:rStyle w:val="CommentReference"/>
        </w:rPr>
        <w:commentReference w:id="358"/>
      </w:r>
      <w:commentRangeEnd w:id="359"/>
      <w:r w:rsidR="001731AC">
        <w:rPr>
          <w:rStyle w:val="CommentReference"/>
        </w:rPr>
        <w:commentReference w:id="359"/>
      </w:r>
      <w:r>
        <w:t>)</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008A435F">
        <w:t xml:space="preserve">the </w:t>
      </w:r>
      <w:r w:rsidR="008053DA">
        <w:t xml:space="preserve">relationships between </w:t>
      </w:r>
      <w:r w:rsidR="008A435F" w:rsidRPr="008831F2">
        <w:t>ecosystem covariate</w:t>
      </w:r>
      <w:r w:rsidR="008A435F">
        <w:t>s</w:t>
      </w:r>
      <w:r w:rsidRPr="008831F2">
        <w:t xml:space="preserve"> </w:t>
      </w:r>
      <w:r w:rsidR="008053DA">
        <w:t>and</w:t>
      </w:r>
      <w:r w:rsidRPr="008831F2">
        <w:t xml:space="preserve">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w:t>
      </w:r>
      <w:del w:id="360" w:author="Garcia, Sabrina (DFG)" w:date="2025-07-16T14:09:00Z" w16du:dateUtc="2025-07-16T22:09:00Z">
        <w:r w:rsidR="008831F2" w:rsidRPr="008831F2">
          <w:rPr>
            <w:rFonts w:eastAsiaTheme="minorHAnsi"/>
            <w:color w:val="000000"/>
          </w:rPr>
          <w:delText xml:space="preserve">a </w:delText>
        </w:r>
      </w:del>
      <w:commentRangeStart w:id="361"/>
      <w:commentRangeStart w:id="362"/>
      <w:r w:rsidR="008831F2" w:rsidRPr="008831F2">
        <w:rPr>
          <w:rFonts w:eastAsiaTheme="minorHAnsi"/>
          <w:color w:val="000000"/>
        </w:rPr>
        <w:t xml:space="preserve">marine </w:t>
      </w:r>
      <w:ins w:id="363" w:author="Garcia, Sabrina (DFG)" w:date="2025-07-28T10:53:00Z" w16du:dateUtc="2025-07-28T17:53:00Z">
        <w:r w:rsidR="008831F2" w:rsidRPr="008831F2">
          <w:rPr>
            <w:rFonts w:eastAsiaTheme="minorHAnsi"/>
            <w:color w:val="000000"/>
          </w:rPr>
          <w:t>survey</w:t>
        </w:r>
      </w:ins>
      <w:ins w:id="364" w:author="Garcia, Sabrina (DFG)" w:date="2025-07-16T14:09:00Z" w16du:dateUtc="2025-07-16T22:09:00Z">
        <w:r w:rsidR="00E14A84">
          <w:rPr>
            <w:rFonts w:eastAsiaTheme="minorHAnsi"/>
            <w:color w:val="000000"/>
          </w:rPr>
          <w:t>s</w:t>
        </w:r>
      </w:ins>
      <w:del w:id="365" w:author="Garcia, Sabrina (DFG)" w:date="2025-07-28T10:53:00Z" w16du:dateUtc="2025-07-28T17:53:00Z">
        <w:r w:rsidR="008831F2" w:rsidRPr="008831F2">
          <w:rPr>
            <w:rFonts w:eastAsiaTheme="minorHAnsi"/>
            <w:color w:val="000000"/>
          </w:rPr>
          <w:delText>survey</w:delText>
        </w:r>
      </w:del>
      <w:r w:rsidR="008831F2" w:rsidRPr="008831F2">
        <w:rPr>
          <w:rFonts w:eastAsiaTheme="minorHAnsi"/>
          <w:color w:val="000000"/>
        </w:rPr>
        <w:t xml:space="preserve"> in the Bering Sea</w:t>
      </w:r>
      <w:commentRangeEnd w:id="361"/>
      <w:r w:rsidR="009F4D72">
        <w:rPr>
          <w:rStyle w:val="CommentReference"/>
        </w:rPr>
        <w:commentReference w:id="361"/>
      </w:r>
      <w:commentRangeEnd w:id="362"/>
      <w:r w:rsidR="002E76DB">
        <w:rPr>
          <w:rStyle w:val="CommentReference"/>
        </w:rPr>
        <w:commentReference w:id="362"/>
      </w:r>
      <w:r w:rsidR="008831F2" w:rsidRPr="008831F2">
        <w:rPr>
          <w:rFonts w:eastAsiaTheme="minorHAnsi"/>
          <w:color w:val="000000"/>
        </w:rPr>
        <w:t xml:space="preserve">, </w:t>
      </w:r>
      <w:commentRangeStart w:id="366"/>
      <w:commentRangeStart w:id="367"/>
      <w:r w:rsidR="008831F2" w:rsidRPr="008831F2">
        <w:rPr>
          <w:rFonts w:eastAsiaTheme="minorHAnsi"/>
          <w:color w:val="000000"/>
        </w:rPr>
        <w:t xml:space="preserve">run reconstruction data </w:t>
      </w:r>
      <w:commentRangeEnd w:id="366"/>
      <w:r w:rsidR="009F4D72">
        <w:rPr>
          <w:rStyle w:val="CommentReference"/>
        </w:rPr>
        <w:commentReference w:id="366"/>
      </w:r>
      <w:commentRangeEnd w:id="367"/>
      <w:r w:rsidR="00BA1B65">
        <w:rPr>
          <w:rStyle w:val="CommentReference"/>
        </w:rPr>
        <w:commentReference w:id="367"/>
      </w:r>
      <w:r w:rsidR="008831F2" w:rsidRPr="008831F2">
        <w:rPr>
          <w:rFonts w:eastAsiaTheme="minorHAnsi"/>
          <w:color w:val="000000"/>
        </w:rPr>
        <w:t>from adult</w:t>
      </w:r>
      <w:ins w:id="368" w:author="Garcia, Sabrina (DFG)" w:date="2025-07-28T10:53:00Z" w16du:dateUtc="2025-07-28T17:53:00Z">
        <w:r w:rsidR="008831F2" w:rsidRPr="008831F2">
          <w:rPr>
            <w:rFonts w:eastAsiaTheme="minorHAnsi"/>
            <w:color w:val="000000"/>
          </w:rPr>
          <w:t xml:space="preserve"> </w:t>
        </w:r>
      </w:ins>
      <w:ins w:id="369" w:author="Garcia, Sabrina (DFG)" w:date="2025-07-15T11:14:00Z" w16du:dateUtc="2025-07-15T19:14:00Z">
        <w:r w:rsidR="00A12BB1">
          <w:rPr>
            <w:rFonts w:eastAsiaTheme="minorHAnsi"/>
            <w:color w:val="000000"/>
          </w:rPr>
          <w:t>fall</w:t>
        </w:r>
        <w:r w:rsidR="008831F2" w:rsidRPr="008831F2">
          <w:rPr>
            <w:rFonts w:eastAsiaTheme="minorHAnsi"/>
            <w:color w:val="000000"/>
          </w:rPr>
          <w:t xml:space="preserve"> </w:t>
        </w:r>
      </w:ins>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ins w:id="370" w:author="genoa" w:date="2025-07-28T11:41:00Z" w16du:dateUtc="2025-07-28T18:41:00Z">
        <w:r w:rsidR="00BA1B65">
          <w:rPr>
            <w:rFonts w:eastAsiaTheme="minorHAnsi"/>
            <w:color w:val="000000"/>
          </w:rPr>
          <w:t xml:space="preserve"> (Table 1</w:t>
        </w:r>
        <w:r w:rsidR="002E76DB">
          <w:rPr>
            <w:rFonts w:eastAsiaTheme="minorHAnsi"/>
            <w:color w:val="000000"/>
          </w:rPr>
          <w:t>, Table S1</w:t>
        </w:r>
        <w:r w:rsidR="00BA1B65">
          <w:rPr>
            <w:rFonts w:eastAsiaTheme="minorHAnsi"/>
            <w:color w:val="000000"/>
          </w:rPr>
          <w:t>)</w:t>
        </w:r>
      </w:ins>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54E7FAD"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w:t>
      </w:r>
      <w:ins w:id="371" w:author="Garcia, Sabrina (DFG)" w:date="2025-07-15T11:15:00Z" w16du:dateUtc="2025-07-15T19:15:00Z">
        <w:r w:rsidR="00A12BB1">
          <w:t>R</w:t>
        </w:r>
      </w:ins>
      <w:del w:id="372" w:author="Garcia, Sabrina (DFG)" w:date="2025-07-15T11:15:00Z" w16du:dateUtc="2025-07-15T19:15:00Z">
        <w:r w:rsidRPr="008831F2">
          <w:delText>r</w:delText>
        </w:r>
      </w:del>
      <w:r w:rsidRPr="008831F2">
        <w:t xml:space="preserve">iver fall </w:t>
      </w:r>
      <w:r w:rsidR="005A3A53">
        <w:t>Chum</w:t>
      </w:r>
      <w:r w:rsidRPr="008831F2">
        <w:t xml:space="preserve">: </w:t>
      </w:r>
      <w:commentRangeStart w:id="373"/>
      <w:r w:rsidRPr="008831F2">
        <w:t xml:space="preserve">1) </w:t>
      </w:r>
      <w:r w:rsidRPr="004802C8">
        <w:t xml:space="preserve">“eggs”, </w:t>
      </w:r>
      <w:r>
        <w:t>which tracks the</w:t>
      </w:r>
      <w:r w:rsidRPr="004802C8">
        <w:t xml:space="preserve"> </w:t>
      </w:r>
      <w:del w:id="374" w:author="Garcia, Sabrina (DFG)" w:date="2025-07-16T14:10:00Z" w16du:dateUtc="2025-07-16T22:10:00Z">
        <w:r w:rsidRPr="004802C8">
          <w:delText xml:space="preserve">amount </w:delText>
        </w:r>
      </w:del>
      <w:ins w:id="375" w:author="Garcia, Sabrina (DFG)" w:date="2025-07-16T14:10:00Z" w16du:dateUtc="2025-07-16T22:10:00Z">
        <w:r w:rsidR="00E14A84">
          <w:t>number</w:t>
        </w:r>
        <w:r w:rsidR="00E14A84" w:rsidRPr="004802C8">
          <w:t xml:space="preserve"> </w:t>
        </w:r>
      </w:ins>
      <w:r w:rsidRPr="004802C8">
        <w:t>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commentRangeStart w:id="376"/>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del w:id="377" w:author="Garcia, Sabrina (DFG)" w:date="2025-07-16T14:11:00Z" w16du:dateUtc="2025-07-16T22:11:00Z">
        <w:r w:rsidR="00020B06">
          <w:delText>the</w:delText>
        </w:r>
        <w:r w:rsidR="006B367F">
          <w:delText xml:space="preserve"> first winter</w:delText>
        </w:r>
        <w:r w:rsidR="006B367F" w:rsidRPr="004802C8">
          <w:delText xml:space="preserve"> in the marine </w:delText>
        </w:r>
        <w:r w:rsidR="00020B06">
          <w:delText xml:space="preserve">environment </w:delText>
        </w:r>
      </w:del>
      <w:r w:rsidR="00020B06">
        <w:t>to maturity</w:t>
      </w:r>
      <w:commentRangeEnd w:id="376"/>
      <w:r w:rsidR="00B7026D">
        <w:rPr>
          <w:rStyle w:val="CommentReference"/>
        </w:rPr>
        <w:commentReference w:id="376"/>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commentRangeEnd w:id="373"/>
      <w:r w:rsidR="002227E5">
        <w:rPr>
          <w:rStyle w:val="CommentReference"/>
        </w:rPr>
        <w:commentReference w:id="373"/>
      </w:r>
      <w:r w:rsidRPr="004802C8">
        <w:t xml:space="preserve">(Figure </w:t>
      </w:r>
      <w:r>
        <w:t>2</w:t>
      </w:r>
      <w:r w:rsidRPr="004802C8">
        <w:t xml:space="preserve">). </w:t>
      </w:r>
    </w:p>
    <w:p w14:paraId="2B0596ED" w14:textId="3FAE4AE2" w:rsidR="00EA4645" w:rsidRPr="004802C8" w:rsidRDefault="00EA4645" w:rsidP="00EA4645">
      <w:pPr>
        <w:ind w:firstLine="360"/>
      </w:pPr>
      <w:r w:rsidRPr="004802C8">
        <w:t>The number of</w:t>
      </w:r>
      <w:ins w:id="378" w:author="Garcia, Sabrina (DFG)" w:date="2025-07-28T10:53:00Z" w16du:dateUtc="2025-07-28T17:53:00Z">
        <w:r w:rsidRPr="004802C8">
          <w:t xml:space="preserve"> </w:t>
        </w:r>
      </w:ins>
      <w:ins w:id="379" w:author="Garcia, Sabrina (DFG)" w:date="2025-07-16T14:16:00Z" w16du:dateUtc="2025-07-16T22:16:00Z">
        <w:r w:rsidR="00E14A84">
          <w:t>fall</w:t>
        </w:r>
        <w:r w:rsidRPr="004802C8">
          <w:t xml:space="preserve"> </w:t>
        </w:r>
      </w:ins>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444E63B2" w:rsidR="00EA4645" w:rsidRPr="004802C8" w:rsidRDefault="008053DA" w:rsidP="00EA4645">
      <w:pPr>
        <w:ind w:firstLine="360"/>
      </w:pPr>
      <w:r>
        <w:t>W</w:t>
      </w:r>
      <w:r w:rsidR="00EA4645"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EA4645" w:rsidRPr="004802C8">
        <w:t xml:space="preserve"> represent</w:t>
      </w:r>
      <w:r w:rsidR="00EA4645">
        <w:t>s</w:t>
      </w:r>
      <w:r w:rsidR="00EA4645" w:rsidRPr="004802C8">
        <w:t xml:space="preserve"> time</w:t>
      </w:r>
      <w:r w:rsidR="00EA4645">
        <w:t>-</w:t>
      </w:r>
      <w:r w:rsidR="00EA4645" w:rsidRPr="004802C8">
        <w:t xml:space="preserve">varying maximum survival rate </w:t>
      </w:r>
      <w:r w:rsidR="00EA4645">
        <w:t>in the absence of</w:t>
      </w:r>
      <w:r w:rsidR="00EA4645" w:rsidRPr="004802C8">
        <w:t xml:space="preserve"> density</w:t>
      </w:r>
      <w:r w:rsidR="00EA4645">
        <w:t>-</w:t>
      </w:r>
      <w:r w:rsidR="00EA4645" w:rsidRPr="004802C8">
        <w:t>dependen</w:t>
      </w:r>
      <w:r w:rsidR="00EA4645">
        <w:t>t compensation</w:t>
      </w:r>
      <w:r w:rsidR="00EA4645"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EA4645" w:rsidRPr="004802C8">
        <w:t xml:space="preserve"> represent</w:t>
      </w:r>
      <w:r w:rsidR="00EA4645">
        <w:t>s</w:t>
      </w:r>
      <w:r w:rsidR="00EA4645" w:rsidRPr="004802C8">
        <w:t xml:space="preserve"> the carrying capacity, or the maximum number of individuals that </w:t>
      </w:r>
      <w:del w:id="380" w:author="Joshua.Russell" w:date="2025-07-16T13:18:00Z">
        <w:r w:rsidR="00EA4645" w:rsidRPr="004802C8">
          <w:delText xml:space="preserve">could survive </w:delText>
        </w:r>
        <w:r w:rsidR="00EA4645">
          <w:delText>to the end of</w:delText>
        </w:r>
      </w:del>
      <w:del w:id="381" w:author="genoa" w:date="2025-07-28T10:53:00Z" w16du:dateUtc="2025-07-28T17:53:00Z">
        <w:r w:rsidR="00EA4645" w:rsidRPr="004802C8">
          <w:delText xml:space="preserve"> </w:delText>
        </w:r>
      </w:del>
      <w:ins w:id="382" w:author="Joshua.Russell" w:date="2025-07-16T13:18:00Z">
        <w:r w:rsidR="0025190F">
          <w:t>of the environ</w:t>
        </w:r>
      </w:ins>
      <w:ins w:id="383" w:author="Joshua.Russell" w:date="2025-07-16T13:19:00Z">
        <w:r w:rsidR="0025190F">
          <w:t>ment can support at</w:t>
        </w:r>
      </w:ins>
      <w:ins w:id="384" w:author="genoa" w:date="2025-07-28T10:53:00Z" w16du:dateUtc="2025-07-28T17:53:00Z">
        <w:r w:rsidR="00EA4645" w:rsidRPr="004802C8">
          <w:t xml:space="preserve"> </w:t>
        </w:r>
      </w:ins>
      <w:r w:rsidR="00EA4645">
        <w:t>each</w:t>
      </w:r>
      <w:r w:rsidR="00EA4645" w:rsidRPr="004802C8">
        <w:t xml:space="preserve"> life stage. The productivity parameter was estimated conditional on </w:t>
      </w:r>
      <w:ins w:id="385" w:author="Garcia, Sabrina (DFG)" w:date="2025-07-16T14:17:00Z" w16du:dateUtc="2025-07-16T22:17:00Z">
        <w:r w:rsidR="00E14A84">
          <w:t xml:space="preserve">stage-specific </w:t>
        </w:r>
      </w:ins>
      <w:r w:rsidR="00EA4645" w:rsidRPr="004802C8">
        <w:t xml:space="preserve">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EA4645" w:rsidRPr="004802C8">
        <w:t xml:space="preserve">, which represented the </w:t>
      </w:r>
      <w:r w:rsidR="00607CF9">
        <w:t>maximum</w:t>
      </w:r>
      <w:r w:rsidR="00607CF9" w:rsidRPr="004802C8">
        <w:t xml:space="preserve"> </w:t>
      </w:r>
      <w:r w:rsidR="00EA4645" w:rsidRPr="004802C8">
        <w:t>survival rate</w:t>
      </w:r>
      <w:r w:rsidR="00EA4645">
        <w:t xml:space="preserve"> (in logit space)</w:t>
      </w:r>
      <w:r w:rsidR="00EA4645"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11C975AE" w:rsidR="00EA4645" w:rsidRPr="004802C8" w:rsidRDefault="00EA4645" w:rsidP="00EA4645">
      <w:pPr>
        <w:pStyle w:val="NormalWeb"/>
        <w:spacing w:before="0" w:beforeAutospacing="0" w:after="0" w:afterAutospacing="0"/>
        <w:ind w:firstLine="360"/>
      </w:pPr>
      <w:r w:rsidRPr="004802C8">
        <w:t xml:space="preserve">Here, a </w:t>
      </w:r>
      <w:commentRangeStart w:id="386"/>
      <w:commentRangeStart w:id="387"/>
      <w:r w:rsidRPr="004802C8">
        <w:t>matrix</w:t>
      </w:r>
      <w:r>
        <w:t xml:space="preserve">, </w:t>
      </w:r>
      <m:oMath>
        <m:r>
          <m:rPr>
            <m:sty m:val="p"/>
          </m:rPr>
          <w:rPr>
            <w:rFonts w:ascii="Cambria Math" w:hAnsi="Cambria Math"/>
          </w:rPr>
          <m:t>X</m:t>
        </m:r>
        <m:r>
          <m:rPr>
            <m:sty m:val="p"/>
          </m:rPr>
          <w:rPr>
            <w:rFonts w:ascii="Cambria Math" w:hAnsi="Cambria Math"/>
          </w:rPr>
          <m:t>,</m:t>
        </m:r>
      </m:oMath>
      <w:r w:rsidRPr="004802C8">
        <w:t xml:space="preserve"> </w:t>
      </w:r>
      <w:commentRangeEnd w:id="386"/>
      <w:r w:rsidR="009F4D72">
        <w:rPr>
          <w:rStyle w:val="CommentReference"/>
        </w:rPr>
        <w:commentReference w:id="386"/>
      </w:r>
      <w:commentRangeEnd w:id="387"/>
      <w:r w:rsidR="002E76DB">
        <w:rPr>
          <w:rStyle w:val="CommentReference"/>
        </w:rPr>
        <w:commentReference w:id="387"/>
      </w:r>
      <w:r w:rsidRPr="004802C8">
        <w:t xml:space="preserve">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r>
          <m:rPr>
            <m:sty m:val="p"/>
          </m:rPr>
          <w:rPr>
            <w:rFonts w:ascii="Cambria Math" w:hAnsi="Cambria Math"/>
          </w:rPr>
          <m:t>θ</m:t>
        </m:r>
        <m:r>
          <w:ins w:id="388" w:author="Joshua.Russell" w:date="2025-07-28T10:52:00Z" w16du:dateUtc="2025-07-28T17:52:00Z">
            <m:rPr>
              <m:sty m:val="p"/>
            </m:rPr>
            <w:rPr>
              <w:rFonts w:ascii="Cambria Math" w:hAnsi="Cambria Math"/>
            </w:rPr>
            <m:t>,</m:t>
          </w:ins>
        </m:r>
        <w:commentRangeStart w:id="389"/>
        <w:commentRangeStart w:id="390"/>
        <w:commentRangeEnd w:id="389"/>
        <w:commentRangeEnd w:id="390"/>
        <m:r>
          <w:del w:id="391" w:author="Joshua.Russell" w:date="2025-07-28T10:52:00Z" w16du:dateUtc="2025-07-28T17:52:00Z">
            <m:rPr>
              <m:sty m:val="p"/>
            </m:rPr>
            <w:rPr>
              <w:rStyle w:val="CommentReference"/>
            </w:rPr>
            <w:commentReference w:id="390"/>
          </w:del>
        </m:r>
        <m:r>
          <m:rPr>
            <m:sty m:val="p"/>
          </m:rPr>
          <w:rPr>
            <w:rStyle w:val="CommentReference"/>
          </w:rPr>
          <w:commentReference w:id="389"/>
        </m:r>
        <m:r>
          <w:del w:id="392" w:author="Joshua.Russell" w:date="2025-07-28T10:52:00Z" w16du:dateUtc="2025-07-28T17:52:00Z">
            <m:rPr>
              <m:sty m:val="p"/>
            </m:rPr>
            <w:rPr>
              <w:rFonts w:ascii="Cambria Math" w:hAnsi="Cambria Math"/>
            </w:rPr>
            <m:t>,</m:t>
          </w:del>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w:t>
      </w:r>
      <w:r w:rsidRPr="004802C8">
        <w:lastRenderedPageBreak/>
        <w:t xml:space="preserve">rates. </w:t>
      </w:r>
      <w:r w:rsidR="00DE31A8">
        <w:t xml:space="preserve">The time reference for each covariate value is offset from the brood year </w:t>
      </w:r>
      <m:oMath>
        <m:r>
          <w:rPr>
            <w:rFonts w:ascii="Cambria Math" w:hAnsi="Cambria Math"/>
          </w:rPr>
          <m:t>t</m:t>
        </m:r>
      </m:oMath>
      <w:r w:rsidR="00DE31A8">
        <w:t xml:space="preserve"> by a 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ins w:id="393" w:author="Garcia, Sabrina (DFG)" w:date="2025-07-15T11:22:00Z" w16du:dateUtc="2025-07-15T19:22:00Z">
        <w:r w:rsidR="009838F7">
          <w:t xml:space="preserve">fall </w:t>
        </w:r>
      </w:ins>
      <w:r w:rsidR="005A3A53">
        <w:t>Chum</w:t>
      </w:r>
      <w:r w:rsidR="00C01109">
        <w:t xml:space="preserve"> salmon cohort and the environmental or ecosystem process</w:t>
      </w:r>
      <w:r w:rsidR="00401925">
        <w:t xml:space="preserve"> (Table 1)</w:t>
      </w:r>
      <w:r w:rsidR="00DE31A8">
        <w:t>.</w:t>
      </w:r>
    </w:p>
    <w:p w14:paraId="1497CC4F" w14:textId="10D6623A"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w:t>
      </w:r>
      <w:commentRangeStart w:id="394"/>
      <w:r w:rsidRPr="004802C8">
        <w:t xml:space="preserve">Eastern Aleutian Islands </w:t>
      </w:r>
      <w:ins w:id="395" w:author="genoa" w:date="2025-07-28T11:43:00Z" w16du:dateUtc="2025-07-28T18:43:00Z">
        <w:r w:rsidR="002E76DB">
          <w:t xml:space="preserve">(spring and summer habitat) </w:t>
        </w:r>
      </w:ins>
      <w:r w:rsidRPr="004802C8">
        <w:t>and Western Gulf of Alaska</w:t>
      </w:r>
      <w:r>
        <w:t xml:space="preserve"> (GOA)</w:t>
      </w:r>
      <w:ins w:id="396" w:author="genoa" w:date="2025-07-28T11:43:00Z" w16du:dateUtc="2025-07-28T18:43:00Z">
        <w:r w:rsidR="002E76DB">
          <w:t xml:space="preserve"> (winter habitat)</w:t>
        </w:r>
      </w:ins>
      <w:r w:rsidRPr="004802C8">
        <w:t xml:space="preserve">, </w:t>
      </w:r>
      <w:commentRangeEnd w:id="394"/>
      <w:r w:rsidR="009F4D72">
        <w:rPr>
          <w:rStyle w:val="CommentReference"/>
        </w:rPr>
        <w:commentReference w:id="394"/>
      </w:r>
      <w:r w:rsidRPr="004802C8">
        <w:t xml:space="preserve">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commentRangeStart w:id="397"/>
      <w:del w:id="398" w:author="genoa" w:date="2025-07-28T11:44:00Z" w16du:dateUtc="2025-07-28T18:44:00Z">
        <w:r w:rsidR="00FD30F7" w:rsidDel="002E76DB">
          <w:delText>from</w:delText>
        </w:r>
        <w:r w:rsidRPr="004802C8" w:rsidDel="002E76DB">
          <w:delText xml:space="preserve"> </w:delText>
        </w:r>
      </w:del>
      <w:ins w:id="399" w:author="genoa" w:date="2025-07-28T11:44:00Z" w16du:dateUtc="2025-07-28T18:44:00Z">
        <w:r w:rsidR="002E76DB">
          <w:t>after</w:t>
        </w:r>
        <w:r w:rsidR="002E76DB" w:rsidRPr="004802C8">
          <w:t xml:space="preserve"> </w:t>
        </w:r>
      </w:ins>
      <w:r w:rsidRPr="004802C8">
        <w:t xml:space="preserve">the first </w:t>
      </w:r>
      <w:del w:id="400" w:author="genoa" w:date="2025-07-28T11:44:00Z" w16du:dateUtc="2025-07-28T18:44:00Z">
        <w:r w:rsidRPr="004802C8" w:rsidDel="002E76DB">
          <w:delText xml:space="preserve">winter </w:delText>
        </w:r>
      </w:del>
      <w:ins w:id="401" w:author="genoa" w:date="2025-07-28T11:44:00Z" w16du:dateUtc="2025-07-28T18:44:00Z">
        <w:r w:rsidR="002E76DB">
          <w:t xml:space="preserve">summer </w:t>
        </w:r>
      </w:ins>
      <w:ins w:id="402" w:author="genoa" w:date="2025-07-28T11:45:00Z" w16du:dateUtc="2025-07-28T18:45:00Z">
        <w:r w:rsidR="002E76DB">
          <w:t xml:space="preserve">at sea </w:t>
        </w:r>
      </w:ins>
      <w:ins w:id="403" w:author="genoa" w:date="2025-07-28T11:44:00Z" w16du:dateUtc="2025-07-28T18:44:00Z">
        <w:r w:rsidR="002E76DB">
          <w:t>to maturity, including the first winter</w:t>
        </w:r>
      </w:ins>
      <w:del w:id="404" w:author="genoa" w:date="2025-07-28T11:45:00Z" w16du:dateUtc="2025-07-28T18:45:00Z">
        <w:r w:rsidRPr="004802C8" w:rsidDel="002E76DB">
          <w:delText>at sea</w:delText>
        </w:r>
        <w:r w:rsidR="00FD30F7" w:rsidDel="002E76DB">
          <w:delText xml:space="preserve"> to maturity</w:delText>
        </w:r>
        <w:commentRangeEnd w:id="397"/>
        <w:r w:rsidR="00985285" w:rsidDel="002E76DB">
          <w:rPr>
            <w:rStyle w:val="CommentReference"/>
          </w:rPr>
          <w:commentReference w:id="397"/>
        </w:r>
      </w:del>
      <w:r w:rsidRPr="004802C8">
        <w:t xml:space="preserve">,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covariates</w:t>
      </w:r>
      <w:ins w:id="405" w:author="Garcia, Sabrina (DFG)" w:date="2025-07-15T11:25:00Z" w16du:dateUtc="2025-07-15T19:25:00Z">
        <w:r w:rsidR="000B13D6">
          <w:t xml:space="preserve"> </w:t>
        </w:r>
        <w:r w:rsidR="009838F7">
          <w:t>hypothesized to be important to the marine life stage</w:t>
        </w:r>
      </w:ins>
      <w:ins w:id="406" w:author="Garcia, Sabrina (DFG)" w:date="2025-07-28T10:53:00Z" w16du:dateUtc="2025-07-28T17:53:00Z">
        <w:r w:rsidR="000B13D6">
          <w:t xml:space="preserve"> </w:t>
        </w:r>
      </w:ins>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F518056"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m:t>
        </m:r>
        <w:commentRangeStart w:id="407"/>
        <m:r>
          <w:rPr>
            <w:rFonts w:ascii="Cambria Math" w:hAnsi="Cambria Math"/>
          </w:rPr>
          <m:t>1</m:t>
        </m:r>
        <w:commentRangeEnd w:id="407"/>
        <m:r>
          <m:rPr>
            <m:sty m:val="p"/>
          </m:rPr>
          <w:rPr>
            <w:rStyle w:val="CommentReference"/>
          </w:rPr>
          <w:commentReference w:id="407"/>
        </m:r>
      </m:oMath>
      <w:ins w:id="408" w:author="genoa" w:date="2025-07-28T11:45:00Z" w16du:dateUtc="2025-07-28T18:45:00Z">
        <w:r w:rsidR="002E76DB">
          <w:t>, where the addition of 1 includes the year where fish are eggs in the gravel</w:t>
        </w:r>
      </w:ins>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10C227BC" w:rsidR="00566A05" w:rsidRDefault="00EA4645" w:rsidP="00EA4645">
      <w:pPr>
        <w:pStyle w:val="NormalWeb"/>
        <w:spacing w:before="0" w:beforeAutospacing="0" w:after="0" w:afterAutospacing="0"/>
      </w:pPr>
      <w:r w:rsidRPr="004802C8">
        <w:t xml:space="preserve">We </w:t>
      </w:r>
      <w:r w:rsidRPr="00566A05">
        <w:t xml:space="preserve">assumed a fixed </w:t>
      </w:r>
      <w:ins w:id="409" w:author="Lauren.Rogers" w:date="2025-07-08T15:20:00Z">
        <w:r w:rsidR="007323BE">
          <w:t xml:space="preserve">annual </w:t>
        </w:r>
      </w:ins>
      <w:r w:rsidRPr="00566A05">
        <w:t xml:space="preserve">natural mortality for </w:t>
      </w:r>
      <w:r w:rsidR="000B13D6" w:rsidRPr="00566A05">
        <w:t xml:space="preserve">fish with a total </w:t>
      </w:r>
      <w:r w:rsidRPr="00566A05">
        <w:t xml:space="preserve">age </w:t>
      </w:r>
      <w:r w:rsidR="000B13D6" w:rsidRPr="00566A05">
        <w:t>of 3</w:t>
      </w:r>
      <w:r w:rsidRPr="00566A05">
        <w:t>-6</w:t>
      </w:r>
      <w:r w:rsidR="000B13D6" w:rsidRPr="00566A05">
        <w:t xml:space="preserve"> years</w:t>
      </w:r>
      <w:r w:rsidRPr="00566A05">
        <w:t xml:space="preserve">, </w:t>
      </w:r>
      <m:oMath>
        <m:sSub>
          <m:sSubPr>
            <m:ctrlPr>
              <w:del w:id="410" w:author="Garcia, Sabrina (DFG)" w:date="2025-07-15T11:40:00Z" w16du:dateUtc="2025-07-15T19:40:00Z">
                <w:rPr>
                  <w:rFonts w:ascii="Cambria Math" w:hAnsi="Cambria Math"/>
                  <w:vertAlign w:val="subscript"/>
                </w:rPr>
              </w:del>
            </m:ctrlPr>
          </m:sSubPr>
          <m:e>
            <m:r>
              <w:del w:id="411" w:author="Garcia, Sabrina (DFG)" w:date="2025-07-15T11:40:00Z" w16du:dateUtc="2025-07-15T19:40:00Z">
                <m:rPr>
                  <m:sty m:val="p"/>
                </m:rPr>
                <w:rPr>
                  <w:rFonts w:ascii="Cambria Math" w:hAnsi="Cambria Math"/>
                  <w:vertAlign w:val="subscript"/>
                </w:rPr>
                <m:t>M</m:t>
              </w:del>
            </m:r>
          </m:e>
          <m:sub>
            <m:r>
              <w:del w:id="412" w:author="Garcia, Sabrina (DFG)" w:date="2025-07-15T11:40:00Z" w16du:dateUtc="2025-07-15T19:40:00Z">
                <m:rPr>
                  <m:sty m:val="p"/>
                </m:rPr>
                <w:rPr>
                  <w:rFonts w:ascii="Cambria Math" w:hAnsi="Cambria Math"/>
                  <w:vertAlign w:val="subscript"/>
                </w:rPr>
                <m:t>a</m:t>
              </w:del>
            </m:r>
          </m:sub>
        </m:sSub>
      </m:oMath>
      <w:del w:id="413" w:author="Garcia, Sabrina (DFG)" w:date="2025-07-15T11:40:00Z" w16du:dateUtc="2025-07-15T19:40:00Z">
        <w:r w:rsidRPr="00566A05">
          <w:rPr>
            <w:vertAlign w:val="subscript"/>
          </w:rPr>
          <w:delText xml:space="preserve">, </w:delText>
        </w:r>
      </w:del>
      <w:r w:rsidRPr="00566A05">
        <w:t xml:space="preserve">where the annual mortality rate was 0.06. This represents the assumption that </w:t>
      </w:r>
      <w:commentRangeStart w:id="414"/>
      <w:commentRangeStart w:id="415"/>
      <w:r w:rsidRPr="00566A05">
        <w:t xml:space="preserve">older fish had a higher </w:t>
      </w:r>
      <w:ins w:id="416" w:author="genoa" w:date="2025-07-28T11:46:00Z" w16du:dateUtc="2025-07-28T18:46:00Z">
        <w:r w:rsidR="002E76DB">
          <w:t xml:space="preserve">cumulative </w:t>
        </w:r>
      </w:ins>
      <w:r w:rsidRPr="00566A05">
        <w:t xml:space="preserve">marine mortality than younger </w:t>
      </w:r>
      <w:r w:rsidR="000B13D6" w:rsidRPr="00566A05">
        <w:t>fish</w:t>
      </w:r>
      <w:r w:rsidRPr="00566A05">
        <w:t xml:space="preserve"> </w:t>
      </w:r>
      <w:commentRangeEnd w:id="414"/>
      <w:r w:rsidR="000A0393">
        <w:rPr>
          <w:rStyle w:val="CommentReference"/>
        </w:rPr>
        <w:commentReference w:id="414"/>
      </w:r>
      <w:commentRangeEnd w:id="415"/>
      <w:r w:rsidR="002E76DB">
        <w:rPr>
          <w:rStyle w:val="CommentReference"/>
        </w:rPr>
        <w:commentReference w:id="415"/>
      </w:r>
      <w:r w:rsidRPr="00566A05">
        <w:t>but that overall ocean mortality after the first winter at sea was low</w:t>
      </w:r>
      <w:r w:rsidR="000B13D6" w:rsidRPr="00566A05">
        <w:t xml:space="preserve"> </w:t>
      </w:r>
      <w:r w:rsidR="000B13D6" w:rsidRPr="00566A05">
        <w:fldChar w:fldCharType="begin"/>
      </w:r>
      <w:r w:rsidR="000B13D6" w:rsidRPr="00566A05">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rsidRPr="00566A05">
        <w:fldChar w:fldCharType="separate"/>
      </w:r>
      <w:r w:rsidR="000B13D6" w:rsidRPr="00566A05">
        <w:rPr>
          <w:noProof/>
        </w:rPr>
        <w:t>(Beamish 2018)</w:t>
      </w:r>
      <w:r w:rsidR="000B13D6" w:rsidRPr="00566A05">
        <w:fldChar w:fldCharType="end"/>
      </w:r>
      <w:r w:rsidRPr="00566A05">
        <w:t xml:space="preserve">. </w:t>
      </w:r>
      <w:r w:rsidR="00566A05">
        <w:t>We tested this assumption and discuss</w:t>
      </w:r>
      <w:del w:id="417" w:author="Garcia, Sabrina (DFG)" w:date="2025-07-15T11:40:00Z" w16du:dateUtc="2025-07-15T19:40:00Z">
        <w:r w:rsidR="00566A05">
          <w:delText>ed</w:delText>
        </w:r>
      </w:del>
      <w:r w:rsidR="00566A05">
        <w:t xml:space="preserve"> this further in the results.</w:t>
      </w:r>
    </w:p>
    <w:p w14:paraId="7D0060DC" w14:textId="3B6DD8E6" w:rsidR="00EA4645" w:rsidRDefault="00EA4645" w:rsidP="00566A05">
      <w:pPr>
        <w:pStyle w:val="NormalWeb"/>
        <w:spacing w:before="0" w:beforeAutospacing="0" w:after="0" w:afterAutospacing="0"/>
        <w:ind w:firstLine="720"/>
      </w:pPr>
      <w:r w:rsidRPr="00566A05">
        <w:t>The maturity</w:t>
      </w:r>
      <w:r>
        <w:t xml:space="preserve"> schedule for</w:t>
      </w:r>
      <w:ins w:id="418" w:author="Garcia, Sabrina (DFG)" w:date="2025-07-28T10:53:00Z" w16du:dateUtc="2025-07-28T17:53:00Z">
        <w:r>
          <w:t xml:space="preserve"> </w:t>
        </w:r>
      </w:ins>
      <w:ins w:id="419" w:author="Garcia, Sabrina (DFG)" w:date="2025-07-15T11:41:00Z" w16du:dateUtc="2025-07-15T19:41:00Z">
        <w:r w:rsidR="005C1F5E">
          <w:t>fall</w:t>
        </w:r>
        <w:r>
          <w:t xml:space="preserve"> </w:t>
        </w:r>
      </w:ins>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commentRangeStart w:id="420"/>
      <w:r>
        <w:rPr>
          <w:i/>
          <w:iCs/>
        </w:rPr>
        <w:t>D</w:t>
      </w:r>
      <w:commentRangeEnd w:id="420"/>
      <w:r w:rsidR="000A0393">
        <w:rPr>
          <w:rStyle w:val="CommentReference"/>
        </w:rPr>
        <w:commentReference w:id="420"/>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645D04E5"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r>
          <w:ins w:id="421" w:author="genoa" w:date="2025-07-28T11:46:00Z" w16du:dateUtc="2025-07-28T18:46:00Z">
            <w:rPr>
              <w:rFonts w:ascii="Cambria Math" w:hAnsi="Cambria Math"/>
            </w:rPr>
            <m:t>irichlet</m:t>
          </w:ins>
        </m:r>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0E53763D"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r year</w:t>
      </w:r>
      <w:r w:rsidR="008053DA">
        <w:t>,</w:t>
      </w:r>
      <w:r w:rsidRPr="00E04F8C">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sidRPr="00E04F8C">
        <w:rPr>
          <w:vertAlign w:val="subscript"/>
        </w:rPr>
        <w:t>.</w:t>
      </w:r>
      <w:r w:rsidR="00E04F8C" w:rsidRPr="00E04F8C">
        <w:rPr>
          <w:vertAlign w:val="subscript"/>
        </w:rPr>
        <w:t xml:space="preserve"> </w:t>
      </w:r>
      <w:r w:rsidR="00E04F8C" w:rsidRPr="00E04F8C">
        <w:rPr>
          <w:rFonts w:eastAsiaTheme="minorHAnsi"/>
          <w:color w:val="000000"/>
        </w:rPr>
        <w:t xml:space="preserve">Fishery selectivity is implicitly assumed to be </w:t>
      </w:r>
      <w:commentRangeStart w:id="422"/>
      <w:r w:rsidR="00E04F8C" w:rsidRPr="00E04F8C">
        <w:rPr>
          <w:rFonts w:eastAsiaTheme="minorHAnsi"/>
          <w:color w:val="000000"/>
        </w:rPr>
        <w:t>uniform across ages</w:t>
      </w:r>
      <w:commentRangeEnd w:id="422"/>
      <w:r w:rsidR="000A0393">
        <w:rPr>
          <w:rStyle w:val="CommentReference"/>
        </w:rPr>
        <w:commentReference w:id="422"/>
      </w:r>
      <w:r w:rsidR="00E04F8C" w:rsidRPr="00E04F8C">
        <w:rPr>
          <w:rFonts w:eastAsiaTheme="minorHAnsi"/>
          <w:color w:val="000000"/>
        </w:rPr>
        <w:t>.</w:t>
      </w:r>
      <w:r w:rsidR="00425829" w:rsidRPr="00E04F8C">
        <w:rPr>
          <w:vertAlign w:val="subscript"/>
        </w:rPr>
        <w:t xml:space="preserve"> </w:t>
      </w:r>
      <w:r w:rsidRPr="00E04F8C">
        <w:t>The resulting</w:t>
      </w:r>
      <w:r>
        <w:t xml:space="preserve"> catch-at-age in calendar year </w:t>
      </w:r>
      <m:oMath>
        <m:r>
          <w:rPr>
            <w:rFonts w:ascii="Cambria Math" w:hAnsi="Cambria Math"/>
          </w:rPr>
          <m:t>y</m:t>
        </m:r>
      </m:oMath>
      <w:r>
        <w:t xml:space="preserve"> is:</w:t>
      </w:r>
    </w:p>
    <w:p w14:paraId="45185459" w14:textId="6FAB1138"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0AB1A05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ins w:id="423" w:author="Garcia, Sabrina (DFG)" w:date="2025-07-15T11:48:00Z" w16du:dateUtc="2025-07-15T19:48:00Z">
        <w:r w:rsidR="000A01D8">
          <w:t xml:space="preserve">, </w:t>
        </w:r>
      </w:ins>
      <w:del w:id="424" w:author="Garcia, Sabrina (DFG)" w:date="2025-07-15T11:48:00Z" w16du:dateUtc="2025-07-15T19:48:00Z">
        <w:r w:rsidR="00923851" w:rsidDel="000A01D8">
          <w:delText>. W</w:delText>
        </w:r>
      </w:del>
      <w:ins w:id="425" w:author="Garcia, Sabrina (DFG)" w:date="2025-07-15T11:48:00Z" w16du:dateUtc="2025-07-15T19:48:00Z">
        <w:r w:rsidR="000A01D8">
          <w:t>w</w:t>
        </w:r>
      </w:ins>
      <w:ins w:id="426" w:author="Garcia, Sabrina (DFG)" w:date="2025-07-28T10:53:00Z" w16du:dateUtc="2025-07-28T17:53:00Z">
        <w:r w:rsidRPr="004802C8">
          <w:t>e</w:t>
        </w:r>
      </w:ins>
      <w:ins w:id="427" w:author="Lauren.Rogers" w:date="2025-07-08T15:21:00Z">
        <w:r w:rsidR="007323BE">
          <w:t>,</w:t>
        </w:r>
      </w:ins>
      <w:del w:id="428" w:author="Lauren.Rogers" w:date="2025-07-08T15:21:00Z">
        <w:r w:rsidR="00923851" w:rsidDel="007323BE">
          <w:delText>.</w:delText>
        </w:r>
      </w:del>
      <w:ins w:id="429" w:author="genoa" w:date="2025-07-28T10:53:00Z" w16du:dateUtc="2025-07-28T17:53:00Z">
        <w:r w:rsidR="00923851">
          <w:t xml:space="preserve"> </w:t>
        </w:r>
      </w:ins>
      <w:ins w:id="430" w:author="Lauren.Rogers" w:date="2025-07-08T15:21:00Z">
        <w:r w:rsidR="007323BE">
          <w:t>w</w:t>
        </w:r>
      </w:ins>
      <w:del w:id="431" w:author="Lauren.Rogers" w:date="2025-07-08T15:21:00Z">
        <w:r w:rsidR="00923851" w:rsidDel="007323BE">
          <w:delText>W</w:delText>
        </w:r>
      </w:del>
      <w:ins w:id="432" w:author="genoa" w:date="2025-07-28T10:53:00Z" w16du:dateUtc="2025-07-28T17:53:00Z">
        <w:r w:rsidRPr="004802C8">
          <w:t>e</w:t>
        </w:r>
      </w:ins>
      <w:r w:rsidRPr="004802C8">
        <w:t xml:space="preserv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2965FAE9" w:rsidR="00EA4645" w:rsidRPr="008053DA" w:rsidRDefault="00000000" w:rsidP="008053DA">
      <w:pPr>
        <w:pStyle w:val="NormalWeb"/>
        <w:spacing w:before="0" w:beforeAutospacing="0" w:after="0" w:afterAutospacing="0"/>
        <w:jc w:val="center"/>
        <w:rPr>
          <w:vertAlign w:val="subscript"/>
        </w:rP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C4206B">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317E75D7"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assumed to follow a Ricker function which includes parameters for the log of the maximum recruitment per spawner</w:t>
      </w:r>
      <w:ins w:id="433" w:author="genoa" w:date="2025-07-28T11:47:00Z" w16du:dateUtc="2025-07-28T18:47:00Z">
        <w:r w:rsidR="002E76DB">
          <w:t xml:space="preserve"> at low spawner abundances</w:t>
        </w:r>
      </w:ins>
      <w:del w:id="434" w:author="genoa" w:date="2025-07-28T11:47:00Z" w16du:dateUtc="2025-07-28T18:47:00Z">
        <w:r w:rsidDel="002E76DB">
          <w:delText xml:space="preserve"> </w:delText>
        </w:r>
        <w:commentRangeStart w:id="435"/>
        <w:r w:rsidDel="002E76DB">
          <w:delText>without density dependence</w:delText>
        </w:r>
        <w:commentRangeEnd w:id="435"/>
        <w:r w:rsidR="00F000DF" w:rsidDel="002E76DB">
          <w:rPr>
            <w:rStyle w:val="CommentReference"/>
          </w:rPr>
          <w:commentReference w:id="435"/>
        </w:r>
      </w:del>
      <w:r>
        <w:t xml:space="preserve">, </w:t>
      </w:r>
      <m:oMath>
        <m:r>
          <w:rPr>
            <w:rFonts w:ascii="Cambria Math" w:hAnsi="Cambria Math"/>
          </w:rPr>
          <m:t>α</m:t>
        </m:r>
      </m:oMath>
      <w:r>
        <w:t xml:space="preserve">, and the </w:t>
      </w:r>
      <w:commentRangeStart w:id="436"/>
      <w:del w:id="437" w:author="genoa" w:date="2025-07-28T11:47:00Z" w16du:dateUtc="2025-07-28T18:47:00Z">
        <w:r w:rsidDel="00155D5A">
          <w:delText xml:space="preserve">strength </w:delText>
        </w:r>
      </w:del>
      <w:ins w:id="438" w:author="genoa" w:date="2025-07-28T11:47:00Z" w16du:dateUtc="2025-07-28T18:47:00Z">
        <w:r w:rsidR="00155D5A">
          <w:t>capacity</w:t>
        </w:r>
      </w:ins>
      <w:del w:id="439" w:author="genoa" w:date="2025-07-28T11:47:00Z" w16du:dateUtc="2025-07-28T18:47:00Z">
        <w:r w:rsidDel="00155D5A">
          <w:delText>of density dependence</w:delText>
        </w:r>
        <w:commentRangeEnd w:id="436"/>
        <w:r w:rsidR="00F000DF" w:rsidDel="00155D5A">
          <w:rPr>
            <w:rStyle w:val="CommentReference"/>
          </w:rPr>
          <w:commentReference w:id="436"/>
        </w:r>
      </w:del>
      <w:r>
        <w:t xml:space="preserv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parameters were estimated to account for the difference in realized fecundity for female </w:t>
      </w:r>
      <w:ins w:id="440" w:author="Garcia, Sabrina (DFG)" w:date="2025-07-15T11:48:00Z" w16du:dateUtc="2025-07-15T19:48:00Z">
        <w:r w:rsidR="000A01D8">
          <w:t xml:space="preserve">fall </w:t>
        </w:r>
      </w:ins>
      <w:r w:rsidR="00994CE3">
        <w:t>Chum salmon of different ages.</w:t>
      </w:r>
      <w:r>
        <w:t xml:space="preserve"> </w:t>
      </w:r>
      <w:commentRangeStart w:id="441"/>
      <w:r>
        <w:t>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commentRangeEnd w:id="441"/>
      <w:r w:rsidR="00F000DF">
        <w:rPr>
          <w:rStyle w:val="CommentReference"/>
        </w:rPr>
        <w:commentReference w:id="441"/>
      </w:r>
      <w:r>
        <w:t>, representing a low level of density dependence.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000000"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2D35A49E" w:rsidR="00EA4645" w:rsidRPr="00684ACE" w:rsidRDefault="00084B70" w:rsidP="00C4206B">
      <w:pPr>
        <w:pStyle w:val="whitespace-pre-wrap"/>
        <w:ind w:firstLine="720"/>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w:t>
      </w:r>
      <w:del w:id="442" w:author="Garcia, Sabrina (DFG)" w:date="2025-07-16T14:24:00Z" w16du:dateUtc="2025-07-16T22:24:00Z">
        <w:r w:rsidR="00302955">
          <w:delText xml:space="preserve">describing </w:delText>
        </w:r>
      </w:del>
      <w:ins w:id="443" w:author="Garcia, Sabrina (DFG)" w:date="2025-07-16T14:24:00Z" w16du:dateUtc="2025-07-16T22:24:00Z">
        <w:r w:rsidR="00EC1486">
          <w:t xml:space="preserve">that estimate the number of </w:t>
        </w:r>
      </w:ins>
      <w:r w:rsidR="00EA4645">
        <w:t>adult</w:t>
      </w:r>
      <w:ins w:id="444" w:author="Garcia, Sabrina (DFG)" w:date="2025-07-28T10:53:00Z" w16du:dateUtc="2025-07-28T17:53:00Z">
        <w:r w:rsidR="00EA4645">
          <w:t xml:space="preserve"> </w:t>
        </w:r>
      </w:ins>
      <w:ins w:id="445" w:author="Garcia, Sabrina (DFG)" w:date="2025-07-15T11:50:00Z" w16du:dateUtc="2025-07-15T19:50:00Z">
        <w:r w:rsidR="0020102F">
          <w:t>fall</w:t>
        </w:r>
        <w:r w:rsidR="00EA4645">
          <w:t xml:space="preserve"> </w:t>
        </w:r>
      </w:ins>
      <w:r w:rsidR="005A3A53">
        <w:t>Chum</w:t>
      </w:r>
      <w:r w:rsidR="00EA4645">
        <w:t xml:space="preserve"> salmon returning to the Yukon River to spawn, and environmental covariates spanning brood years 200</w:t>
      </w:r>
      <w:r w:rsidR="00AB0C80">
        <w:t>2</w:t>
      </w:r>
      <w:r w:rsidR="00EA4645">
        <w:t xml:space="preserve"> – 202</w:t>
      </w:r>
      <w:r w:rsidR="00C4206B">
        <w:t>1</w:t>
      </w:r>
      <w:r w:rsidR="00EA4645">
        <w:t>.</w:t>
      </w:r>
      <w:del w:id="446" w:author="Garcia, Sabrina (DFG)" w:date="2025-07-16T14:25:00Z" w16du:dateUtc="2025-07-16T22:25:00Z">
        <w:r w:rsidR="00EA4645">
          <w:delText xml:space="preserve"> </w:delText>
        </w:r>
        <w:commentRangeStart w:id="447"/>
        <w:r w:rsidR="00302955">
          <w:delText xml:space="preserve">The Yukon River fall </w:delText>
        </w:r>
        <w:r w:rsidR="005A3A53">
          <w:delText>Chum</w:delText>
        </w:r>
        <w:r w:rsidR="00302955">
          <w:delText xml:space="preserve"> salmon run reconstruction model was developed and is implemented by the ADF&amp;G</w:delText>
        </w:r>
        <w:r w:rsidR="00E86CC5">
          <w:delText xml:space="preserve"> </w:delText>
        </w:r>
        <w:r w:rsidR="00302955">
          <w:delText xml:space="preserve">and is informed by data collected through the extensive efforts of ADF&amp;G </w:delText>
        </w:r>
        <w:r w:rsidR="00DC5459">
          <w:delText xml:space="preserve">and Department of Fisheries and Oceans Canada (DFO) </w:delText>
        </w:r>
        <w:r w:rsidR="00302955">
          <w:delText>monitoring and assessment programs</w:delText>
        </w:r>
        <w:r w:rsidR="000F1E55">
          <w:delText xml:space="preserve"> </w:delText>
        </w:r>
        <w:r w:rsidR="000F1E55">
          <w:fldChar w:fldCharType="begin"/>
        </w:r>
        <w:r w:rsidR="000F1E55">
          <w:del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delInstrText>
        </w:r>
        <w:r w:rsidR="000F1E55">
          <w:fldChar w:fldCharType="separate"/>
        </w:r>
        <w:r w:rsidR="000F1E55">
          <w:rPr>
            <w:noProof/>
          </w:rPr>
          <w:delText>(Fleischman &amp; Borba 2009)</w:delText>
        </w:r>
        <w:r w:rsidR="000F1E55">
          <w:fldChar w:fldCharType="end"/>
        </w:r>
      </w:del>
      <w:del w:id="448" w:author="genoa" w:date="2025-07-28T11:48:00Z" w16du:dateUtc="2025-07-28T18:48:00Z">
        <w:r w:rsidR="00302955" w:rsidDel="001951B6">
          <w:delText>.</w:delText>
        </w:r>
      </w:del>
      <w:ins w:id="449" w:author="genoa" w:date="2025-07-28T11:48:00Z" w16du:dateUtc="2025-07-28T18:48:00Z">
        <w:r w:rsidR="001951B6" w:rsidDel="001951B6">
          <w:t xml:space="preserve"> </w:t>
        </w:r>
        <w:r w:rsidR="001951B6">
          <w:t>W</w:t>
        </w:r>
      </w:ins>
      <w:del w:id="450" w:author="genoa" w:date="2025-07-28T11:48:00Z" w16du:dateUtc="2025-07-28T18:48:00Z">
        <w:r w:rsidR="00302955" w:rsidDel="001951B6">
          <w:delText xml:space="preserve"> </w:delText>
        </w:r>
        <w:commentRangeEnd w:id="447"/>
        <w:r w:rsidR="00EC1486" w:rsidDel="001951B6">
          <w:rPr>
            <w:rStyle w:val="CommentReference"/>
          </w:rPr>
          <w:commentReference w:id="447"/>
        </w:r>
        <w:r w:rsidR="00EA4645" w:rsidRPr="004802C8" w:rsidDel="001951B6">
          <w:delText>W</w:delText>
        </w:r>
      </w:del>
      <w:r w:rsidR="00EA4645" w:rsidRPr="004802C8">
        <w:t xml:space="preserve">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commentRangeStart w:id="451"/>
      <w:del w:id="452" w:author="genoa" w:date="2025-07-28T11:48:00Z" w16du:dateUtc="2025-07-28T18:48:00Z">
        <w:r w:rsidR="00923851" w:rsidDel="00374491">
          <w:delText>STAN</w:delText>
        </w:r>
        <w:commentRangeEnd w:id="451"/>
        <w:r w:rsidR="00F000DF" w:rsidDel="00374491">
          <w:rPr>
            <w:rStyle w:val="CommentReference"/>
          </w:rPr>
          <w:commentReference w:id="451"/>
        </w:r>
        <w:r w:rsidR="00BD3B85" w:rsidDel="00374491">
          <w:delText xml:space="preserve"> </w:delText>
        </w:r>
      </w:del>
      <w:ins w:id="453" w:author="genoa" w:date="2025-07-28T11:48:00Z" w16du:dateUtc="2025-07-28T18:48:00Z">
        <w:r w:rsidR="00374491">
          <w:t>Stan</w:t>
        </w:r>
        <w:r w:rsidR="00374491">
          <w:t xml:space="preserve"> </w:t>
        </w:r>
      </w:ins>
      <w:r w:rsidR="00BD3B85">
        <w:t>platform</w:t>
      </w:r>
      <w:r w:rsidR="00923851">
        <w:t xml:space="preserve"> </w:t>
      </w:r>
      <w:r w:rsidR="00EA4645" w:rsidRPr="004802C8">
        <w:t xml:space="preserve">and implemented the model using the </w:t>
      </w:r>
      <w:r w:rsidR="00EA4645" w:rsidRPr="00F000DF">
        <w:rPr>
          <w:i/>
          <w:rPrChange w:id="454" w:author="Lukas DeFilippo" w:date="2025-07-28T10:53:00Z" w16du:dateUtc="2025-07-28T17:53:00Z">
            <w:rPr/>
          </w:rPrChange>
        </w:rPr>
        <w:t>rstan</w:t>
      </w:r>
      <w:r w:rsidR="00EA4645" w:rsidRPr="004802C8">
        <w:t xml:space="preserve">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w:t>
      </w:r>
      <w:commentRangeStart w:id="455"/>
      <w:r w:rsidR="00F8419C">
        <w:t xml:space="preserve">each </w:t>
      </w:r>
      <w:del w:id="456" w:author="genoa" w:date="2025-07-28T11:48:00Z" w16du:dateUtc="2025-07-28T18:48:00Z">
        <w:r w:rsidR="00F8419C" w:rsidDel="00374491">
          <w:delText>population</w:delText>
        </w:r>
      </w:del>
      <w:ins w:id="457" w:author="Garcia, Sabrina (DFG)" w:date="2025-07-28T10:53:00Z" w16du:dateUtc="2025-07-28T17:53:00Z">
        <w:del w:id="458" w:author="genoa" w:date="2025-07-28T11:48:00Z" w16du:dateUtc="2025-07-28T18:48:00Z">
          <w:r w:rsidR="00F8419C" w:rsidDel="00374491">
            <w:delText xml:space="preserve"> </w:delText>
          </w:r>
        </w:del>
      </w:ins>
      <w:commentRangeEnd w:id="455"/>
      <w:ins w:id="459" w:author="genoa" w:date="2025-07-28T11:48:00Z" w16du:dateUtc="2025-07-28T18:48:00Z">
        <w:r w:rsidR="00374491">
          <w:t>life</w:t>
        </w:r>
      </w:ins>
      <w:ins w:id="460" w:author="genoa" w:date="2025-07-28T11:49:00Z" w16du:dateUtc="2025-07-28T18:49:00Z">
        <w:r w:rsidR="00374491">
          <w:t xml:space="preserve"> </w:t>
        </w:r>
      </w:ins>
      <w:ins w:id="461" w:author="genoa" w:date="2025-07-28T11:48:00Z" w16du:dateUtc="2025-07-28T18:48:00Z">
        <w:r w:rsidR="00374491">
          <w:t>stage</w:t>
        </w:r>
      </w:ins>
      <w:ins w:id="462" w:author="genoa" w:date="2025-07-28T11:49:00Z" w16du:dateUtc="2025-07-28T18:49:00Z">
        <w:r w:rsidR="00374491">
          <w:rPr>
            <w:rStyle w:val="CommentReference"/>
          </w:rPr>
          <w:t>,</w:t>
        </w:r>
      </w:ins>
      <w:del w:id="463" w:author="genoa" w:date="2025-07-28T11:49:00Z" w16du:dateUtc="2025-07-28T18:49:00Z">
        <w:r w:rsidR="0020102F" w:rsidDel="00374491">
          <w:rPr>
            <w:rStyle w:val="CommentReference"/>
          </w:rPr>
          <w:commentReference w:id="455"/>
        </w:r>
        <w:r w:rsidR="00F8419C" w:rsidDel="00374491">
          <w:delText>separately,</w:delText>
        </w:r>
      </w:del>
      <w:r w:rsidR="00F8419C">
        <w:t xml:space="preserve"> with four chains run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ins w:id="464" w:author="genoa" w:date="2025-07-30T12:22:00Z" w16du:dateUtc="2025-07-30T19:22:00Z">
        <w:r w:rsidR="00450EFD">
          <w:t xml:space="preserve">, </w:t>
        </w:r>
      </w:ins>
      <w:del w:id="465" w:author="genoa" w:date="2025-07-30T12:22:00Z" w16du:dateUtc="2025-07-30T19:22:00Z">
        <w:r w:rsidR="00F762C1" w:rsidDel="00450EFD">
          <w:delText xml:space="preserve"> and a </w:delText>
        </w:r>
        <w:commentRangeStart w:id="466"/>
        <w:r w:rsidR="00F762C1" w:rsidDel="00450EFD">
          <w:delText xml:space="preserve">thinning rate of </w:delText>
        </w:r>
        <w:commentRangeStart w:id="467"/>
        <w:commentRangeStart w:id="468"/>
        <w:commentRangeStart w:id="469"/>
        <w:r w:rsidR="00F762C1" w:rsidDel="00450EFD">
          <w:delText>1/</w:delText>
        </w:r>
        <w:r w:rsidR="003700BC" w:rsidDel="00450EFD">
          <w:delText>1</w:delText>
        </w:r>
        <w:r w:rsidR="00F762C1" w:rsidDel="00450EFD">
          <w:delText>0</w:delText>
        </w:r>
        <w:r w:rsidR="00F8419C" w:rsidDel="00450EFD">
          <w:delText xml:space="preserve">, </w:delText>
        </w:r>
      </w:del>
      <w:r w:rsidR="00F8419C">
        <w:t xml:space="preserve">resulting in </w:t>
      </w:r>
      <w:r w:rsidR="003700BC">
        <w:t>10</w:t>
      </w:r>
      <w:ins w:id="470" w:author="genoa" w:date="2025-07-30T12:25:00Z" w16du:dateUtc="2025-07-30T19:25:00Z">
        <w:r w:rsidR="00450EFD">
          <w:t>0,</w:t>
        </w:r>
      </w:ins>
      <w:del w:id="471" w:author="genoa" w:date="2025-07-30T12:25:00Z" w16du:dateUtc="2025-07-30T19:25:00Z">
        <w:r w:rsidR="003700BC" w:rsidDel="00450EFD">
          <w:delText>,0</w:delText>
        </w:r>
      </w:del>
      <w:r w:rsidR="003700BC">
        <w:t>80</w:t>
      </w:r>
      <w:ins w:id="472" w:author="genoa" w:date="2025-07-30T12:25:00Z" w16du:dateUtc="2025-07-30T19:25:00Z">
        <w:r w:rsidR="00450EFD">
          <w:t>0</w:t>
        </w:r>
      </w:ins>
      <w:r w:rsidR="00F8419C">
        <w:t xml:space="preserve"> saved iterations</w:t>
      </w:r>
      <w:commentRangeEnd w:id="467"/>
      <w:r w:rsidR="00F000DF">
        <w:rPr>
          <w:rStyle w:val="CommentReference"/>
        </w:rPr>
        <w:commentReference w:id="467"/>
      </w:r>
      <w:commentRangeEnd w:id="468"/>
      <w:r w:rsidR="001731AC">
        <w:rPr>
          <w:rStyle w:val="CommentReference"/>
        </w:rPr>
        <w:commentReference w:id="468"/>
      </w:r>
      <w:commentRangeEnd w:id="469"/>
      <w:r w:rsidR="00450EFD">
        <w:rPr>
          <w:rStyle w:val="CommentReference"/>
        </w:rPr>
        <w:commentReference w:id="469"/>
      </w:r>
      <w:r w:rsidR="00F8419C">
        <w:t>.</w:t>
      </w:r>
      <w:r w:rsidR="00EA4645" w:rsidRPr="004802C8">
        <w:t xml:space="preserve"> </w:t>
      </w:r>
      <w:r w:rsidR="00EA4645">
        <w:t>W</w:t>
      </w:r>
      <w:r w:rsidR="00EA4645" w:rsidRPr="004802C8">
        <w:t xml:space="preserve">e used an </w:t>
      </w:r>
      <w:commentRangeStart w:id="473"/>
      <w:r w:rsidR="00EA4645" w:rsidRPr="004802C8">
        <w:t xml:space="preserve">adapt-delta of 0.99 </w:t>
      </w:r>
      <w:commentRangeEnd w:id="473"/>
      <w:r w:rsidR="00F000DF">
        <w:rPr>
          <w:rStyle w:val="CommentReference"/>
        </w:rPr>
        <w:commentReference w:id="473"/>
      </w:r>
      <w:commentRangeEnd w:id="466"/>
      <w:r w:rsidR="00F000DF">
        <w:rPr>
          <w:rStyle w:val="CommentReference"/>
        </w:rPr>
        <w:commentReference w:id="466"/>
      </w:r>
      <w:r w:rsidR="00EA4645" w:rsidRPr="004802C8">
        <w:t xml:space="preserve">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w:t>
      </w:r>
      <w:commentRangeStart w:id="474"/>
      <w:r w:rsidR="00EA4645" w:rsidRPr="004802C8">
        <w:t>visually inspected trace plots</w:t>
      </w:r>
      <w:r w:rsidR="00BD3B85">
        <w:t xml:space="preserve"> </w:t>
      </w:r>
      <w:del w:id="475" w:author="genoa" w:date="2025-07-28T11:51:00Z" w16du:dateUtc="2025-07-28T18:51:00Z">
        <w:r w:rsidR="00BD3B85" w:rsidDel="00EF5E24">
          <w:delText>to ensure</w:delText>
        </w:r>
        <w:r w:rsidR="00EA4645" w:rsidRPr="004802C8" w:rsidDel="00EF5E24">
          <w:delText xml:space="preserve"> </w:delText>
        </w:r>
        <w:r w:rsidR="00BD3B85" w:rsidDel="00EF5E24">
          <w:delText>all chains converged to a stationary distribution</w:delText>
        </w:r>
        <w:commentRangeEnd w:id="474"/>
        <w:r w:rsidR="00F000DF" w:rsidDel="00EF5E24">
          <w:rPr>
            <w:rStyle w:val="CommentReference"/>
          </w:rPr>
          <w:commentReference w:id="474"/>
        </w:r>
        <w:r w:rsidR="00BD3B85" w:rsidDel="00EF5E24">
          <w:delText xml:space="preserve"> </w:delText>
        </w:r>
      </w:del>
      <w:r w:rsidR="00EA4645" w:rsidRPr="004802C8">
        <w:t>(Figure S</w:t>
      </w:r>
      <w:r w:rsidR="00EA4645">
        <w:t>2</w:t>
      </w:r>
      <w:r w:rsidR="00EA4645" w:rsidRPr="004802C8">
        <w:t xml:space="preserve">). </w:t>
      </w:r>
      <w:ins w:id="476" w:author="genoa" w:date="2025-07-28T11:49:00Z" w16du:dateUtc="2025-07-28T18:49:00Z">
        <w:r w:rsidR="00374491">
          <w:t xml:space="preserve">Further, no divergent transitions </w:t>
        </w:r>
      </w:ins>
      <w:ins w:id="477" w:author="genoa" w:date="2025-07-28T11:50:00Z" w16du:dateUtc="2025-07-28T18:50:00Z">
        <w:r w:rsidR="00374491">
          <w:t>occurred</w:t>
        </w:r>
      </w:ins>
      <w:ins w:id="478" w:author="genoa" w:date="2025-07-28T11:49:00Z" w16du:dateUtc="2025-07-28T18:49:00Z">
        <w:r w:rsidR="00374491">
          <w:t xml:space="preserve">. </w:t>
        </w:r>
      </w:ins>
      <w:r w:rsidR="00EA4645" w:rsidRPr="004802C8">
        <w:rPr>
          <w:color w:val="000000"/>
        </w:rPr>
        <w:t xml:space="preserve">We used the </w:t>
      </w:r>
      <w:commentRangeStart w:id="479"/>
      <w:r w:rsidR="00EA4645" w:rsidRPr="001A3C64">
        <w:rPr>
          <w:i/>
          <w:iCs/>
          <w:color w:val="000000"/>
        </w:rPr>
        <w:t>priorsense</w:t>
      </w:r>
      <w:r w:rsidR="00EA4645" w:rsidRPr="004802C8">
        <w:rPr>
          <w:color w:val="000000"/>
        </w:rPr>
        <w:t xml:space="preserve"> package</w:t>
      </w:r>
      <w:commentRangeEnd w:id="479"/>
      <w:r w:rsidR="003C75BC">
        <w:rPr>
          <w:rStyle w:val="CommentReference"/>
        </w:rPr>
        <w:commentReference w:id="479"/>
      </w:r>
      <w:r w:rsidR="00EA4645" w:rsidRPr="004802C8">
        <w:rPr>
          <w:color w:val="000000"/>
        </w:rPr>
        <w:t xml:space="preserv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r w:rsidR="00C4206B">
        <w:rPr>
          <w:color w:val="000000"/>
        </w:rPr>
        <w:t xml:space="preserve">Finally, we conducted multiple sensitivity tests to understand assumptions about natural mortality and covariate </w:t>
      </w:r>
      <w:commentRangeStart w:id="480"/>
      <w:r w:rsidR="00C4206B">
        <w:rPr>
          <w:color w:val="000000"/>
        </w:rPr>
        <w:t>inclusion</w:t>
      </w:r>
      <w:commentRangeEnd w:id="480"/>
      <w:r w:rsidR="003C75BC">
        <w:rPr>
          <w:rStyle w:val="CommentReference"/>
        </w:rPr>
        <w:commentReference w:id="480"/>
      </w:r>
      <w:ins w:id="481" w:author="genoa" w:date="2025-07-28T11:52:00Z" w16du:dateUtc="2025-07-28T18:52:00Z">
        <w:r w:rsidR="008B4236">
          <w:rPr>
            <w:color w:val="000000"/>
          </w:rPr>
          <w:t xml:space="preserve"> (Figure S</w:t>
        </w:r>
      </w:ins>
      <w:ins w:id="482" w:author="genoa" w:date="2025-07-28T11:53:00Z" w16du:dateUtc="2025-07-28T18:53:00Z">
        <w:r w:rsidR="008B4236">
          <w:rPr>
            <w:color w:val="000000"/>
          </w:rPr>
          <w:t>5 and S6</w:t>
        </w:r>
      </w:ins>
      <w:ins w:id="483" w:author="genoa" w:date="2025-07-28T11:52:00Z" w16du:dateUtc="2025-07-28T18:52:00Z">
        <w:r w:rsidR="008B4236">
          <w:rPr>
            <w:color w:val="000000"/>
          </w:rPr>
          <w:t>)</w:t>
        </w:r>
      </w:ins>
      <w:r w:rsidR="00C4206B">
        <w:rPr>
          <w:color w:val="000000"/>
        </w:rPr>
        <w:t xml:space="preserve">. </w:t>
      </w:r>
    </w:p>
    <w:p w14:paraId="32B6FDD7" w14:textId="77777777" w:rsidR="00EA4645" w:rsidRPr="004802C8" w:rsidRDefault="00EA4645" w:rsidP="00EA4645">
      <w:pPr>
        <w:pStyle w:val="Heading4"/>
      </w:pPr>
      <w:r>
        <w:t xml:space="preserve">2.3 Population Data  </w:t>
      </w:r>
    </w:p>
    <w:p w14:paraId="0789FF11" w14:textId="473E7F68"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w:t>
      </w:r>
      <w:ins w:id="484" w:author="Garcia, Sabrina (DFG)" w:date="2025-07-15T12:01:00Z" w16du:dateUtc="2025-07-15T20:01:00Z">
        <w:r>
          <w:t xml:space="preserve"> </w:t>
        </w:r>
        <w:r w:rsidR="008E43A8">
          <w:t>annually</w:t>
        </w:r>
      </w:ins>
      <w:ins w:id="485" w:author="Garcia, Sabrina (DFG)" w:date="2025-07-28T10:53:00Z" w16du:dateUtc="2025-07-28T17:53:00Z">
        <w:r>
          <w:t xml:space="preserve"> </w:t>
        </w:r>
      </w:ins>
      <w:r>
        <w:t>in the</w:t>
      </w:r>
      <w:r w:rsidR="00247C95">
        <w:t xml:space="preserve"> Northern</w:t>
      </w:r>
      <w:ins w:id="486" w:author="Garcia, Sabrina (DFG)" w:date="2025-07-15T12:01:00Z" w16du:dateUtc="2025-07-15T20:01:00Z">
        <w:r w:rsidR="008E43A8">
          <w:t xml:space="preserve"> Bering Sea</w:t>
        </w:r>
      </w:ins>
      <w:r w:rsidR="00247C95">
        <w:t xml:space="preserve"> and </w:t>
      </w:r>
      <w:ins w:id="487" w:author="Garcia, Sabrina (DFG)" w:date="2025-07-15T12:01:00Z" w16du:dateUtc="2025-07-15T20:01:00Z">
        <w:r w:rsidR="008E43A8">
          <w:t xml:space="preserve">biennially in the </w:t>
        </w:r>
      </w:ins>
      <w:r w:rsidR="001B155D">
        <w:t>Southeastern</w:t>
      </w:r>
      <w:r w:rsidR="00247C95">
        <w:t xml:space="preserve"> Bering Sea (NBS, SEBS)</w:t>
      </w:r>
      <w:r w:rsidR="00C4206B">
        <w:t xml:space="preserve"> (Figure 1)</w:t>
      </w:r>
      <w:r w:rsidR="00EA4645" w:rsidRPr="004802C8">
        <w:t xml:space="preserve">. </w:t>
      </w:r>
      <w:del w:id="488" w:author="Garcia, Sabrina (DFG)" w:date="2025-07-16T14:29:00Z" w16du:dateUtc="2025-07-16T22:29:00Z">
        <w:r>
          <w:delText>These data come from a</w:delText>
        </w:r>
        <w:r w:rsidR="00EA4645" w:rsidRPr="004802C8">
          <w:delText xml:space="preserve"> collaborative survey run by </w:delText>
        </w:r>
        <w:r w:rsidR="00EA4645">
          <w:delText xml:space="preserve">the </w:delText>
        </w:r>
        <w:r w:rsidR="00EA4645" w:rsidRPr="004802C8">
          <w:delText>NOAA Alaska Fishery Science Center</w:delText>
        </w:r>
        <w:r w:rsidR="00EA4645">
          <w:delText xml:space="preserve"> and </w:delText>
        </w:r>
      </w:del>
      <w:del w:id="489" w:author="Garcia, Sabrina (DFG)" w:date="2025-07-15T11:54:00Z" w16du:dateUtc="2025-07-15T19:54:00Z">
        <w:r w:rsidR="00EA4645">
          <w:delText>A</w:delText>
        </w:r>
        <w:r w:rsidR="00F8419C">
          <w:delText>laska Department of Fish and Game (</w:delText>
        </w:r>
      </w:del>
      <w:del w:id="490" w:author="Garcia, Sabrina (DFG)" w:date="2025-07-16T14:29:00Z" w16du:dateUtc="2025-07-16T22:29:00Z">
        <w:r w:rsidR="00F8419C">
          <w:delText>A</w:delText>
        </w:r>
        <w:r w:rsidR="00EA4645">
          <w:delText>DF&amp;G</w:delText>
        </w:r>
      </w:del>
      <w:del w:id="491" w:author="Garcia, Sabrina (DFG)" w:date="2025-07-15T11:54:00Z" w16du:dateUtc="2025-07-15T19:54:00Z">
        <w:r w:rsidR="00F8419C">
          <w:delText>)</w:delText>
        </w:r>
      </w:del>
      <w:del w:id="492" w:author="Garcia, Sabrina (DFG)" w:date="2025-07-16T14:29:00Z" w16du:dateUtc="2025-07-16T22:29:00Z">
        <w:r w:rsidR="00EA4645">
          <w:delText xml:space="preserve"> to</w:delText>
        </w:r>
        <w:r w:rsidR="00EA4645" w:rsidRPr="004802C8">
          <w:delText xml:space="preserve"> better understand the </w:delText>
        </w:r>
        <w:r w:rsidR="000A512E">
          <w:delText>Bering Sea</w:delText>
        </w:r>
        <w:r w:rsidR="00247C95">
          <w:delText xml:space="preserve"> </w:delText>
        </w:r>
        <w:r w:rsidR="00EA4645">
          <w:delText>e</w:delText>
        </w:r>
        <w:r w:rsidR="00EA4645" w:rsidRPr="004802C8">
          <w:delText xml:space="preserve">cosystem </w:delText>
        </w:r>
        <w:commentRangeStart w:id="493"/>
        <w:commentRangeStart w:id="494"/>
        <w:r w:rsidR="00EA4645" w:rsidRPr="004802C8">
          <w:fldChar w:fldCharType="begin"/>
        </w:r>
        <w:r w:rsidR="00EA4645" w:rsidRPr="004802C8">
          <w:del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delInstrText>
        </w:r>
        <w:r w:rsidR="00EA4645" w:rsidRPr="004802C8">
          <w:fldChar w:fldCharType="separate"/>
        </w:r>
        <w:r w:rsidR="00EA4645" w:rsidRPr="004802C8">
          <w:rPr>
            <w:noProof/>
          </w:rPr>
          <w:delText xml:space="preserve">(Murphy et al. </w:delText>
        </w:r>
      </w:del>
      <w:del w:id="495" w:author="Garcia, Sabrina (DFG)" w:date="2025-07-15T11:54:00Z" w16du:dateUtc="2025-07-15T19:54:00Z">
        <w:r w:rsidR="00EA4645" w:rsidRPr="004802C8">
          <w:rPr>
            <w:noProof/>
          </w:rPr>
          <w:delText>2021</w:delText>
        </w:r>
      </w:del>
      <w:del w:id="496" w:author="Garcia, Sabrina (DFG)" w:date="2025-07-16T14:29:00Z" w16du:dateUtc="2025-07-16T22:29:00Z">
        <w:r w:rsidR="00EA4645" w:rsidRPr="004802C8">
          <w:rPr>
            <w:noProof/>
          </w:rPr>
          <w:delText>)</w:delText>
        </w:r>
        <w:r w:rsidR="00EA4645" w:rsidRPr="004802C8">
          <w:fldChar w:fldCharType="end"/>
        </w:r>
        <w:r w:rsidR="00EA4645" w:rsidRPr="004802C8">
          <w:delText>.</w:delText>
        </w:r>
        <w:commentRangeEnd w:id="493"/>
        <w:r w:rsidR="00734001" w:rsidDel="00BE6BD1">
          <w:rPr>
            <w:rStyle w:val="CommentReference"/>
          </w:rPr>
          <w:commentReference w:id="493"/>
        </w:r>
        <w:commentRangeEnd w:id="494"/>
        <w:r w:rsidR="008E43A8" w:rsidDel="00BE6BD1">
          <w:rPr>
            <w:rStyle w:val="CommentReference"/>
          </w:rPr>
          <w:commentReference w:id="494"/>
        </w:r>
        <w:r w:rsidR="00EA4645" w:rsidRPr="004802C8">
          <w:delText xml:space="preserve"> </w:delText>
        </w:r>
      </w:del>
      <w:r w:rsidR="00EA4645" w:rsidRPr="004802C8">
        <w:t xml:space="preserve">The </w:t>
      </w:r>
      <w:ins w:id="497" w:author="Garcia, Sabrina (DFG)" w:date="2025-07-28T10:53:00Z" w16du:dateUtc="2025-07-28T17:53:00Z">
        <w:r w:rsidR="00EA4645" w:rsidRPr="004802C8">
          <w:t>survey</w:t>
        </w:r>
      </w:ins>
      <w:ins w:id="498" w:author="Garcia, Sabrina (DFG)" w:date="2025-07-15T11:56:00Z" w16du:dateUtc="2025-07-15T19:56:00Z">
        <w:r w:rsidR="00734001">
          <w:t>s</w:t>
        </w:r>
      </w:ins>
      <w:del w:id="499" w:author="Garcia, Sabrina (DFG)" w:date="2025-07-28T10:53:00Z" w16du:dateUtc="2025-07-28T17:53:00Z">
        <w:r w:rsidR="00EA4645" w:rsidRPr="004802C8">
          <w:delText>survey</w:delText>
        </w:r>
      </w:del>
      <w:r w:rsidR="00EA4645" w:rsidRPr="004802C8">
        <w:t xml:space="preserve"> </w:t>
      </w:r>
      <w:r w:rsidR="00EA4645">
        <w:t>use</w:t>
      </w:r>
      <w:del w:id="500" w:author="Garcia, Sabrina (DFG)" w:date="2025-07-15T11:56:00Z" w16du:dateUtc="2025-07-15T19:56:00Z">
        <w:r w:rsidR="00EA4645">
          <w:delText>s</w:delText>
        </w:r>
      </w:del>
      <w:r w:rsidR="00EA4645">
        <w:t xml:space="preserve"> surface trawl gear to sample juvenile salmon at stations across </w:t>
      </w:r>
      <w:r w:rsidR="001B155D">
        <w:t>both</w:t>
      </w:r>
      <w:r w:rsidR="00EA4645">
        <w:t xml:space="preserve"> </w:t>
      </w:r>
      <w:r w:rsidR="001B155D">
        <w:t>Bering Sea regions</w:t>
      </w:r>
      <w:r w:rsidR="00EA4645">
        <w:t xml:space="preserve"> (Figure 1</w:t>
      </w:r>
      <w:ins w:id="501" w:author="Garcia, Sabrina (DFG)" w:date="2025-07-16T14:30:00Z" w16du:dateUtc="2025-07-16T22:30:00Z">
        <w:r w:rsidR="00BE6BD1">
          <w:t xml:space="preserve">; </w:t>
        </w:r>
        <w:del w:id="502" w:author="genoa" w:date="2025-07-30T12:30:00Z" w16du:dateUtc="2025-07-30T19:30:00Z">
          <w:r w:rsidR="00BE6BD1" w:rsidDel="00B70173">
            <w:delText>M</w:delText>
          </w:r>
        </w:del>
      </w:ins>
      <w:r w:rsidR="00CB2752">
        <w:fldChar w:fldCharType="begin"/>
      </w:r>
      <w:r w:rsidR="00B70173">
        <w:instrText xml:space="preserve"> ADDIN ZOTERO_ITEM CSL_CITATION {"citationID":"LMcIhCwl","properties":{"formattedCitation":"(Murphy et al. 2025)","plainCitation":"(Murphy et al. 2025)","noteIndex":0},"citationItems":[{"id":5591,"uris":["http://zotero.org/users/8784224/items/UTFJ3WGF"],"itemData":{"id":5591,"type":"article-journal","abstract":"The Northern Bering Sea Ecosystem and Surface Trawl (NBEST) survey is a multi-disciplinary research survey that supports annual sampling of fish, crab, zooplankton, and oceanographic indices of the coastal region of the northern Bering Sea (NBS) (60°N–66.5°N).","DOI":"10.25923/Q8PY-2H57","language":"en","license":"Creative Commons Zero v1.0 Universal","note":"publisher: NOAA National Marine Fisheries Service Alaska Fisheries Science Center","source":"DOI.org (Datacite)","title":"Northern Bering Sea Ecosystem and Surface Trawl Survey Cruise Report, 2022","URL":"https://repository.library.noaa.gov/view/noaa/70283","author":[{"family":"Murphy","given":"James"},{"family":"Cooper","given":"Daniel"},{"family":"Dimond","given":"John"},{"family":"Garcia","given":"Sabrina"},{"family":"Lee","given":"Liz"},{"family":"Decker","given":"S"},{"family":"Labunski","given":"E"},{"family":"Wright","given":"Charlie"},{"family":"Ferguson","given":"J"},{"family":"Gray","given":"Ben"},{"family":"Kimmel","given":"David G"},{"family":"Yasumiishi","given":"Ellen M"},{"family":"Howard","given":"K"},{"family":"Suryan","given":"R. M."}],"accessed":{"date-parts":[["2025",7,30]]},"issued":{"date-parts":[["2025"]]}}}],"schema":"https://github.com/citation-style-language/schema/raw/master/csl-citation.json"} </w:instrText>
      </w:r>
      <w:r w:rsidR="00CB2752">
        <w:fldChar w:fldCharType="separate"/>
      </w:r>
      <w:del w:id="503" w:author="genoa" w:date="2025-07-30T12:30:00Z" w16du:dateUtc="2025-07-30T19:30:00Z">
        <w:r w:rsidR="00B70173" w:rsidDel="00B70173">
          <w:rPr>
            <w:noProof/>
          </w:rPr>
          <w:delText>(</w:delText>
        </w:r>
      </w:del>
      <w:r w:rsidR="00B70173">
        <w:rPr>
          <w:noProof/>
        </w:rPr>
        <w:t>Murphy et al. 2025)</w:t>
      </w:r>
      <w:r w:rsidR="00CB2752">
        <w:fldChar w:fldCharType="end"/>
      </w:r>
      <w:ins w:id="504" w:author="Garcia, Sabrina (DFG)" w:date="2025-07-16T14:30:00Z" w16du:dateUtc="2025-07-16T22:30:00Z">
        <w:del w:id="505" w:author="genoa" w:date="2025-07-30T12:30:00Z" w16du:dateUtc="2025-07-30T19:30:00Z">
          <w:r w:rsidR="00BE6BD1" w:rsidDel="00B70173">
            <w:delText>urphy et al. 2025</w:delText>
          </w:r>
        </w:del>
      </w:ins>
      <w:ins w:id="506" w:author="Garcia, Sabrina (DFG)" w:date="2025-07-28T10:53:00Z" w16du:dateUtc="2025-07-28T17:53:00Z">
        <w:del w:id="507" w:author="genoa" w:date="2025-07-30T12:30:00Z" w16du:dateUtc="2025-07-30T19:30:00Z">
          <w:r w:rsidR="00EA4645" w:rsidDel="00B70173">
            <w:delText>).</w:delText>
          </w:r>
        </w:del>
      </w:ins>
      <w:del w:id="508" w:author="genoa" w:date="2025-07-30T12:30:00Z" w16du:dateUtc="2025-07-30T19:30:00Z">
        <w:r w:rsidR="00EA4645" w:rsidDel="00B70173">
          <w:delText>).</w:delText>
        </w:r>
      </w:del>
      <w:r w:rsidR="00EA4645">
        <w:t xml:space="preserve"> </w:t>
      </w:r>
      <w:r w:rsidR="00EA4645" w:rsidRPr="004802C8">
        <w:t xml:space="preserve">The </w:t>
      </w:r>
      <w:ins w:id="509" w:author="Garcia, Sabrina (DFG)" w:date="2025-07-28T10:53:00Z" w16du:dateUtc="2025-07-28T17:53:00Z">
        <w:r w:rsidR="00EA4645" w:rsidRPr="004802C8">
          <w:t>survey</w:t>
        </w:r>
      </w:ins>
      <w:ins w:id="510" w:author="Garcia, Sabrina (DFG)" w:date="2025-07-15T11:57:00Z" w16du:dateUtc="2025-07-15T19:57:00Z">
        <w:r w:rsidR="00734001">
          <w:t>s</w:t>
        </w:r>
      </w:ins>
      <w:del w:id="511" w:author="Garcia, Sabrina (DFG)" w:date="2025-07-28T10:53:00Z" w16du:dateUtc="2025-07-28T17:53:00Z">
        <w:r w:rsidR="00EA4645" w:rsidRPr="004802C8">
          <w:delText>survey</w:delText>
        </w:r>
      </w:del>
      <w:r w:rsidR="00EA4645" w:rsidRPr="004802C8">
        <w:t xml:space="preserve"> </w:t>
      </w:r>
      <w:del w:id="512" w:author="Garcia, Sabrina (DFG)" w:date="2025-07-15T11:57:00Z" w16du:dateUtc="2025-07-15T19:57:00Z">
        <w:r w:rsidR="00EA4645" w:rsidRPr="004802C8">
          <w:delText>is</w:delText>
        </w:r>
        <w:r w:rsidR="00EA4645" w:rsidRPr="004802C8" w:rsidDel="00734001">
          <w:delText xml:space="preserve"> </w:delText>
        </w:r>
      </w:del>
      <w:ins w:id="513" w:author="Garcia, Sabrina (DFG)" w:date="2025-07-15T11:57:00Z" w16du:dateUtc="2025-07-15T19:57:00Z">
        <w:r w:rsidR="00734001">
          <w:t>are</w:t>
        </w:r>
        <w:r w:rsidR="00EA4645" w:rsidRPr="004802C8">
          <w:t xml:space="preserve"> </w:t>
        </w:r>
      </w:ins>
      <w:r w:rsidR="00EA4645" w:rsidRPr="004802C8">
        <w:t xml:space="preserve">conducted </w:t>
      </w:r>
      <w:del w:id="514" w:author="Garcia, Sabrina (DFG)" w:date="2025-07-15T11:57:00Z" w16du:dateUtc="2025-07-15T19:57:00Z">
        <w:r w:rsidR="00EA4645" w:rsidRPr="004802C8">
          <w:delText>annually</w:delText>
        </w:r>
        <w:r w:rsidR="000C0380">
          <w:delText xml:space="preserve"> in the Northern Bering Sea</w:delText>
        </w:r>
      </w:del>
      <w:del w:id="515" w:author="Lauren.Rogers" w:date="2025-07-08T15:24:00Z">
        <w:r w:rsidR="000C0380" w:rsidDel="007323BE">
          <w:delText>,</w:delText>
        </w:r>
      </w:del>
      <w:del w:id="516" w:author="Garcia, Sabrina (DFG)" w:date="2025-07-15T11:57:00Z" w16du:dateUtc="2025-07-15T19:57:00Z">
        <w:r w:rsidR="000C0380">
          <w:delText xml:space="preserve"> and biennially in the southeastern Bering Sea,</w:delText>
        </w:r>
        <w:r w:rsidR="00EA4645" w:rsidRPr="004802C8">
          <w:delText xml:space="preserve"> </w:delText>
        </w:r>
      </w:del>
      <w:r w:rsidR="00EA4645" w:rsidRPr="004802C8">
        <w:t xml:space="preserve">between August </w:t>
      </w:r>
      <w:r w:rsidR="00EA4645" w:rsidRPr="004802C8">
        <w:lastRenderedPageBreak/>
        <w:t xml:space="preserve">and </w:t>
      </w:r>
      <w:r w:rsidR="006B7301" w:rsidRPr="00C52150">
        <w:t>September</w:t>
      </w:r>
      <w:ins w:id="517" w:author="Lauren.Rogers" w:date="2025-07-08T15:24:00Z">
        <w:r w:rsidR="007323BE">
          <w:t>,</w:t>
        </w:r>
      </w:ins>
      <w:r w:rsidR="006B7301" w:rsidRPr="00C52150">
        <w:t xml:space="preserve"> and</w:t>
      </w:r>
      <w:r>
        <w:t xml:space="preserve"> encounter</w:t>
      </w:r>
      <w:del w:id="518" w:author="Garcia, Sabrina (DFG)" w:date="2025-07-15T12:01:00Z" w16du:dateUtc="2025-07-15T20:01:00Z">
        <w:r>
          <w:delText>s</w:delText>
        </w:r>
      </w:del>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ins w:id="519" w:author="Garcia, Sabrina (DFG)" w:date="2025-07-15T12:01:00Z" w16du:dateUtc="2025-07-15T20:01:00Z">
        <w:r w:rsidR="008E43A8">
          <w:t>Juvenile c</w:t>
        </w:r>
      </w:ins>
      <w:del w:id="520" w:author="Garcia, Sabrina (DFG)" w:date="2025-07-15T12:01:00Z" w16du:dateUtc="2025-07-15T20:01:00Z">
        <w:r w:rsidR="00AB0C80">
          <w:delText>C</w:delText>
        </w:r>
      </w:del>
      <w:r w:rsidR="00AB0C80">
        <w:t>hum salmon</w:t>
      </w:r>
      <w:r w:rsidR="00AB0C80" w:rsidRPr="004802C8">
        <w:t xml:space="preserve"> caught in </w:t>
      </w:r>
      <w:ins w:id="521" w:author="Garcia, Sabrina (DFG)" w:date="2025-07-28T10:53:00Z" w16du:dateUtc="2025-07-28T17:53:00Z">
        <w:r w:rsidR="00AB0C80" w:rsidRPr="004802C8">
          <w:t>th</w:t>
        </w:r>
      </w:ins>
      <w:ins w:id="522" w:author="Garcia, Sabrina (DFG)" w:date="2025-07-15T12:01:00Z" w16du:dateUtc="2025-07-15T20:01:00Z">
        <w:r w:rsidR="008E43A8">
          <w:t>e</w:t>
        </w:r>
      </w:ins>
      <w:del w:id="523" w:author="Garcia, Sabrina (DFG)" w:date="2025-07-15T12:01:00Z" w16du:dateUtc="2025-07-15T20:01:00Z">
        <w:r w:rsidR="00AB0C80" w:rsidRPr="004802C8" w:rsidDel="008E43A8">
          <w:delText>is</w:delText>
        </w:r>
      </w:del>
      <w:ins w:id="524" w:author="Garcia, Sabrina (DFG)" w:date="2025-07-28T10:53:00Z" w16du:dateUtc="2025-07-28T17:53:00Z">
        <w:r w:rsidR="00AB0C80" w:rsidRPr="004802C8">
          <w:t xml:space="preserve"> survey</w:t>
        </w:r>
      </w:ins>
      <w:ins w:id="525" w:author="Garcia, Sabrina (DFG)" w:date="2025-07-15T12:01:00Z" w16du:dateUtc="2025-07-15T20:01:00Z">
        <w:r w:rsidR="008E43A8">
          <w:t>s</w:t>
        </w:r>
      </w:ins>
      <w:del w:id="526" w:author="Garcia, Sabrina (DFG)" w:date="2025-07-28T10:53:00Z" w16du:dateUtc="2025-07-28T17:53:00Z">
        <w:r w:rsidR="00AB0C80" w:rsidRPr="004802C8">
          <w:delText>this survey</w:delText>
        </w:r>
      </w:del>
      <w:r w:rsidR="00AB0C80" w:rsidRPr="004802C8">
        <w:t xml:space="preserve">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w:t>
      </w:r>
      <w:ins w:id="527" w:author="Garcia, Sabrina (DFG)" w:date="2025-07-16T14:34:00Z" w16du:dateUtc="2025-07-16T22:34:00Z">
        <w:r w:rsidR="00BE6BD1">
          <w:rPr>
            <w:rFonts w:eastAsiaTheme="minorHAnsi"/>
            <w:color w:val="000000"/>
          </w:rPr>
          <w:t>catch</w:t>
        </w:r>
      </w:ins>
      <w:del w:id="528" w:author="Garcia, Sabrina (DFG)" w:date="2025-07-28T10:53:00Z" w16du:dateUtc="2025-07-28T17:53:00Z">
        <w:r>
          <w:rPr>
            <w:rFonts w:eastAsiaTheme="minorHAnsi"/>
            <w:color w:val="000000"/>
          </w:rPr>
          <w:delText>abundance</w:delText>
        </w:r>
      </w:del>
      <w:ins w:id="529" w:author="Garcia, Sabrina (DFG)" w:date="2025-07-16T14:34:00Z" w16du:dateUtc="2025-07-16T22:34:00Z">
        <w:r>
          <w:rPr>
            <w:rFonts w:eastAsiaTheme="minorHAnsi"/>
            <w:color w:val="000000"/>
          </w:rPr>
          <w:t xml:space="preserve"> per unit </w:t>
        </w:r>
        <w:r w:rsidR="00BE6BD1">
          <w:rPr>
            <w:rFonts w:eastAsiaTheme="minorHAnsi"/>
            <w:color w:val="000000"/>
          </w:rPr>
          <w:t>effort (#/km</w:t>
        </w:r>
        <w:r w:rsidR="00BE6BD1">
          <w:rPr>
            <w:rFonts w:eastAsiaTheme="minorHAnsi"/>
            <w:color w:val="000000"/>
            <w:vertAlign w:val="superscript"/>
          </w:rPr>
          <w:t>2</w:t>
        </w:r>
        <w:r w:rsidR="00BE6BD1">
          <w:rPr>
            <w:rFonts w:eastAsiaTheme="minorHAnsi"/>
            <w:color w:val="000000"/>
          </w:rPr>
          <w:t xml:space="preserve">) </w:t>
        </w:r>
      </w:ins>
      <w:del w:id="530" w:author="Garcia, Sabrina (DFG)" w:date="2025-07-16T14:34:00Z" w16du:dateUtc="2025-07-16T22:34:00Z">
        <w:r w:rsidDel="00BE6BD1">
          <w:rPr>
            <w:rFonts w:eastAsiaTheme="minorHAnsi"/>
            <w:color w:val="000000"/>
          </w:rPr>
          <w:delText xml:space="preserve">abundance per unit </w:delText>
        </w:r>
        <w:r>
          <w:rPr>
            <w:rFonts w:eastAsiaTheme="minorHAnsi"/>
            <w:color w:val="000000"/>
          </w:rPr>
          <w:delText xml:space="preserve">area swept </w:delText>
        </w:r>
      </w:del>
      <w:r>
        <w:rPr>
          <w:rFonts w:eastAsiaTheme="minorHAnsi"/>
          <w:color w:val="000000"/>
        </w:rPr>
        <w:t xml:space="preserve">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w:t>
      </w:r>
      <w:commentRangeStart w:id="531"/>
      <w:commentRangeStart w:id="532"/>
      <w:r w:rsidR="00EA4645" w:rsidRPr="004802C8">
        <w:t xml:space="preserve">a </w:t>
      </w:r>
      <w:r w:rsidR="0002509A">
        <w:t xml:space="preserve">catchability </w:t>
      </w:r>
      <w:r w:rsidR="00EA4645" w:rsidRPr="004802C8">
        <w:t xml:space="preserve">constant </w:t>
      </w:r>
      <w:r w:rsidR="00EA4645" w:rsidRPr="004802C8">
        <w:rPr>
          <w:i/>
          <w:iCs/>
        </w:rPr>
        <w:t>q</w:t>
      </w:r>
      <w:commentRangeEnd w:id="531"/>
      <w:r w:rsidR="003C75BC">
        <w:rPr>
          <w:rStyle w:val="CommentReference"/>
        </w:rPr>
        <w:commentReference w:id="531"/>
      </w:r>
      <w:commentRangeEnd w:id="532"/>
      <w:r w:rsidR="008B4236">
        <w:rPr>
          <w:rStyle w:val="CommentReference"/>
        </w:rPr>
        <w:commentReference w:id="532"/>
      </w:r>
      <w:r w:rsidR="000C0380">
        <w:rPr>
          <w:i/>
          <w:iCs/>
        </w:rPr>
        <w:t xml:space="preserve"> </w:t>
      </w:r>
      <w:r w:rsidR="000C0380">
        <w:t xml:space="preserve">for the juvenile </w:t>
      </w:r>
      <w:ins w:id="533" w:author="Garcia, Sabrina (DFG)" w:date="2025-07-28T10:53:00Z" w16du:dateUtc="2025-07-28T17:53:00Z">
        <w:r w:rsidR="000C0380">
          <w:t>survey</w:t>
        </w:r>
      </w:ins>
      <w:ins w:id="534" w:author="Garcia, Sabrina (DFG)" w:date="2025-07-15T12:04:00Z" w16du:dateUtc="2025-07-15T20:04:00Z">
        <w:r w:rsidR="008E43A8">
          <w:t>s</w:t>
        </w:r>
      </w:ins>
      <w:del w:id="535" w:author="Garcia, Sabrina (DFG)" w:date="2025-07-28T10:53:00Z" w16du:dateUtc="2025-07-28T17:53:00Z">
        <w:r w:rsidR="000C0380">
          <w:delText>survey</w:delText>
        </w:r>
      </w:del>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w:t>
      </w:r>
      <w:r w:rsidR="00C4206B">
        <w:t>1</w:t>
      </w:r>
      <w:r w:rsidR="00EA4645" w:rsidRPr="00384796">
        <w:t xml:space="preserve">. </w:t>
      </w:r>
      <w:r w:rsidR="007362E2" w:rsidRPr="00384796">
        <w:t xml:space="preserve">To incorporate </w:t>
      </w:r>
      <w:r w:rsidR="00BA7A49" w:rsidRPr="00384796">
        <w:t xml:space="preserve">known </w:t>
      </w:r>
      <w:r w:rsidR="007362E2" w:rsidRPr="00384796">
        <w:t xml:space="preserve">error in juvenile abundance </w:t>
      </w:r>
      <w:ins w:id="536" w:author="Garcia, Sabrina (DFG)" w:date="2025-07-15T12:05:00Z" w16du:dateUtc="2025-07-15T20:05:00Z">
        <w:r w:rsidR="008E43A8">
          <w:t xml:space="preserve">estimates </w:t>
        </w:r>
      </w:ins>
      <w:r w:rsidR="007362E2" w:rsidRPr="00384796">
        <w:t xml:space="preserve">from the Bering Sea </w:t>
      </w:r>
      <w:ins w:id="537" w:author="Garcia, Sabrina (DFG)" w:date="2025-07-28T10:53:00Z" w16du:dateUtc="2025-07-28T17:53:00Z">
        <w:r w:rsidR="007362E2" w:rsidRPr="00384796">
          <w:t>survey</w:t>
        </w:r>
      </w:ins>
      <w:ins w:id="538" w:author="Garcia, Sabrina (DFG)" w:date="2025-07-15T12:05:00Z" w16du:dateUtc="2025-07-15T20:05:00Z">
        <w:r w:rsidR="008E43A8">
          <w:t>s</w:t>
        </w:r>
      </w:ins>
      <w:del w:id="539" w:author="Garcia, Sabrina (DFG)" w:date="2025-07-28T10:53:00Z" w16du:dateUtc="2025-07-28T17:53:00Z">
        <w:r w:rsidR="007362E2" w:rsidRPr="00384796">
          <w:delText>survey</w:delText>
        </w:r>
      </w:del>
      <w:r w:rsidR="007362E2" w:rsidRPr="00384796">
        <w:t xml:space="preserve"> </w:t>
      </w:r>
      <w:r w:rsidR="000C43FC" w:rsidRPr="00384796">
        <w:t>within the model fitting process</w:t>
      </w:r>
      <w:r w:rsidR="007362E2" w:rsidRPr="00384796">
        <w:t xml:space="preserve">, </w:t>
      </w:r>
      <w:r w:rsidR="007A4DF9" w:rsidRPr="00384796">
        <w:t xml:space="preserve">we fixed </w:t>
      </w:r>
      <w:r w:rsidR="00006054" w:rsidRPr="00384796">
        <w:t xml:space="preserve">the </w:t>
      </w:r>
      <w:commentRangeStart w:id="540"/>
      <w:commentRangeStart w:id="541"/>
      <w:del w:id="542" w:author="genoa" w:date="2025-07-28T12:00:00Z" w16du:dateUtc="2025-07-28T19:00:00Z">
        <w:r w:rsidR="00006054" w:rsidRPr="00384796" w:rsidDel="008B4236">
          <w:delText>observation error standard deviation</w:delText>
        </w:r>
      </w:del>
      <w:ins w:id="543" w:author="genoa" w:date="2025-07-28T12:00:00Z" w16du:dateUtc="2025-07-28T19:00:00Z">
        <w:r w:rsidR="008B4236">
          <w:t>estimate of uncertainty in the abundance index</w:t>
        </w:r>
      </w:ins>
      <w:ins w:id="544" w:author="Garcia, Sabrina (DFG)" w:date="2025-07-15T12:06:00Z" w16du:dateUtc="2025-07-15T20:06:00Z">
        <w:r w:rsidR="008E43A8">
          <w:t>,</w:t>
        </w:r>
      </w:ins>
      <w:r w:rsidR="00006054" w:rsidRPr="00384796">
        <w:t xml:space="preserve"> </w:t>
      </w:r>
      <m:oMath>
        <m:sSub>
          <m:sSubPr>
            <m:ctrlPr>
              <w:rPr>
                <w:rFonts w:ascii="Cambria Math" w:hAnsi="Cambria Math"/>
                <w:i/>
              </w:rPr>
            </m:ctrlPr>
          </m:sSubPr>
          <m:e>
            <m:r>
              <w:rPr>
                <w:rFonts w:ascii="Cambria Math" w:hAnsi="Cambria Math"/>
              </w:rPr>
              <m:t>σ</m:t>
            </m:r>
          </m:e>
          <m:sub>
            <m:r>
              <w:rPr>
                <w:rFonts w:ascii="Cambria Math" w:hAnsi="Cambria Math"/>
              </w:rPr>
              <m:t>j</m:t>
            </m:r>
          </m:sub>
        </m:sSub>
      </m:oMath>
      <w:ins w:id="545" w:author="Garcia, Sabrina (DFG)" w:date="2025-07-15T12:06:00Z" w16du:dateUtc="2025-07-15T20:06:00Z">
        <w:r w:rsidR="008E43A8">
          <w:t>,</w:t>
        </w:r>
      </w:ins>
      <w:r w:rsidR="007A4DF9" w:rsidRPr="00384796">
        <w:t xml:space="preserve"> </w:t>
      </w:r>
      <w:r w:rsidR="00006054" w:rsidRPr="00384796">
        <w:t xml:space="preserve">at </w:t>
      </w:r>
      <w:r w:rsidR="00031425">
        <w:t xml:space="preserve">the </w:t>
      </w:r>
      <w:r w:rsidR="00384796" w:rsidRPr="00384796">
        <w:rPr>
          <w:rFonts w:eastAsiaTheme="minorHAnsi"/>
          <w:color w:val="000000"/>
        </w:rPr>
        <w:t xml:space="preserve">average (across years) </w:t>
      </w:r>
      <w:del w:id="546" w:author="Garcia, Sabrina (DFG)" w:date="2025-07-15T12:06:00Z" w16du:dateUtc="2025-07-15T20:06:00Z">
        <w:r w:rsidR="00384796" w:rsidRPr="00384796">
          <w:rPr>
            <w:rFonts w:eastAsiaTheme="minorHAnsi"/>
            <w:color w:val="000000"/>
          </w:rPr>
          <w:delText xml:space="preserve">annual observation error </w:delText>
        </w:r>
      </w:del>
      <w:r w:rsidR="00384796" w:rsidRPr="00384796">
        <w:rPr>
          <w:rFonts w:eastAsiaTheme="minorHAnsi"/>
          <w:color w:val="000000"/>
        </w:rPr>
        <w:t>standard deviation</w:t>
      </w:r>
      <w:del w:id="547" w:author="Garcia, Sabrina (DFG)" w:date="2025-07-16T14:36:00Z" w16du:dateUtc="2025-07-16T22:36:00Z">
        <w:r w:rsidR="00384796" w:rsidRPr="00384796">
          <w:rPr>
            <w:rFonts w:eastAsiaTheme="minorHAnsi"/>
            <w:color w:val="000000"/>
          </w:rPr>
          <w:delText>s</w:delText>
        </w:r>
      </w:del>
      <w:r w:rsidR="00384796" w:rsidRPr="00384796">
        <w:rPr>
          <w:rFonts w:eastAsiaTheme="minorHAnsi"/>
          <w:color w:val="000000"/>
        </w:rPr>
        <w:t xml:space="preserve"> for the index.</w:t>
      </w:r>
      <w:r w:rsidR="00384796">
        <w:t xml:space="preserve"> </w:t>
      </w:r>
      <w:commentRangeEnd w:id="540"/>
      <w:r w:rsidR="003C75BC">
        <w:rPr>
          <w:rStyle w:val="CommentReference"/>
        </w:rPr>
        <w:commentReference w:id="540"/>
      </w:r>
      <w:commentRangeEnd w:id="541"/>
      <w:r w:rsidR="008B4236">
        <w:rPr>
          <w:rStyle w:val="CommentReference"/>
        </w:rPr>
        <w:commentReference w:id="541"/>
      </w:r>
    </w:p>
    <w:p w14:paraId="3F9A9E5E" w14:textId="77777777" w:rsidR="007362E2" w:rsidRPr="004802C8" w:rsidRDefault="007362E2" w:rsidP="007577FA">
      <w:pPr>
        <w:pStyle w:val="NormalWeb"/>
        <w:spacing w:before="0" w:beforeAutospacing="0" w:after="0" w:afterAutospacing="0"/>
        <w:ind w:firstLine="360"/>
      </w:pPr>
    </w:p>
    <w:p w14:paraId="665DB31E" w14:textId="028CFC29" w:rsidR="00EA4645" w:rsidRPr="004802C8" w:rsidRDefault="00EA4645" w:rsidP="00EA4645">
      <w:pPr>
        <w:pStyle w:val="NormalWeb"/>
        <w:spacing w:before="0" w:beforeAutospacing="0" w:after="0" w:afterAutospacing="0"/>
        <w:ind w:firstLine="360"/>
        <w:jc w:val="center"/>
      </w:pPr>
      <w:commentRangeStart w:id="548"/>
      <m:oMath>
        <m:r>
          <w:del w:id="549" w:author="genoa" w:date="2025-07-28T12:03:00Z" w16du:dateUtc="2025-07-28T19:03:00Z">
            <m:rPr>
              <m:sty m:val="p"/>
            </m:rPr>
            <w:rPr>
              <w:rFonts w:ascii="Cambria Math" w:hAnsi="Cambria Math"/>
            </w:rPr>
            <m:t>ln⁡</m:t>
          </w:del>
        </m:r>
        <m:r>
          <w:del w:id="550" w:author="genoa" w:date="2025-07-28T12:03:00Z" w16du:dateUtc="2025-07-28T19:03:00Z">
            <w:rPr>
              <w:rFonts w:ascii="Cambria Math" w:hAnsi="Cambria Math"/>
            </w:rPr>
            <m:t>(</m:t>
          </w:del>
        </m:r>
        <m:sSub>
          <m:sSubPr>
            <m:ctrlPr>
              <w:rPr>
                <w:rFonts w:ascii="Cambria Math" w:hAnsi="Cambria Math"/>
                <w:i/>
              </w:rPr>
            </m:ctrlPr>
          </m:sSubPr>
          <m:e>
            <m:r>
              <w:rPr>
                <w:rFonts w:ascii="Cambria Math" w:hAnsi="Cambria Math"/>
              </w:rPr>
              <m:t>J</m:t>
            </m:r>
          </m:e>
          <m:sub>
            <m:r>
              <w:rPr>
                <w:rFonts w:ascii="Cambria Math" w:hAnsi="Cambria Math"/>
              </w:rPr>
              <m:t>t</m:t>
            </m:r>
          </m:sub>
        </m:sSub>
        <m:r>
          <w:del w:id="551" w:author="genoa" w:date="2025-07-28T12:03:00Z" w16du:dateUtc="2025-07-28T19:03:00Z">
            <w:rPr>
              <w:rFonts w:ascii="Cambria Math" w:hAnsi="Cambria Math"/>
            </w:rPr>
            <m:t>)</m:t>
          </w:del>
        </m:r>
        <m:r>
          <w:rPr>
            <w:rFonts w:ascii="Cambria Math" w:hAnsi="Cambria Math"/>
          </w:rPr>
          <m:t xml:space="preserve">~ </m:t>
        </m:r>
        <m:r>
          <w:ins w:id="552" w:author="genoa" w:date="2025-07-28T12:01:00Z" w16du:dateUtc="2025-07-28T19:01:00Z">
            <w:rPr>
              <w:rFonts w:ascii="Cambria Math" w:hAnsi="Cambria Math"/>
            </w:rPr>
            <m:t>logN</m:t>
          </w:ins>
        </m:r>
        <m:r>
          <w:del w:id="553" w:author="genoa" w:date="2025-07-28T12:01:00Z" w16du:dateUtc="2025-07-28T19:01:00Z">
            <w:rPr>
              <w:rFonts w:ascii="Cambria Math" w:hAnsi="Cambria Math"/>
            </w:rPr>
            <m:t>N</m:t>
          </w:del>
        </m:r>
        <m:r>
          <w:rPr>
            <w:rFonts w:ascii="Cambria Math" w:hAnsi="Cambria Math"/>
          </w:rPr>
          <m:t>ormal(</m:t>
        </m:r>
        <m:r>
          <w:ins w:id="554" w:author="genoa" w:date="2025-07-28T12:02:00Z" w16du:dateUtc="2025-07-28T19:02:00Z">
            <w:rPr>
              <w:rFonts w:ascii="Cambria Math" w:hAnsi="Cambria Math"/>
            </w:rPr>
            <m:t>q</m:t>
          </w:ins>
        </m:r>
        <m:r>
          <w:ins w:id="555" w:author="genoa" w:date="2025-07-28T12:01:00Z" w16du:dateUtc="2025-07-28T19:01:00Z">
            <w:rPr>
              <w:rFonts w:ascii="Cambria Math" w:hAnsi="Cambria Math"/>
            </w:rPr>
            <m:t xml:space="preserve">* </m:t>
          </w:ins>
        </m:r>
        <m:sSub>
          <m:sSubPr>
            <m:ctrlPr>
              <w:ins w:id="556" w:author="genoa" w:date="2025-07-28T12:01:00Z" w16du:dateUtc="2025-07-28T19:01:00Z">
                <w:rPr>
                  <w:rFonts w:ascii="Cambria Math" w:hAnsi="Cambria Math"/>
                </w:rPr>
              </w:ins>
            </m:ctrlPr>
          </m:sSubPr>
          <m:e>
            <m:r>
              <w:ins w:id="557" w:author="genoa" w:date="2025-07-28T12:01:00Z" w16du:dateUtc="2025-07-28T19:01:00Z">
                <m:rPr>
                  <m:sty m:val="p"/>
                </m:rPr>
                <w:rPr>
                  <w:rFonts w:ascii="Cambria Math" w:hAnsi="Cambria Math"/>
                </w:rPr>
                <m:t>N</m:t>
              </w:ins>
            </m:r>
          </m:e>
          <m:sub>
            <m:r>
              <w:ins w:id="558" w:author="genoa" w:date="2025-07-28T12:01:00Z" w16du:dateUtc="2025-07-28T19:01:00Z">
                <m:rPr>
                  <m:sty m:val="p"/>
                </m:rPr>
                <w:rPr>
                  <w:rFonts w:ascii="Cambria Math" w:hAnsi="Cambria Math"/>
                  <w:vertAlign w:val="subscript"/>
                </w:rPr>
                <m:t xml:space="preserve">t,s=j </m:t>
              </w:ins>
            </m:r>
          </m:sub>
        </m:sSub>
        <m:func>
          <m:funcPr>
            <m:ctrlPr>
              <w:del w:id="559" w:author="genoa" w:date="2025-07-28T12:01:00Z" w16du:dateUtc="2025-07-28T19:01:00Z">
                <w:rPr>
                  <w:rFonts w:ascii="Cambria Math" w:hAnsi="Cambria Math"/>
                  <w:i/>
                </w:rPr>
              </w:del>
            </m:ctrlPr>
          </m:funcPr>
          <m:fName>
            <m:r>
              <w:del w:id="560" w:author="genoa" w:date="2025-07-28T12:01:00Z" w16du:dateUtc="2025-07-28T19:01:00Z">
                <m:rPr>
                  <m:sty m:val="p"/>
                </m:rPr>
                <w:rPr>
                  <w:rFonts w:ascii="Cambria Math" w:hAnsi="Cambria Math"/>
                </w:rPr>
                <m:t>ln</m:t>
              </w:del>
            </m:r>
          </m:fName>
          <m:e>
            <m:r>
              <w:del w:id="561" w:author="genoa" w:date="2025-07-28T12:01:00Z" w16du:dateUtc="2025-07-28T19:01:00Z">
                <m:rPr>
                  <m:sty m:val="p"/>
                </m:rPr>
                <w:rPr>
                  <w:rFonts w:ascii="Cambria Math" w:hAnsi="Cambria Math"/>
                </w:rPr>
                <m:t>(</m:t>
              </w:del>
            </m:r>
            <m:r>
              <w:del w:id="562" w:author="genoa" w:date="2025-07-28T12:01:00Z" w16du:dateUtc="2025-07-28T19:01:00Z">
                <w:rPr>
                  <w:rFonts w:ascii="Cambria Math" w:hAnsi="Cambria Math"/>
                </w:rPr>
                <m:t xml:space="preserve">q* </m:t>
              </w:del>
            </m:r>
            <m:sSub>
              <m:sSubPr>
                <m:ctrlPr>
                  <w:del w:id="563" w:author="genoa" w:date="2025-07-28T12:01:00Z" w16du:dateUtc="2025-07-28T19:01:00Z">
                    <w:rPr>
                      <w:rFonts w:ascii="Cambria Math" w:hAnsi="Cambria Math"/>
                    </w:rPr>
                  </w:del>
                </m:ctrlPr>
              </m:sSubPr>
              <m:e>
                <m:r>
                  <w:del w:id="564" w:author="genoa" w:date="2025-07-28T12:01:00Z" w16du:dateUtc="2025-07-28T19:01:00Z">
                    <m:rPr>
                      <m:sty m:val="p"/>
                    </m:rPr>
                    <w:rPr>
                      <w:rFonts w:ascii="Cambria Math" w:hAnsi="Cambria Math"/>
                    </w:rPr>
                    <m:t>N</m:t>
                  </w:del>
                </m:r>
              </m:e>
              <m:sub>
                <m:r>
                  <w:del w:id="565" w:author="genoa" w:date="2025-07-28T12:01:00Z" w16du:dateUtc="2025-07-28T19:01:00Z">
                    <m:rPr>
                      <m:sty m:val="p"/>
                    </m:rPr>
                    <w:rPr>
                      <w:rFonts w:ascii="Cambria Math" w:hAnsi="Cambria Math"/>
                      <w:vertAlign w:val="subscript"/>
                    </w:rPr>
                    <m:t xml:space="preserve">t,s=j </m:t>
                  </w:del>
                </m:r>
              </m:sub>
            </m:sSub>
            <m:r>
              <w:del w:id="566" w:author="genoa" w:date="2025-07-28T12:01:00Z" w16du:dateUtc="2025-07-28T19:01:00Z">
                <m:rPr>
                  <m:sty m:val="p"/>
                </m:rPr>
                <w:rPr>
                  <w:rFonts w:ascii="Cambria Math" w:hAnsi="Cambria Math"/>
                  <w:vertAlign w:val="subscript"/>
                </w:rPr>
                <m:t>)</m:t>
              </w:del>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commentRangeEnd w:id="548"/>
      <w:r w:rsidR="00F30498">
        <w:rPr>
          <w:rStyle w:val="CommentReference"/>
        </w:rPr>
        <w:commentReference w:id="548"/>
      </w:r>
    </w:p>
    <w:p w14:paraId="33AD7398" w14:textId="77777777" w:rsidR="00EA4645" w:rsidRPr="004802C8" w:rsidRDefault="00EA4645" w:rsidP="00EA4645">
      <w:pPr>
        <w:pStyle w:val="NormalWeb"/>
        <w:spacing w:before="0" w:beforeAutospacing="0" w:after="0" w:afterAutospacing="0"/>
        <w:ind w:firstLine="360"/>
        <w:jc w:val="center"/>
      </w:pPr>
    </w:p>
    <w:p w14:paraId="20386510" w14:textId="77979972"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ins w:id="567" w:author="Garcia, Sabrina (DFG)" w:date="2025-07-16T14:39:00Z" w16du:dateUtc="2025-07-16T22:39:00Z">
        <w:r w:rsidR="006D120C">
          <w:t xml:space="preserve">In the marine environment, </w:t>
        </w:r>
      </w:ins>
      <w:r w:rsidR="00837665">
        <w:t xml:space="preserve">Yukon </w:t>
      </w:r>
      <w:ins w:id="568" w:author="Garcia, Sabrina (DFG)" w:date="2025-07-15T12:08:00Z" w16du:dateUtc="2025-07-15T20:08:00Z">
        <w:r w:rsidR="008E43A8">
          <w:t>R</w:t>
        </w:r>
      </w:ins>
      <w:del w:id="569" w:author="Garcia, Sabrina (DFG)" w:date="2025-07-15T12:08:00Z" w16du:dateUtc="2025-07-15T20:08:00Z">
        <w:r w:rsidR="00837665" w:rsidDel="008E43A8">
          <w:delText>r</w:delText>
        </w:r>
      </w:del>
      <w:ins w:id="570" w:author="Garcia, Sabrina (DFG)" w:date="2025-07-28T10:53:00Z" w16du:dateUtc="2025-07-28T17:53:00Z">
        <w:r w:rsidR="00837665">
          <w:t xml:space="preserve">iver </w:t>
        </w:r>
      </w:ins>
      <w:ins w:id="571" w:author="Garcia, Sabrina (DFG)" w:date="2025-07-15T12:08:00Z" w16du:dateUtc="2025-07-15T20:08:00Z">
        <w:r w:rsidR="008E43A8">
          <w:t>fall</w:t>
        </w:r>
      </w:ins>
      <w:del w:id="572" w:author="Garcia, Sabrina (DFG)" w:date="2025-07-28T10:53:00Z" w16du:dateUtc="2025-07-28T17:53:00Z">
        <w:r w:rsidR="00837665">
          <w:delText>river</w:delText>
        </w:r>
      </w:del>
      <w:ins w:id="573" w:author="Garcia, Sabrina (DFG)" w:date="2025-07-15T12:08:00Z" w16du:dateUtc="2025-07-15T20:08:00Z">
        <w:r w:rsidR="00837665">
          <w:t xml:space="preserve"> </w:t>
        </w:r>
      </w:ins>
      <w:r w:rsidR="00837665">
        <w:t xml:space="preserve">Chum salmon are </w:t>
      </w:r>
      <w:del w:id="574" w:author="Garcia, Sabrina (DFG)" w:date="2025-07-16T14:39:00Z" w16du:dateUtc="2025-07-16T22:39:00Z">
        <w:r w:rsidR="00F40940">
          <w:delText xml:space="preserve">also </w:delText>
        </w:r>
      </w:del>
      <w:r w:rsidR="00837665">
        <w:t xml:space="preserve">caught as bycatch in the Bering Sea pollock fishery. However, the impact is estimated to be </w:t>
      </w:r>
      <w:r w:rsidR="00F40940">
        <w:t>less than 2</w:t>
      </w:r>
      <w:r w:rsidR="00837665">
        <w:t xml:space="preserve">% </w:t>
      </w:r>
      <w:r w:rsidR="00C4206B">
        <w:t xml:space="preserve">from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w:t>
      </w:r>
      <w:commentRangeStart w:id="575"/>
      <w:r w:rsidR="00F40940">
        <w:t xml:space="preserve">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commentRangeEnd w:id="575"/>
      <w:r w:rsidR="004F2A3C">
        <w:rPr>
          <w:rStyle w:val="CommentReference"/>
        </w:rPr>
        <w:commentReference w:id="575"/>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8D0EA0E"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C4206B">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 xml:space="preserve">s </w:t>
      </w:r>
      <w:del w:id="576" w:author="Garcia, Sabrina (DFG)" w:date="2025-07-15T12:57:00Z" w16du:dateUtc="2025-07-15T20:57:00Z">
        <w:r w:rsidR="001B0EA6">
          <w:delText xml:space="preserve">as </w:delText>
        </w:r>
      </w:del>
      <w:r w:rsidR="001B0EA6">
        <w:t>estimated</w:t>
      </w:r>
      <w:r w:rsidR="00421525">
        <w:t xml:space="preserve"> </w:t>
      </w:r>
      <w:r w:rsidR="001B0EA6">
        <w:t xml:space="preserve">by </w:t>
      </w:r>
      <w:r w:rsidR="00421525">
        <w:t xml:space="preserve">the </w:t>
      </w:r>
      <w:ins w:id="577" w:author="Garcia, Sabrina (DFG)" w:date="2025-07-15T13:01:00Z" w16du:dateUtc="2025-07-15T21:01:00Z">
        <w:r w:rsidR="00B26EF1">
          <w:t>f</w:t>
        </w:r>
      </w:ins>
      <w:del w:id="578" w:author="Garcia, Sabrina (DFG)" w:date="2025-07-15T12:57:00Z" w16du:dateUtc="2025-07-15T20:57:00Z">
        <w:r w:rsidR="00421525">
          <w:delText>F</w:delText>
        </w:r>
      </w:del>
      <w:r w:rsidR="00421525">
        <w:t xml:space="preserve">all Chum </w:t>
      </w:r>
      <w:ins w:id="579" w:author="Garcia, Sabrina (DFG)" w:date="2025-07-15T12:57:00Z" w16du:dateUtc="2025-07-15T20:57:00Z">
        <w:r w:rsidR="00B26EF1">
          <w:t xml:space="preserve">salmon </w:t>
        </w:r>
      </w:ins>
      <w:r w:rsidR="00421525">
        <w:t>run reconstruction</w:t>
      </w:r>
      <w:r w:rsidR="007A4DF9">
        <w:t xml:space="preserve"> </w:t>
      </w:r>
      <w:commentRangeStart w:id="580"/>
      <w:commentRangeStart w:id="581"/>
      <w:r w:rsidR="00421525" w:rsidRPr="007362E2">
        <w:t xml:space="preserve">(Table </w:t>
      </w:r>
      <w:r w:rsidR="00421525">
        <w:t>2</w:t>
      </w:r>
      <w:r w:rsidR="00421525" w:rsidRPr="007362E2">
        <w:t>)</w:t>
      </w:r>
      <w:r w:rsidR="00421525">
        <w:t xml:space="preserve"> </w:t>
      </w:r>
      <w:commentRangeEnd w:id="580"/>
      <w:r w:rsidR="004F2A3C">
        <w:rPr>
          <w:rStyle w:val="CommentReference"/>
        </w:rPr>
        <w:commentReference w:id="580"/>
      </w:r>
      <w:commentRangeEnd w:id="581"/>
      <w:r w:rsidR="0031689F">
        <w:rPr>
          <w:rStyle w:val="CommentReference"/>
        </w:rPr>
        <w:commentReference w:id="581"/>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xml:space="preserve">. </w:t>
      </w:r>
      <w:commentRangeStart w:id="582"/>
      <w:r w:rsidR="00421525">
        <w:t>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commentRangeEnd w:id="582"/>
      <w:r w:rsidR="004F2A3C">
        <w:rPr>
          <w:rStyle w:val="CommentReference"/>
        </w:rPr>
        <w:commentReference w:id="582"/>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B33A9D9" w:rsidR="00DA3779" w:rsidRDefault="00DA3779" w:rsidP="00EA4645">
      <w:pPr>
        <w:ind w:firstLine="720"/>
      </w:pPr>
      <w:commentRangeStart w:id="583"/>
      <w:commentRangeStart w:id="584"/>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w:t>
      </w:r>
      <w:ins w:id="585" w:author="genoa" w:date="2025-07-30T12:49:00Z" w16du:dateUtc="2025-07-30T19:49:00Z">
        <w:r w:rsidR="00B9383F">
          <w:t xml:space="preserve"> </w:t>
        </w:r>
      </w:ins>
      <w:r w:rsidR="00B9383F">
        <w:fldChar w:fldCharType="begin"/>
      </w:r>
      <w:r w:rsidR="00B9383F">
        <w:instrText xml:space="preserve"> ADDIN ZOTERO_ITEM CSL_CITATION {"citationID":"SwsGhcgP","properties":{"formattedCitation":"(McElreath 2020)","plainCitation":"(McElreath 2020)","noteIndex":0},"citationItems":[{"id":5593,"uris":["http://zotero.org/users/8784224/items/3DD42M5B"],"itemData":{"id":5593,"type":"book","edition":"2, Chapter 6","ISBN":"978-0-429-02960-8","language":"en","note":"DOI: 10.1201/9780429029608","publisher":"Chapman and Hall/CRC","source":"Crossref","title":"Statistical Rethinking: A Bayesian Course with Examples in R and Stan","title-short":"Statistical Rethinking","URL":"https://www.taylorfrancis.com/books/9780429642319","author":[{"family":"McElreath","given":"Richard"}],"accessed":{"date-parts":[["2025",7,30]]},"issued":{"date-parts":[["2020",3,13]]}}}],"schema":"https://github.com/citation-style-language/schema/raw/master/csl-citation.json"} </w:instrText>
      </w:r>
      <w:r w:rsidR="00B9383F">
        <w:fldChar w:fldCharType="separate"/>
      </w:r>
      <w:r w:rsidR="00B9383F">
        <w:rPr>
          <w:noProof/>
        </w:rPr>
        <w:t>(McElreath 2020)</w:t>
      </w:r>
      <w:r w:rsidR="00B9383F">
        <w:fldChar w:fldCharType="end"/>
      </w:r>
      <w:r>
        <w:t>. This technique helps control model complexity and reduces the risk of overfitting while still allowing meaningful covariate effects to emerge when supported by the data.</w:t>
      </w:r>
      <w:commentRangeEnd w:id="583"/>
      <w:r w:rsidR="004F2A3C">
        <w:rPr>
          <w:rStyle w:val="CommentReference"/>
        </w:rPr>
        <w:commentReference w:id="583"/>
      </w:r>
      <w:commentRangeEnd w:id="584"/>
      <w:r w:rsidR="00B9383F">
        <w:rPr>
          <w:rStyle w:val="CommentReference"/>
        </w:rPr>
        <w:commentReference w:id="584"/>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7C617492" w:rsidR="00EA4645" w:rsidRDefault="00EA4645" w:rsidP="00EA4645">
      <w:pPr>
        <w:ind w:firstLine="720"/>
      </w:pPr>
      <w:r w:rsidRPr="004802C8">
        <w:t xml:space="preserve">Covariates included in the IPM </w:t>
      </w:r>
      <w:r w:rsidR="002424E3">
        <w:t xml:space="preserve">represent specific hypotheses about processes </w:t>
      </w:r>
      <w:del w:id="586" w:author="Lauren.Rogers" w:date="2025-07-08T15:32:00Z">
        <w:r w:rsidR="002424E3" w:rsidDel="0081160A">
          <w:delText xml:space="preserve">suspected to be </w:delText>
        </w:r>
      </w:del>
      <w:r w:rsidR="002424E3">
        <w:t xml:space="preserve">associated with variation in </w:t>
      </w:r>
      <w:r w:rsidR="005A3A53">
        <w:t>Chum</w:t>
      </w:r>
      <w:r w:rsidR="002424E3">
        <w:t xml:space="preserve"> salmon survival a</w:t>
      </w:r>
      <w:ins w:id="587" w:author="Lauren.Rogers" w:date="2025-07-08T15:32:00Z">
        <w:r w:rsidR="0081160A">
          <w:t>t</w:t>
        </w:r>
      </w:ins>
      <w:r w:rsidR="002424E3">
        <w:t xml:space="preserve">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w:t>
      </w:r>
      <w:commentRangeStart w:id="588"/>
      <w:r w:rsidRPr="004802C8">
        <w:t xml:space="preserve">All covariates were </w:t>
      </w:r>
      <w:r w:rsidR="00212C5F">
        <w:t>normalized to a</w:t>
      </w:r>
      <w:r w:rsidR="00C81CC9">
        <w:t xml:space="preserve"> mean of</w:t>
      </w:r>
      <w:r w:rsidR="00212C5F">
        <w:t xml:space="preserve"> zero and</w:t>
      </w:r>
      <w:r w:rsidR="00354D85">
        <w:t xml:space="preserve"> standard deviation of 1</w:t>
      </w:r>
      <w:ins w:id="589" w:author="genoa" w:date="2025-07-28T12:07:00Z" w16du:dateUtc="2025-07-28T19:07:00Z">
        <w:r w:rsidR="0031689F">
          <w:t>, i.e. Z-scored</w:t>
        </w:r>
      </w:ins>
      <w:r w:rsidR="00212C5F">
        <w:t xml:space="preserve">. </w:t>
      </w:r>
      <w:commentRangeEnd w:id="588"/>
      <w:r w:rsidR="00CC2B5D">
        <w:rPr>
          <w:rStyle w:val="CommentReference"/>
        </w:rPr>
        <w:commentReference w:id="588"/>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324C0626"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cumulative degree days for sea surface temperatures</w:t>
      </w:r>
      <w:ins w:id="590" w:author="Garcia, Sabrina (DFG)" w:date="2025-07-16T15:13:00Z" w16du:dateUtc="2025-07-16T23:13:00Z">
        <w:r w:rsidRPr="004802C8">
          <w:t xml:space="preserve"> </w:t>
        </w:r>
        <w:r w:rsidR="00FA6F3A">
          <w:t>(SSTs)</w:t>
        </w:r>
      </w:ins>
      <w:ins w:id="591" w:author="Garcia, Sabrina (DFG)" w:date="2025-07-28T10:53:00Z" w16du:dateUtc="2025-07-28T17:53:00Z">
        <w:r w:rsidRPr="004802C8">
          <w:t xml:space="preserve"> </w:t>
        </w:r>
      </w:ins>
      <w:r w:rsidRPr="004802C8">
        <w:t xml:space="preserve">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w:t>
      </w:r>
      <w:r w:rsidR="00C4206B">
        <w:t>1</w:t>
      </w:r>
      <w:r>
        <w:t xml:space="preserve"> from escapement projects in the Yukon River drainage</w:t>
      </w:r>
      <w:r w:rsidR="001B0AD2">
        <w:t xml:space="preserve">. </w:t>
      </w:r>
      <w:commentRangeStart w:id="592"/>
      <w:r w:rsidR="001B0AD2">
        <w:t xml:space="preserve">We used a dynamic factor analysis </w:t>
      </w:r>
      <w:r w:rsidR="00707574">
        <w:t xml:space="preserve">(DFA) </w:t>
      </w:r>
      <w:r w:rsidR="001B0AD2">
        <w:t xml:space="preserve">to </w:t>
      </w:r>
      <w:r>
        <w:t>estimate a common trend in size at age</w:t>
      </w:r>
      <w:r w:rsidR="001B0AD2">
        <w:t xml:space="preserve"> </w:t>
      </w:r>
      <w:commentRangeEnd w:id="592"/>
      <w:r w:rsidR="0077273B">
        <w:rPr>
          <w:rStyle w:val="CommentReference"/>
        </w:rPr>
        <w:commentReference w:id="592"/>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73A6ABAB" w:rsidR="00EA4645" w:rsidRPr="004802C8" w:rsidRDefault="00F527BC" w:rsidP="00707574">
      <w:pPr>
        <w:ind w:firstLine="720"/>
      </w:pPr>
      <w:commentRangeStart w:id="593"/>
      <w:commentRangeStart w:id="594"/>
      <w:r>
        <w:t xml:space="preserve">Local knowledge and ecosystem reports have highlighted </w:t>
      </w:r>
      <w:r w:rsidR="002B0978">
        <w:t>the insulating impact</w:t>
      </w:r>
      <w:r>
        <w:t xml:space="preserve"> snowpack </w:t>
      </w:r>
      <w:r w:rsidR="002B0978">
        <w:t xml:space="preserve">has in </w:t>
      </w:r>
      <w:r>
        <w:t>protecting eggs against extreme cold conditions in interior Alaska and Canada</w:t>
      </w:r>
      <w:ins w:id="595" w:author="Garcia, Sabrina (DFG)" w:date="2025-07-16T14:44:00Z" w16du:dateUtc="2025-07-16T22:44:00Z">
        <w:r>
          <w:t xml:space="preserve"> </w:t>
        </w:r>
        <w:r w:rsidR="006D120C">
          <w:t>where fall chum salmon spawn</w:t>
        </w:r>
      </w:ins>
      <w:ins w:id="596" w:author="Garcia, Sabrina (DFG)" w:date="2025-07-28T10:53:00Z" w16du:dateUtc="2025-07-28T17:53:00Z">
        <w:r>
          <w:t xml:space="preserve"> </w:t>
        </w:r>
      </w:ins>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C4206B">
        <w:t>1</w:t>
      </w:r>
      <w:r w:rsidR="007E47F5">
        <w:t xml:space="preserve"> </w:t>
      </w:r>
      <w:r w:rsidR="00F83E77">
        <w:t xml:space="preserve">from January </w:t>
      </w:r>
      <w:r w:rsidR="009D0AFF">
        <w:t>to</w:t>
      </w:r>
      <w:r w:rsidR="00F83E77">
        <w:t xml:space="preserve"> March in Circle, Alaska and used mean winter snowpack as a covariate (</w:t>
      </w:r>
      <w:del w:id="597" w:author="Garcia, Sabrina (DFG)" w:date="2025-07-15T13:05:00Z" w16du:dateUtc="2025-07-15T21:05:00Z">
        <w:r w:rsidR="00F83E77">
          <w:delText xml:space="preserve">Figure </w:delText>
        </w:r>
      </w:del>
      <w:ins w:id="598" w:author="Garcia, Sabrina (DFG)" w:date="2025-07-15T13:05:00Z" w16du:dateUtc="2025-07-15T21:05:00Z">
        <w:r w:rsidR="00B26EF1">
          <w:t xml:space="preserve">Table </w:t>
        </w:r>
      </w:ins>
      <w:ins w:id="599" w:author="Garcia, Sabrina (DFG)" w:date="2025-07-28T10:53:00Z" w16du:dateUtc="2025-07-28T17:53:00Z">
        <w:r w:rsidR="00F83E77">
          <w:t xml:space="preserve">1). </w:t>
        </w:r>
      </w:ins>
      <w:ins w:id="600" w:author="genoa" w:date="2025-07-30T12:54:00Z" w16du:dateUtc="2025-07-30T19:54:00Z">
        <w:r w:rsidR="00F61968">
          <w:t xml:space="preserve">As with many </w:t>
        </w:r>
        <w:r w:rsidR="00F61968" w:rsidRPr="00A70FCA">
          <w:t xml:space="preserve">covariates in </w:t>
        </w:r>
        <w:r w:rsidR="00F61968">
          <w:t>this</w:t>
        </w:r>
        <w:r w:rsidR="00F61968" w:rsidRPr="00A70FCA">
          <w:t xml:space="preserve"> analysis</w:t>
        </w:r>
        <w:r w:rsidR="00F61968">
          <w:t>, this snowpack covariate</w:t>
        </w:r>
        <w:r w:rsidR="00F61968" w:rsidRPr="00A70FCA">
          <w:t xml:space="preserve"> serve</w:t>
        </w:r>
        <w:r w:rsidR="00F61968">
          <w:t>s</w:t>
        </w:r>
        <w:r w:rsidR="00F61968" w:rsidRPr="00A70FCA">
          <w:t xml:space="preserve"> as </w:t>
        </w:r>
        <w:r w:rsidR="00F61968">
          <w:t xml:space="preserve">a </w:t>
        </w:r>
        <w:r w:rsidR="00F61968" w:rsidRPr="00A70FCA">
          <w:t>regional indicator</w:t>
        </w:r>
        <w:r w:rsidR="00F61968">
          <w:t xml:space="preserve"> due to the large spatial area covered in the Yukon watershed. </w:t>
        </w:r>
      </w:ins>
      <w:ins w:id="601" w:author="genoa" w:date="2025-07-30T12:55:00Z" w16du:dateUtc="2025-07-30T19:55:00Z">
        <w:r w:rsidR="00532C82">
          <w:t xml:space="preserve">The </w:t>
        </w:r>
      </w:ins>
      <w:ins w:id="602" w:author="genoa" w:date="2025-07-30T12:54:00Z" w16du:dateUtc="2025-07-30T19:54:00Z">
        <w:r w:rsidR="00F61968">
          <w:t xml:space="preserve">Circle, AK </w:t>
        </w:r>
      </w:ins>
      <w:ins w:id="603" w:author="genoa" w:date="2025-07-30T12:55:00Z" w16du:dateUtc="2025-07-30T19:55:00Z">
        <w:r w:rsidR="00532C82">
          <w:t xml:space="preserve">dataset </w:t>
        </w:r>
      </w:ins>
      <w:ins w:id="604" w:author="genoa" w:date="2025-07-30T12:54:00Z" w16du:dateUtc="2025-07-30T19:54:00Z">
        <w:r w:rsidR="00F61968">
          <w:t xml:space="preserve">was chosen because of the longer timeseries available and </w:t>
        </w:r>
      </w:ins>
      <w:ins w:id="605" w:author="genoa" w:date="2025-07-30T12:55:00Z" w16du:dateUtc="2025-07-30T19:55:00Z">
        <w:r w:rsidR="0025727D">
          <w:t>the</w:t>
        </w:r>
      </w:ins>
      <w:ins w:id="606" w:author="genoa" w:date="2025-07-30T12:54:00Z" w16du:dateUtc="2025-07-30T19:54:00Z">
        <w:r w:rsidR="00F61968">
          <w:t xml:space="preserve"> proximity to upriver spawning habitat</w:t>
        </w:r>
        <w:r w:rsidR="00F61968" w:rsidRPr="00A70FCA">
          <w:t xml:space="preserve">. </w:t>
        </w:r>
      </w:ins>
      <w:del w:id="607" w:author="Garcia, Sabrina (DFG)" w:date="2025-07-16T14:49:00Z" w16du:dateUtc="2025-07-16T22:49:00Z">
        <w:r w:rsidR="00707574" w:rsidDel="00343C55">
          <w:delText>Further</w:delText>
        </w:r>
      </w:del>
      <w:ins w:id="608" w:author="Garcia, Sabrina (DFG)" w:date="2025-07-16T14:49:00Z" w16du:dateUtc="2025-07-16T22:49:00Z">
        <w:r w:rsidR="00343C55">
          <w:t>For salmon smolt leaving the river</w:t>
        </w:r>
      </w:ins>
      <w:del w:id="609" w:author="Garcia, Sabrina (DFG)" w:date="2025-07-28T10:53:00Z" w16du:dateUtc="2025-07-28T17:53:00Z">
        <w:r w:rsidR="00F83E77">
          <w:delText xml:space="preserve">1). </w:delText>
        </w:r>
        <w:r w:rsidR="00707574">
          <w:delText>Further</w:delText>
        </w:r>
      </w:del>
      <w:r w:rsidR="00707574">
        <w:t>,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del w:id="610" w:author="Garcia, Sabrina (DFG)" w:date="2025-07-16T14:49:00Z" w16du:dateUtc="2025-07-16T22:49:00Z">
        <w:r w:rsidR="00013EE3">
          <w:delText xml:space="preserve">juvenile </w:delText>
        </w:r>
      </w:del>
      <w:r w:rsidR="00013EE3">
        <w:t>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w:t>
      </w:r>
      <w:ins w:id="611" w:author="Garcia, Sabrina (DFG)" w:date="2025-07-28T10:53:00Z" w16du:dateUtc="2025-07-28T17:53:00Z">
        <w:r w:rsidR="00EA4645" w:rsidRPr="004802C8">
          <w:t xml:space="preserve"> </w:t>
        </w:r>
      </w:ins>
      <w:ins w:id="612" w:author="Garcia, Sabrina (DFG)" w:date="2025-07-15T13:05:00Z" w16du:dateUtc="2025-07-15T21:05:00Z">
        <w:r w:rsidR="00B26EF1">
          <w:t>fall</w:t>
        </w:r>
        <w:r w:rsidR="00EA4645" w:rsidRPr="004802C8">
          <w:t xml:space="preserve"> </w:t>
        </w:r>
      </w:ins>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 xml:space="preserve">(cubic </w:t>
      </w:r>
      <w:r w:rsidR="00EA4645" w:rsidRPr="004802C8">
        <w:lastRenderedPageBreak/>
        <w:t>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r w:rsidR="00C4206B">
        <w:t xml:space="preserve">However, river flow data is highly colinear with the snowpack data and was not included in the final analysis. </w:t>
      </w:r>
      <w:commentRangeEnd w:id="593"/>
      <w:r w:rsidR="0025190F">
        <w:rPr>
          <w:rStyle w:val="CommentReference"/>
        </w:rPr>
        <w:commentReference w:id="593"/>
      </w:r>
      <w:commentRangeEnd w:id="594"/>
      <w:r w:rsidR="00F61968">
        <w:rPr>
          <w:rStyle w:val="CommentReference"/>
        </w:rPr>
        <w:commentReference w:id="594"/>
      </w:r>
    </w:p>
    <w:p w14:paraId="57837ABD" w14:textId="135F1654"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w:t>
      </w:r>
      <w:ins w:id="613" w:author="Garcia, Sabrina (DFG)" w:date="2025-07-16T14:51:00Z" w16du:dateUtc="2025-07-16T22:51:00Z">
        <w:r w:rsidR="00C97083">
          <w:t xml:space="preserve">and survival </w:t>
        </w:r>
      </w:ins>
      <w:r>
        <w:t xml:space="preserve">during the first summer </w:t>
      </w:r>
      <w:ins w:id="614" w:author="Garcia, Sabrina (DFG)" w:date="2025-07-16T14:50:00Z" w16du:dateUtc="2025-07-16T22:50:00Z">
        <w:r w:rsidR="00C97083">
          <w:t>at sea</w:t>
        </w:r>
      </w:ins>
      <w:del w:id="615" w:author="Garcia, Sabrina (DFG)" w:date="2025-07-16T14:51:00Z" w16du:dateUtc="2025-07-16T22:51:00Z">
        <w:r>
          <w:delText xml:space="preserve">and </w:delText>
        </w:r>
        <w:r w:rsidR="005A3A53">
          <w:delText>Chum</w:delText>
        </w:r>
        <w:r w:rsidR="00013EE3">
          <w:delText xml:space="preserve"> salmon population </w:delText>
        </w:r>
        <w:r>
          <w:delText>productivity</w:delText>
        </w:r>
      </w:del>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w:t>
      </w:r>
      <w:del w:id="616" w:author="Garcia, Sabrina (DFG)" w:date="2025-07-15T13:07:00Z" w16du:dateUtc="2025-07-15T21:07:00Z">
        <w:r w:rsidR="00604B71">
          <w:delText>a</w:delText>
        </w:r>
      </w:del>
      <w:r w:rsidR="00EA4645" w:rsidRPr="004802C8">
        <w:t xml:space="preserve"> positive relationship</w:t>
      </w:r>
      <w:ins w:id="617" w:author="Garcia, Sabrina (DFG)" w:date="2025-07-15T13:07:00Z" w16du:dateUtc="2025-07-15T21:07:00Z">
        <w:r w:rsidR="00EA4645" w:rsidRPr="004802C8">
          <w:t xml:space="preserve"> </w:t>
        </w:r>
        <w:r w:rsidR="009702EE">
          <w:t>is</w:t>
        </w:r>
      </w:ins>
      <w:ins w:id="618" w:author="Garcia, Sabrina (DFG)" w:date="2025-07-28T10:53:00Z" w16du:dateUtc="2025-07-28T17:53:00Z">
        <w:r w:rsidR="00EA4645" w:rsidRPr="004802C8">
          <w:t xml:space="preserve"> </w:t>
        </w:r>
      </w:ins>
      <w:r w:rsidR="00604B71">
        <w:t xml:space="preserve">based on the idea that </w:t>
      </w:r>
      <w:del w:id="619" w:author="Lauren.Rogers" w:date="2025-07-08T15:36:00Z">
        <w:r w:rsidR="00604B71" w:rsidDel="00A47307">
          <w:delText xml:space="preserve">survival </w:delText>
        </w:r>
        <w:r w:rsidR="00EA4645" w:rsidRPr="004802C8" w:rsidDel="00A47307">
          <w:delText>may arise</w:delText>
        </w:r>
      </w:del>
      <w:ins w:id="620" w:author="Garcia, Sabrina (DFG)" w:date="2025-07-15T13:07:00Z" w16du:dateUtc="2025-07-15T21:07:00Z">
        <w:r w:rsidR="009702EE">
          <w:t>increase</w:t>
        </w:r>
      </w:ins>
      <w:ins w:id="621" w:author="Garcia, Sabrina (DFG)" w:date="2025-07-16T14:51:00Z" w16du:dateUtc="2025-07-16T22:51:00Z">
        <w:r w:rsidR="00C97083">
          <w:t>s</w:t>
        </w:r>
      </w:ins>
      <w:ins w:id="622" w:author="Garcia, Sabrina (DFG)" w:date="2025-07-28T10:53:00Z" w16du:dateUtc="2025-07-28T17:53:00Z">
        <w:r w:rsidR="00EA4645" w:rsidRPr="004802C8">
          <w:t xml:space="preserve"> </w:t>
        </w:r>
      </w:ins>
      <w:ins w:id="623" w:author="Garcia, Sabrina (DFG)" w:date="2025-07-16T14:51:00Z" w16du:dateUtc="2025-07-16T22:51:00Z">
        <w:r w:rsidR="00C97083">
          <w:t>as</w:t>
        </w:r>
      </w:ins>
      <w:ins w:id="624" w:author="genoa" w:date="2025-07-28T12:07:00Z" w16du:dateUtc="2025-07-28T19:07:00Z">
        <w:r w:rsidR="0031689F">
          <w:t xml:space="preserve"> </w:t>
        </w:r>
      </w:ins>
      <w:del w:id="625" w:author="Lauren.Rogers" w:date="2025-07-08T15:36:00Z">
        <w:r w:rsidR="00EA4645" w:rsidRPr="004802C8" w:rsidDel="00A47307">
          <w:delText xml:space="preserve"> if </w:delText>
        </w:r>
      </w:del>
      <w:r w:rsidR="00EA4645" w:rsidRPr="004802C8">
        <w:t>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del w:id="626" w:author="Lauren.Rogers" w:date="2025-07-08T15:37:00Z">
        <w:r w:rsidR="00013EE3" w:rsidDel="00A47307">
          <w:delText xml:space="preserve">temperature </w:delText>
        </w:r>
      </w:del>
      <w:r w:rsidRPr="00107E21">
        <w:t xml:space="preserve">cumulative degree days (CDD) to </w:t>
      </w:r>
      <w:r w:rsidRPr="00F41728">
        <w:rPr>
          <w:color w:val="000000" w:themeColor="text1"/>
        </w:rPr>
        <w:t xml:space="preserve">represent the </w:t>
      </w:r>
      <w:del w:id="627" w:author="Lauren.Rogers" w:date="2025-07-08T15:37:00Z">
        <w:r w:rsidRPr="00F41728" w:rsidDel="00A47307">
          <w:rPr>
            <w:color w:val="000000" w:themeColor="text1"/>
          </w:rPr>
          <w:delText xml:space="preserve">temperature conditions preceding the NBS </w:delText>
        </w:r>
      </w:del>
      <w:ins w:id="628" w:author="Garcia, Sabrina (DFG)" w:date="2025-07-16T14:52:00Z" w16du:dateUtc="2025-07-16T22:52:00Z">
        <w:r w:rsidR="00C97083">
          <w:rPr>
            <w:color w:val="000000" w:themeColor="text1"/>
          </w:rPr>
          <w:t>Bering Sea</w:t>
        </w:r>
        <w:r w:rsidR="00C97083" w:rsidRPr="00F41728">
          <w:rPr>
            <w:color w:val="000000" w:themeColor="text1"/>
          </w:rPr>
          <w:t xml:space="preserve"> </w:t>
        </w:r>
      </w:ins>
      <w:ins w:id="629" w:author="Garcia, Sabrina (DFG)" w:date="2025-07-28T10:53:00Z" w16du:dateUtc="2025-07-28T17:53:00Z">
        <w:r w:rsidRPr="00F41728">
          <w:rPr>
            <w:color w:val="000000" w:themeColor="text1"/>
          </w:rPr>
          <w:t>survey</w:t>
        </w:r>
      </w:ins>
      <w:ins w:id="630" w:author="Garcia, Sabrina (DFG)" w:date="2025-07-16T14:52:00Z" w16du:dateUtc="2025-07-16T22:52:00Z">
        <w:r w:rsidR="00C97083">
          <w:rPr>
            <w:color w:val="000000" w:themeColor="text1"/>
          </w:rPr>
          <w:t>s</w:t>
        </w:r>
      </w:ins>
      <w:ins w:id="631" w:author="genoa" w:date="2025-07-28T12:07:00Z" w16du:dateUtc="2025-07-28T19:07:00Z">
        <w:r w:rsidR="0031689F">
          <w:rPr>
            <w:color w:val="000000" w:themeColor="text1"/>
          </w:rPr>
          <w:t xml:space="preserve"> </w:t>
        </w:r>
      </w:ins>
      <w:del w:id="632" w:author="Lauren.Rogers" w:date="2025-07-08T15:37:00Z">
        <w:r w:rsidRPr="00F41728" w:rsidDel="00A47307">
          <w:rPr>
            <w:color w:val="000000" w:themeColor="text1"/>
          </w:rPr>
          <w:delText>survey and represent ecosystem</w:delText>
        </w:r>
      </w:del>
      <w:ins w:id="633" w:author="Lauren.Rogers" w:date="2025-07-08T15:37:00Z">
        <w:r w:rsidR="00A47307">
          <w:rPr>
            <w:color w:val="000000" w:themeColor="text1"/>
          </w:rPr>
          <w:t>thermal</w:t>
        </w:r>
      </w:ins>
      <w:r w:rsidRPr="00F41728">
        <w:rPr>
          <w:color w:val="000000" w:themeColor="text1"/>
        </w:rPr>
        <w:t xml:space="preserve">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del w:id="634" w:author="Garcia, Sabrina (DFG)" w:date="2025-07-15T13:08:00Z" w16du:dateUtc="2025-07-15T21:08:00Z">
        <w:r w:rsidR="00E5359E" w:rsidRPr="00F41728">
          <w:rPr>
            <w:color w:val="000000" w:themeColor="text1"/>
          </w:rPr>
          <w:delText xml:space="preserve">Northern Bering Sea </w:delText>
        </w:r>
        <w:r w:rsidR="0076194C" w:rsidRPr="00F41728">
          <w:rPr>
            <w:color w:val="000000" w:themeColor="text1"/>
          </w:rPr>
          <w:delText>(NBS)</w:delText>
        </w:r>
      </w:del>
      <w:ins w:id="635" w:author="Garcia, Sabrina (DFG)" w:date="2025-07-15T13:08:00Z" w16du:dateUtc="2025-07-15T21:08:00Z">
        <w:r w:rsidR="009702EE">
          <w:rPr>
            <w:color w:val="000000" w:themeColor="text1"/>
          </w:rPr>
          <w:t>NBS</w:t>
        </w:r>
      </w:ins>
      <w:r w:rsidR="0076194C" w:rsidRPr="00F41728">
        <w:rPr>
          <w:color w:val="000000" w:themeColor="text1"/>
        </w:rPr>
        <w:t xml:space="preserve">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6706D94C"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commentRangeStart w:id="636"/>
      <w:commentRangeStart w:id="637"/>
      <w:del w:id="638" w:author="genoa" w:date="2025-07-28T12:12:00Z" w16du:dateUtc="2025-07-28T19:12:00Z">
        <w:r w:rsidDel="0043485E">
          <w:delText>Juvenile</w:delText>
        </w:r>
        <w:r w:rsidRPr="004802C8" w:rsidDel="0043485E">
          <w:delText xml:space="preserve"> </w:delText>
        </w:r>
      </w:del>
      <w:ins w:id="639" w:author="genoa" w:date="2025-07-28T12:12:00Z" w16du:dateUtc="2025-07-28T19:12:00Z">
        <w:r w:rsidR="0043485E">
          <w:t>Age-0</w:t>
        </w:r>
        <w:r w:rsidR="0043485E" w:rsidRPr="004802C8">
          <w:t xml:space="preserve"> </w:t>
        </w:r>
      </w:ins>
      <w:r w:rsidRPr="004802C8">
        <w:t xml:space="preserve">pollock </w:t>
      </w:r>
      <w:commentRangeEnd w:id="636"/>
      <w:r w:rsidR="00A47307">
        <w:rPr>
          <w:rStyle w:val="CommentReference"/>
        </w:rPr>
        <w:commentReference w:id="636"/>
      </w:r>
      <w:commentRangeEnd w:id="637"/>
      <w:r w:rsidR="0031689F">
        <w:rPr>
          <w:rStyle w:val="CommentReference"/>
        </w:rPr>
        <w:commentReference w:id="637"/>
      </w:r>
      <w:r w:rsidRPr="004802C8">
        <w:t xml:space="preserve">represent a high-quality prey source for juvenile </w:t>
      </w:r>
      <w:r w:rsidR="005A3A53">
        <w:t>Chum</w:t>
      </w:r>
      <w:r w:rsidR="00604B71">
        <w:t xml:space="preserve"> salmon</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w:t>
      </w:r>
      <w:ins w:id="640" w:author="Garcia, Sabrina (DFG)" w:date="2025-07-28T10:53:00Z" w16du:dateUtc="2025-07-28T17:53:00Z">
        <w:r w:rsidR="00EF536D">
          <w:t>time</w:t>
        </w:r>
      </w:ins>
      <w:ins w:id="641" w:author="Garcia, Sabrina (DFG)" w:date="2025-07-16T15:07:00Z" w16du:dateUtc="2025-07-16T23:07:00Z">
        <w:r w:rsidR="007053C2">
          <w:t xml:space="preserve"> </w:t>
        </w:r>
      </w:ins>
      <w:ins w:id="642" w:author="Garcia, Sabrina (DFG)" w:date="2025-07-28T10:53:00Z" w16du:dateUtc="2025-07-28T17:53:00Z">
        <w:r w:rsidR="00EF536D">
          <w:t>series</w:t>
        </w:r>
      </w:ins>
      <w:del w:id="643" w:author="Garcia, Sabrina (DFG)" w:date="2025-07-28T10:53:00Z" w16du:dateUtc="2025-07-28T17:53:00Z">
        <w:r w:rsidR="00EF536D">
          <w:delText>timeseries</w:delText>
        </w:r>
      </w:del>
      <w:r w:rsidR="00EF536D">
        <w:t xml:space="preserve">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w:t>
      </w:r>
      <w:r w:rsidR="00EA4645" w:rsidRPr="0043485E">
        <w:rPr>
          <w:highlight w:val="yellow"/>
          <w:rPrChange w:id="644" w:author="genoa" w:date="2025-07-28T12:19:00Z" w16du:dateUtc="2025-07-28T19:19:00Z">
            <w:rPr/>
          </w:rPrChange>
        </w:rPr>
        <w:t xml:space="preserve">pollock </w:t>
      </w:r>
      <w:r w:rsidR="00EF536D" w:rsidRPr="0043485E">
        <w:rPr>
          <w:highlight w:val="yellow"/>
          <w:rPrChange w:id="645" w:author="genoa" w:date="2025-07-28T12:19:00Z" w16du:dateUtc="2025-07-28T19:19:00Z">
            <w:rPr/>
          </w:rPrChange>
        </w:rPr>
        <w:t>recruitment</w:t>
      </w:r>
      <w:r w:rsidR="00DE14F3" w:rsidRPr="0043485E">
        <w:rPr>
          <w:highlight w:val="yellow"/>
          <w:rPrChange w:id="646" w:author="genoa" w:date="2025-07-28T12:19:00Z" w16du:dateUtc="2025-07-28T19:19:00Z">
            <w:rPr/>
          </w:rPrChange>
        </w:rPr>
        <w:t xml:space="preserve"> </w:t>
      </w:r>
      <w:r w:rsidR="00EF536D" w:rsidRPr="0043485E">
        <w:rPr>
          <w:highlight w:val="yellow"/>
          <w:rPrChange w:id="647" w:author="genoa" w:date="2025-07-28T12:19:00Z" w16du:dateUtc="2025-07-28T19:19:00Z">
            <w:rPr/>
          </w:rPrChange>
        </w:rPr>
        <w:t>estimated by the</w:t>
      </w:r>
      <w:r w:rsidR="00DE14F3" w:rsidRPr="0043485E">
        <w:rPr>
          <w:highlight w:val="yellow"/>
          <w:rPrChange w:id="648" w:author="genoa" w:date="2025-07-28T12:19:00Z" w16du:dateUtc="2025-07-28T19:19:00Z">
            <w:rPr/>
          </w:rPrChange>
        </w:rPr>
        <w:t xml:space="preserve"> integrated stock assessment for this species</w:t>
      </w:r>
      <w:r w:rsidR="00707574" w:rsidRPr="0043485E">
        <w:rPr>
          <w:highlight w:val="yellow"/>
          <w:rPrChange w:id="649" w:author="genoa" w:date="2025-07-28T12:19:00Z" w16du:dateUtc="2025-07-28T19:19:00Z">
            <w:rPr/>
          </w:rPrChange>
        </w:rPr>
        <w:t xml:space="preserve"> </w:t>
      </w:r>
      <w:r w:rsidR="00707574" w:rsidRPr="0043485E">
        <w:rPr>
          <w:highlight w:val="yellow"/>
          <w:rPrChange w:id="650" w:author="genoa" w:date="2025-07-28T12:19:00Z" w16du:dateUtc="2025-07-28T19:19:00Z">
            <w:rPr/>
          </w:rPrChange>
        </w:rPr>
        <w:fldChar w:fldCharType="begin"/>
      </w:r>
      <w:r w:rsidR="00707574" w:rsidRPr="0043485E">
        <w:rPr>
          <w:highlight w:val="yellow"/>
          <w:rPrChange w:id="651" w:author="genoa" w:date="2025-07-28T12:19:00Z" w16du:dateUtc="2025-07-28T19:19:00Z">
            <w:rPr/>
          </w:rPrChange>
        </w:rPr>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rsidRPr="0043485E">
        <w:rPr>
          <w:highlight w:val="yellow"/>
          <w:rPrChange w:id="652" w:author="genoa" w:date="2025-07-28T12:19:00Z" w16du:dateUtc="2025-07-28T19:19:00Z">
            <w:rPr/>
          </w:rPrChange>
        </w:rPr>
        <w:fldChar w:fldCharType="separate"/>
      </w:r>
      <w:r w:rsidR="00707574" w:rsidRPr="0043485E">
        <w:rPr>
          <w:noProof/>
          <w:highlight w:val="yellow"/>
          <w:rPrChange w:id="653" w:author="genoa" w:date="2025-07-28T12:19:00Z" w16du:dateUtc="2025-07-28T19:19:00Z">
            <w:rPr>
              <w:noProof/>
            </w:rPr>
          </w:rPrChange>
        </w:rPr>
        <w:t>(Ianelli et al. 2023)</w:t>
      </w:r>
      <w:r w:rsidR="00707574" w:rsidRPr="0043485E">
        <w:rPr>
          <w:highlight w:val="yellow"/>
          <w:rPrChange w:id="654" w:author="genoa" w:date="2025-07-28T12:19:00Z" w16du:dateUtc="2025-07-28T19:19:00Z">
            <w:rPr/>
          </w:rPrChange>
        </w:rPr>
        <w:fldChar w:fldCharType="end"/>
      </w:r>
      <w:r w:rsidRPr="0043485E">
        <w:rPr>
          <w:highlight w:val="yellow"/>
          <w:rPrChange w:id="655" w:author="genoa" w:date="2025-07-28T12:19:00Z" w16du:dateUtc="2025-07-28T19:19:00Z">
            <w:rPr/>
          </w:rPrChange>
        </w:rPr>
        <w:t xml:space="preserve">. </w:t>
      </w:r>
      <w:commentRangeStart w:id="656"/>
      <w:ins w:id="657" w:author="genoa" w:date="2025-07-28T12:13:00Z" w16du:dateUtc="2025-07-28T19:13:00Z">
        <w:r w:rsidR="0043485E" w:rsidRPr="0043485E">
          <w:rPr>
            <w:highlight w:val="yellow"/>
            <w:rPrChange w:id="658" w:author="genoa" w:date="2025-07-28T12:19:00Z" w16du:dateUtc="2025-07-28T19:19:00Z">
              <w:rPr/>
            </w:rPrChange>
          </w:rPr>
          <w:t>The stock assessment estimates a recruitment index for age-1 pollock,</w:t>
        </w:r>
      </w:ins>
      <w:ins w:id="659" w:author="genoa" w:date="2025-07-28T12:18:00Z" w16du:dateUtc="2025-07-28T19:18:00Z">
        <w:r w:rsidR="0043485E" w:rsidRPr="0043485E">
          <w:rPr>
            <w:highlight w:val="yellow"/>
            <w:rPrChange w:id="660" w:author="genoa" w:date="2025-07-28T12:19:00Z" w16du:dateUtc="2025-07-28T19:19:00Z">
              <w:rPr/>
            </w:rPrChange>
          </w:rPr>
          <w:t xml:space="preserve"> we lagged this index by a</w:t>
        </w:r>
        <w:r w:rsidR="0043485E">
          <w:t xml:space="preserve"> </w:t>
        </w:r>
      </w:ins>
      <w:ins w:id="661" w:author="genoa" w:date="2025-07-28T12:13:00Z" w16du:dateUtc="2025-07-28T19:13:00Z">
        <w:r w:rsidR="0043485E">
          <w:t xml:space="preserve"> </w:t>
        </w:r>
      </w:ins>
      <w:commentRangeEnd w:id="656"/>
      <w:ins w:id="662" w:author="genoa" w:date="2025-07-28T12:19:00Z" w16du:dateUtc="2025-07-28T19:19:00Z">
        <w:r w:rsidR="0043485E">
          <w:rPr>
            <w:rStyle w:val="CommentReference"/>
          </w:rPr>
          <w:commentReference w:id="656"/>
        </w:r>
      </w:ins>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ins w:id="663" w:author="Garcia, Sabrina (DFG)" w:date="2025-07-28T10:53:00Z" w16du:dateUtc="2025-07-28T17:53:00Z">
        <w:r w:rsidR="00EF536D">
          <w:t>time</w:t>
        </w:r>
      </w:ins>
      <w:ins w:id="664" w:author="Garcia, Sabrina (DFG)" w:date="2025-07-16T15:07:00Z" w16du:dateUtc="2025-07-16T23:07:00Z">
        <w:r w:rsidR="007053C2">
          <w:t xml:space="preserve"> </w:t>
        </w:r>
      </w:ins>
      <w:ins w:id="665" w:author="Garcia, Sabrina (DFG)" w:date="2025-07-28T10:53:00Z" w16du:dateUtc="2025-07-28T17:53:00Z">
        <w:r w:rsidR="00EF536D">
          <w:t>series</w:t>
        </w:r>
      </w:ins>
      <w:del w:id="666" w:author="Garcia, Sabrina (DFG)" w:date="2025-07-28T10:53:00Z" w16du:dateUtc="2025-07-28T17:53:00Z">
        <w:r w:rsidR="00EF536D">
          <w:delText>timeseries</w:delText>
        </w:r>
      </w:del>
      <w:r w:rsidR="00EF536D">
        <w:t xml:space="preserve">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481DF0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ins w:id="667" w:author="Garcia, Sabrina (DFG)" w:date="2025-07-28T10:53:00Z" w16du:dateUtc="2025-07-28T17:53:00Z">
        <w:r>
          <w:t>)</w:t>
        </w:r>
      </w:ins>
      <w:ins w:id="668" w:author="Garcia, Sabrina (DFG)" w:date="2025-07-15T13:11:00Z" w16du:dateUtc="2025-07-15T21:11:00Z">
        <w:r w:rsidR="00F77CA1">
          <w:t xml:space="preserve"> estimated during juvenile salmon surveys</w:t>
        </w:r>
      </w:ins>
      <w:ins w:id="669" w:author="Garcia, Sabrina (DFG)" w:date="2025-07-28T10:53:00Z" w16du:dateUtc="2025-07-28T17:53:00Z">
        <w:r w:rsidRPr="004802C8">
          <w:t>,</w:t>
        </w:r>
      </w:ins>
      <w:del w:id="670" w:author="Garcia, Sabrina (DFG)" w:date="2025-07-28T10:53:00Z" w16du:dateUtc="2025-07-28T17:53:00Z">
        <w:r>
          <w:delText>)</w:delText>
        </w:r>
        <w:r w:rsidRPr="004802C8">
          <w:delText>,</w:delText>
        </w:r>
      </w:del>
      <w:r w:rsidRPr="004802C8">
        <w:t xml:space="preserve"> </w:t>
      </w:r>
      <w:r w:rsidR="0015305E">
        <w:t>temperature (</w:t>
      </w:r>
      <w:r w:rsidRPr="004802C8">
        <w:t>CDD</w:t>
      </w:r>
      <w:r w:rsidR="0015305E">
        <w:t>)</w:t>
      </w:r>
      <w:r w:rsidRPr="004802C8">
        <w:t xml:space="preserve"> </w:t>
      </w:r>
      <w:r w:rsidR="0015305E">
        <w:t xml:space="preserve">experienced by </w:t>
      </w:r>
      <w:ins w:id="671" w:author="Garcia, Sabrina (DFG)" w:date="2025-07-15T13:10:00Z" w16du:dateUtc="2025-07-15T21:10:00Z">
        <w:r w:rsidR="00F77CA1">
          <w:t xml:space="preserve">fall </w:t>
        </w:r>
      </w:ins>
      <w:r w:rsidR="005A3A53">
        <w:t>Chum</w:t>
      </w:r>
      <w:r w:rsidR="0015305E">
        <w:t xml:space="preserve"> salmon during their first winter in the ocean </w:t>
      </w:r>
      <w:r w:rsidR="00EE2A11">
        <w:t>as index</w:t>
      </w:r>
      <w:r w:rsidR="00D41CCF">
        <w:t>ed</w:t>
      </w:r>
      <w:r w:rsidR="00EE2A11">
        <w:t xml:space="preserve"> by a representative location including</w:t>
      </w:r>
      <w:r w:rsidR="00EE2A11" w:rsidRPr="004802C8">
        <w:t xml:space="preserve"> </w:t>
      </w:r>
      <w:r w:rsidRPr="004802C8">
        <w:t xml:space="preserve">the Eastern Aleutian Islands, </w:t>
      </w:r>
      <w:r>
        <w:t xml:space="preserve">and </w:t>
      </w:r>
      <w:r w:rsidRPr="004802C8">
        <w:t xml:space="preserve">annual total </w:t>
      </w:r>
      <w:r w:rsidR="005A3A53">
        <w:t>Chum</w:t>
      </w:r>
      <w:r w:rsidRPr="004802C8">
        <w:t xml:space="preserve"> </w:t>
      </w:r>
      <w:ins w:id="672" w:author="Garcia, Sabrina (DFG)" w:date="2025-07-15T13:11:00Z" w16du:dateUtc="2025-07-15T21:11:00Z">
        <w:r w:rsidR="00F77CA1">
          <w:t xml:space="preserve">salmon </w:t>
        </w:r>
      </w:ins>
      <w:r w:rsidRPr="004802C8">
        <w:t>hatchery releases</w:t>
      </w:r>
      <w:r w:rsidR="00CE629D">
        <w:t xml:space="preserve"> </w:t>
      </w:r>
      <w:r w:rsidRPr="004802C8">
        <w:t xml:space="preserve">from Alaska, Japan, Korea and Russia. We included </w:t>
      </w:r>
      <w:del w:id="673" w:author="Garcia, Sabrina (DFG)" w:date="2025-07-15T13:12:00Z" w16du:dateUtc="2025-07-15T21:12:00Z">
        <w:r w:rsidRPr="004802C8">
          <w:delText xml:space="preserve">juvenile </w:delText>
        </w:r>
      </w:del>
      <w:r w:rsidRPr="004802C8">
        <w:t xml:space="preserve">SFI to </w:t>
      </w:r>
      <w:r w:rsidR="0015305E">
        <w:t>reflect</w:t>
      </w:r>
      <w:r w:rsidR="0015305E" w:rsidRPr="004802C8">
        <w:t xml:space="preserve"> </w:t>
      </w:r>
      <w:del w:id="674" w:author="Garcia, Sabrina (DFG)" w:date="2025-07-15T13:12:00Z" w16du:dateUtc="2025-07-15T21:12:00Z">
        <w:r w:rsidR="0015305E">
          <w:delText xml:space="preserve">the result of </w:delText>
        </w:r>
      </w:del>
      <w:r w:rsidR="0015305E">
        <w:t xml:space="preserve">foraging </w:t>
      </w:r>
      <w:r w:rsidRPr="004802C8">
        <w:t>condition</w:t>
      </w:r>
      <w:r w:rsidR="00B946A1">
        <w:t>s</w:t>
      </w:r>
      <w:r w:rsidR="0015305E">
        <w:t xml:space="preserve"> experienced by </w:t>
      </w:r>
      <w:ins w:id="675" w:author="Garcia, Sabrina (DFG)" w:date="2025-07-15T13:12:00Z" w16du:dateUtc="2025-07-15T21:12:00Z">
        <w:r w:rsidR="00F77CA1">
          <w:t xml:space="preserve">juvenile </w:t>
        </w:r>
      </w:ins>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w:t>
      </w:r>
      <w:del w:id="676" w:author="Garcia, Sabrina (DFG)" w:date="2025-07-15T13:13:00Z" w16du:dateUtc="2025-07-15T21:13:00Z">
        <w:r w:rsidRPr="004802C8">
          <w:delText xml:space="preserve">NBS </w:delText>
        </w:r>
      </w:del>
      <w:ins w:id="677" w:author="Garcia, Sabrina (DFG)" w:date="2025-07-15T13:13:00Z" w16du:dateUtc="2025-07-15T21:13:00Z">
        <w:r w:rsidR="00F77CA1">
          <w:t>two Bering Sea</w:t>
        </w:r>
        <w:r w:rsidR="00F77CA1" w:rsidRPr="004802C8">
          <w:t xml:space="preserve"> </w:t>
        </w:r>
      </w:ins>
      <w:r w:rsidR="004A5B0F">
        <w:t xml:space="preserve">juvenile </w:t>
      </w:r>
      <w:ins w:id="678" w:author="Garcia, Sabrina (DFG)" w:date="2025-07-15T13:12:00Z" w16du:dateUtc="2025-07-15T21:12:00Z">
        <w:r w:rsidR="00F77CA1">
          <w:t xml:space="preserve">salmon </w:t>
        </w:r>
      </w:ins>
      <w:ins w:id="679" w:author="Garcia, Sabrina (DFG)" w:date="2025-07-28T10:53:00Z" w16du:dateUtc="2025-07-28T17:53:00Z">
        <w:r w:rsidRPr="004802C8">
          <w:t>survey</w:t>
        </w:r>
      </w:ins>
      <w:ins w:id="680" w:author="Garcia, Sabrina (DFG)" w:date="2025-07-15T13:13:00Z" w16du:dateUtc="2025-07-15T21:13:00Z">
        <w:r w:rsidR="00F77CA1">
          <w:t>s</w:t>
        </w:r>
      </w:ins>
      <w:del w:id="681" w:author="Garcia, Sabrina (DFG)" w:date="2025-07-28T10:53:00Z" w16du:dateUtc="2025-07-28T17:53:00Z">
        <w:r w:rsidRPr="004802C8">
          <w:delText>survey</w:delText>
        </w:r>
      </w:del>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ins w:id="682" w:author="Garcia, Sabrina (DFG)" w:date="2025-07-15T13:13:00Z" w16du:dateUtc="2025-07-15T21:13:00Z">
        <w:r w:rsidR="00F77CA1">
          <w:t>S</w:t>
        </w:r>
      </w:ins>
      <w:ins w:id="683" w:author="Garcia, Sabrina (DFG)" w:date="2025-07-28T10:53:00Z" w16du:dateUtc="2025-07-28T17:53:00Z">
        <w:r w:rsidR="00224EDA">
          <w:t>EBS</w:t>
        </w:r>
      </w:ins>
      <w:del w:id="684" w:author="Garcia, Sabrina (DFG)" w:date="2025-07-28T10:53:00Z" w16du:dateUtc="2025-07-28T17:53:00Z">
        <w:r w:rsidR="00224EDA">
          <w:delText>EBS</w:delText>
        </w:r>
      </w:del>
      <w:r w:rsidR="00224EDA">
        <w:t xml:space="preserve">/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w:t>
      </w:r>
      <w:r w:rsidRPr="004802C8">
        <w:lastRenderedPageBreak/>
        <w:t xml:space="preserve">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9EFD008"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del w:id="685" w:author="Garcia, Sabrina (DFG)" w:date="2025-07-15T13:14:00Z" w16du:dateUtc="2025-07-15T21:14:00Z">
        <w:r w:rsidRPr="004802C8">
          <w:delText xml:space="preserve"> </w:delText>
        </w:r>
      </w:del>
      <w:r w:rsidRPr="004802C8">
        <w:t xml:space="preserve">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w:t>
      </w:r>
      <w:ins w:id="686" w:author="Garcia, Sabrina (DFG)" w:date="2025-07-16T15:11:00Z" w16du:dateUtc="2025-07-16T23:11:00Z">
        <w:r w:rsidR="00FA6F3A">
          <w:t xml:space="preserve"> the</w:t>
        </w:r>
      </w:ins>
      <w:r w:rsidR="00EA4645" w:rsidRPr="004802C8">
        <w:t xml:space="preserve"> winter Eastern Aleutian CDD to represent the temperature conditions that </w:t>
      </w:r>
      <w:del w:id="687" w:author="Garcia, Sabrina (DFG)" w:date="2025-07-15T13:14:00Z" w16du:dateUtc="2025-07-15T21:14:00Z">
        <w:r w:rsidR="00B946A1">
          <w:delText>subadult</w:delText>
        </w:r>
        <w:r w:rsidR="00B946A1" w:rsidRPr="004802C8">
          <w:delText xml:space="preserve"> </w:delText>
        </w:r>
      </w:del>
      <w:commentRangeStart w:id="688"/>
      <w:ins w:id="689" w:author="Garcia, Sabrina (DFG)" w:date="2025-07-15T13:14:00Z" w16du:dateUtc="2025-07-15T21:14:00Z">
        <w:r w:rsidR="00F77CA1">
          <w:t>immature</w:t>
        </w:r>
        <w:r w:rsidR="00F77CA1" w:rsidRPr="004802C8">
          <w:t xml:space="preserve"> </w:t>
        </w:r>
      </w:ins>
      <w:commentRangeEnd w:id="688"/>
      <w:ins w:id="690" w:author="Garcia, Sabrina (DFG)" w:date="2025-07-16T15:12:00Z" w16du:dateUtc="2025-07-16T23:12:00Z">
        <w:r w:rsidR="00FA6F3A">
          <w:rPr>
            <w:rStyle w:val="CommentReference"/>
          </w:rPr>
          <w:commentReference w:id="688"/>
        </w:r>
      </w:ins>
      <w:r w:rsidR="00EA4645" w:rsidRPr="004802C8">
        <w:t xml:space="preserve">Yukon River </w:t>
      </w:r>
      <w:r w:rsidR="005A3A53">
        <w:t>Chum</w:t>
      </w:r>
      <w:r w:rsidR="00EA4645" w:rsidRPr="004802C8">
        <w:t xml:space="preserve"> salmon experienced during their first winter at sea</w:t>
      </w:r>
      <w:r w:rsidR="00EA4645">
        <w:t xml:space="preserve">. </w:t>
      </w:r>
      <w:del w:id="691" w:author="Garcia, Sabrina (DFG)" w:date="2025-07-16T15:12:00Z" w16du:dateUtc="2025-07-16T23:12:00Z">
        <w:r w:rsidR="00EA4645">
          <w:delText>This stage</w:delText>
        </w:r>
        <w:r w:rsidR="00EA4645" w:rsidRPr="004802C8">
          <w:delText xml:space="preserve"> is hypothesized as a critical survival bottleneck in the lifecycle </w:delText>
        </w:r>
        <w:r w:rsidR="00EA4645" w:rsidRPr="004802C8">
          <w:fldChar w:fldCharType="begin"/>
        </w:r>
        <w:r w:rsidR="00EA4645">
          <w:del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delInstrText>
        </w:r>
        <w:r w:rsidR="00EA4645" w:rsidRPr="004802C8">
          <w:fldChar w:fldCharType="separate"/>
        </w:r>
        <w:r w:rsidR="00EA4645">
          <w:rPr>
            <w:noProof/>
          </w:rPr>
          <w:delText>(Farley et al. 2024)</w:delText>
        </w:r>
        <w:r w:rsidR="00EA4645" w:rsidRPr="004802C8">
          <w:fldChar w:fldCharType="end"/>
        </w:r>
        <w:r w:rsidR="00EA4645" w:rsidRPr="004802C8">
          <w:delText xml:space="preserve">. </w:delText>
        </w:r>
      </w:del>
      <w:r w:rsidR="00EA4645" w:rsidRPr="004802C8">
        <w:t>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38011D07" w:rsidR="00EA4645" w:rsidRDefault="007200FF" w:rsidP="00C7079F">
      <w:pPr>
        <w:ind w:firstLine="720"/>
      </w:pPr>
      <w:ins w:id="692" w:author="Garcia, Sabrina (DFG)" w:date="2025-07-15T13:15:00Z" w16du:dateUtc="2025-07-15T21:15:00Z">
        <w:r>
          <w:t xml:space="preserve">Large numbers of </w:t>
        </w:r>
      </w:ins>
      <w:del w:id="693" w:author="Garcia, Sabrina (DFG)" w:date="2025-07-15T13:15:00Z" w16du:dateUtc="2025-07-15T21:15:00Z">
        <w:r w:rsidR="002569D5" w:rsidDel="007200FF">
          <w:delText>H</w:delText>
        </w:r>
      </w:del>
      <w:ins w:id="694" w:author="Garcia, Sabrina (DFG)" w:date="2025-07-15T13:15:00Z" w16du:dateUtc="2025-07-15T21:15:00Z">
        <w:r>
          <w:t>h</w:t>
        </w:r>
      </w:ins>
      <w:ins w:id="695" w:author="Garcia, Sabrina (DFG)" w:date="2025-07-28T10:53:00Z" w16du:dateUtc="2025-07-28T17:53:00Z">
        <w:r w:rsidR="002569D5">
          <w:t>atchery</w:t>
        </w:r>
      </w:ins>
      <w:del w:id="696" w:author="Garcia, Sabrina (DFG)" w:date="2025-07-28T10:53:00Z" w16du:dateUtc="2025-07-28T17:53:00Z">
        <w:r w:rsidR="002569D5">
          <w:delText>Hatchery</w:delText>
        </w:r>
      </w:del>
      <w:r w:rsidR="002569D5">
        <w:t xml:space="preserve"> salmon released in </w:t>
      </w:r>
      <w:del w:id="697" w:author="Garcia, Sabrina (DFG)" w:date="2025-07-15T13:15:00Z" w16du:dateUtc="2025-07-15T21:15:00Z">
        <w:r w:rsidR="002569D5">
          <w:delText xml:space="preserve">large numbers to </w:delText>
        </w:r>
      </w:del>
      <w:r w:rsidR="002569D5">
        <w:t xml:space="preserve">the North Pacific </w:t>
      </w:r>
      <w:r w:rsidR="00B946A1">
        <w:t>have been shown to exhibit</w:t>
      </w:r>
      <w:r w:rsidR="002569D5">
        <w:t xml:space="preserve"> negative </w:t>
      </w:r>
      <w:r w:rsidR="00B946A1">
        <w:t xml:space="preserve">associations with </w:t>
      </w:r>
      <w:r w:rsidR="002569D5">
        <w:t xml:space="preserve">Pacific </w:t>
      </w:r>
      <w:r w:rsidR="00B946A1">
        <w:t>s</w:t>
      </w:r>
      <w:r w:rsidR="002569D5">
        <w:t xml:space="preserve">almon </w:t>
      </w:r>
      <w:r w:rsidR="00AB32CD">
        <w:t xml:space="preserve">growth </w:t>
      </w:r>
      <w:r w:rsidR="002569D5">
        <w:t>and survival</w:t>
      </w:r>
      <w:r w:rsidR="00B946A1">
        <w:t>, which are hypothesized to reflect</w:t>
      </w:r>
      <w:r w:rsidR="002569D5">
        <w:t xml:space="preserve"> increased competition for prey resources </w:t>
      </w:r>
      <w:r w:rsidR="002569D5"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2569D5" w:rsidRPr="004802C8">
        <w:fldChar w:fldCharType="separate"/>
      </w:r>
      <w:r w:rsidR="00A95FB3">
        <w:rPr>
          <w:noProof/>
        </w:rPr>
        <w:t>(Cunningham et al. 2018, Scheuerell et al. 2020, Ruggerone et al. 2023, Feddern et al. 2024)</w:t>
      </w:r>
      <w:r w:rsidR="002569D5" w:rsidRPr="004802C8">
        <w:fldChar w:fldCharType="end"/>
      </w:r>
      <w:r w:rsidR="002569D5" w:rsidRPr="004802C8">
        <w:t>.</w:t>
      </w:r>
      <w:r w:rsidR="002569D5">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rsidR="002569D5">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rsidR="002569D5">
        <w:t xml:space="preserve">. </w:t>
      </w:r>
      <w:r w:rsidR="00391200">
        <w:t xml:space="preserve">To address the impact of </w:t>
      </w:r>
      <w:del w:id="698" w:author="Garcia, Sabrina (DFG)" w:date="2025-07-15T13:16:00Z" w16du:dateUtc="2025-07-15T21:16:00Z">
        <w:r w:rsidR="00B946A1">
          <w:delText xml:space="preserve">North Pacific scale </w:delText>
        </w:r>
        <w:r w:rsidR="00391200">
          <w:delText xml:space="preserve">hatchery </w:delText>
        </w:r>
      </w:del>
      <w:r w:rsidR="00391200">
        <w:t xml:space="preserve">competition </w:t>
      </w:r>
      <w:del w:id="699" w:author="Garcia, Sabrina (DFG)" w:date="2025-07-15T13:16:00Z" w16du:dateUtc="2025-07-15T21:16:00Z">
        <w:r w:rsidR="00B946A1">
          <w:delText>with</w:delText>
        </w:r>
        <w:r w:rsidR="00B946A1" w:rsidDel="007200FF">
          <w:delText xml:space="preserve"> </w:delText>
        </w:r>
      </w:del>
      <w:ins w:id="700" w:author="Garcia, Sabrina (DFG)" w:date="2025-07-15T13:16:00Z" w16du:dateUtc="2025-07-15T21:16:00Z">
        <w:r>
          <w:t>on</w:t>
        </w:r>
        <w:r w:rsidR="00B946A1">
          <w:t xml:space="preserve"> </w:t>
        </w:r>
      </w:ins>
      <w:r w:rsidR="00391200">
        <w:t>Yukon</w:t>
      </w:r>
      <w:r w:rsidR="00B946A1">
        <w:t xml:space="preserve"> River</w:t>
      </w:r>
      <w:r w:rsidR="00391200">
        <w:t xml:space="preserve"> </w:t>
      </w:r>
      <w:ins w:id="701" w:author="Garcia, Sabrina (DFG)" w:date="2025-07-15T13:17:00Z" w16du:dateUtc="2025-07-15T21:17:00Z">
        <w:r>
          <w:t xml:space="preserve">fall </w:t>
        </w:r>
      </w:ins>
      <w:r w:rsidR="005A3A53">
        <w:t>Chum</w:t>
      </w:r>
      <w:r w:rsidR="00391200">
        <w:t xml:space="preserve"> salmon</w:t>
      </w:r>
      <w:r w:rsidR="00391200" w:rsidRPr="004802C8">
        <w:t>, we included</w:t>
      </w:r>
      <w:ins w:id="702" w:author="Garcia, Sabrina (DFG)" w:date="2025-07-15T13:17:00Z" w16du:dateUtc="2025-07-15T21:17:00Z">
        <w:r w:rsidR="00391200" w:rsidRPr="004802C8">
          <w:t xml:space="preserve"> </w:t>
        </w:r>
        <w:r w:rsidR="00FC7AFC">
          <w:t>an annual</w:t>
        </w:r>
      </w:ins>
      <w:ins w:id="703" w:author="Garcia, Sabrina (DFG)" w:date="2025-07-28T10:53:00Z" w16du:dateUtc="2025-07-28T17:53:00Z">
        <w:r w:rsidR="00391200" w:rsidRPr="004802C8">
          <w:t xml:space="preserve"> </w:t>
        </w:r>
      </w:ins>
      <w:r w:rsidR="005A3A53">
        <w:t>Chum</w:t>
      </w:r>
      <w:r w:rsidR="00391200" w:rsidRPr="004802C8">
        <w:t xml:space="preserve"> </w:t>
      </w:r>
      <w:r w:rsidR="00391200">
        <w:t xml:space="preserve">salmon </w:t>
      </w:r>
      <w:r w:rsidR="00391200" w:rsidRPr="004802C8">
        <w:t>hatchery release abundance</w:t>
      </w:r>
      <w:del w:id="704" w:author="Garcia, Sabrina (DFG)" w:date="2025-07-16T15:15:00Z" w16du:dateUtc="2025-07-16T23:15:00Z">
        <w:r w:rsidR="00391200" w:rsidRPr="004802C8">
          <w:delText>s</w:delText>
        </w:r>
      </w:del>
      <w:r w:rsidR="00391200" w:rsidRPr="004802C8">
        <w:t xml:space="preserve">, </w:t>
      </w:r>
      <w:del w:id="705" w:author="Garcia, Sabrina (DFG)" w:date="2025-07-15T13:17:00Z" w16du:dateUtc="2025-07-15T21:17:00Z">
        <w:r w:rsidR="00391200" w:rsidRPr="004802C8">
          <w:delText>separately,</w:delText>
        </w:r>
      </w:del>
      <w:ins w:id="706" w:author="Garcia, Sabrina (DFG)" w:date="2025-07-15T13:17:00Z" w16du:dateUtc="2025-07-15T21:17:00Z">
        <w:r w:rsidR="00FC7AFC">
          <w:t>calculated</w:t>
        </w:r>
      </w:ins>
      <w:r w:rsidR="00391200" w:rsidRPr="004802C8">
        <w:t xml:space="preserve"> </w:t>
      </w:r>
      <w:r w:rsidR="00B946A1">
        <w:t xml:space="preserve">as </w:t>
      </w:r>
      <w:del w:id="707" w:author="Garcia, Sabrina (DFG)" w:date="2025-07-15T13:17:00Z" w16du:dateUtc="2025-07-15T21:17:00Z">
        <w:r w:rsidR="00B946A1">
          <w:delText xml:space="preserve">annual </w:delText>
        </w:r>
      </w:del>
      <w:ins w:id="708" w:author="Garcia, Sabrina (DFG)" w:date="2025-07-16T15:15:00Z" w16du:dateUtc="2025-07-16T23:15:00Z">
        <w:r w:rsidR="00A27CF8">
          <w:t xml:space="preserve">the </w:t>
        </w:r>
      </w:ins>
      <w:r w:rsidR="00B946A1">
        <w:t>sum</w:t>
      </w:r>
      <w:del w:id="709" w:author="Garcia, Sabrina (DFG)" w:date="2025-07-16T15:15:00Z" w16du:dateUtc="2025-07-16T23:15:00Z">
        <w:r w:rsidR="00B946A1">
          <w:delText>s</w:delText>
        </w:r>
      </w:del>
      <w:r w:rsidR="00B946A1">
        <w:t xml:space="preserve">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 xml:space="preserve">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w:t>
      </w:r>
      <w:ins w:id="710" w:author="Garcia, Sabrina (DFG)" w:date="2025-07-15T13:20:00Z" w16du:dateUtc="2025-07-15T21:20:00Z">
        <w:r w:rsidR="00FC7AFC">
          <w:t>in their first winter at sea</w:t>
        </w:r>
        <w:del w:id="711" w:author="genoa" w:date="2025-07-28T12:20:00Z" w16du:dateUtc="2025-07-28T19:20:00Z">
          <w:r w:rsidR="00FC7AFC" w:rsidDel="0043485E">
            <w:delText xml:space="preserve"> </w:delText>
          </w:r>
        </w:del>
      </w:ins>
      <w:del w:id="712" w:author="Garcia, Sabrina (DFG)" w:date="2025-07-15T13:20:00Z" w16du:dateUtc="2025-07-15T21:20:00Z">
        <w:r w:rsidR="00031425">
          <w:delText xml:space="preserve">released in the same year when </w:delText>
        </w:r>
        <w:commentRangeStart w:id="713"/>
        <w:r w:rsidR="00031425">
          <w:delText>both cohorts are juveniles at sea,</w:delText>
        </w:r>
      </w:del>
      <w:ins w:id="714" w:author="Garcia, Sabrina (DFG)" w:date="2025-07-15T13:21:00Z" w16du:dateUtc="2025-07-15T21:21:00Z">
        <w:r w:rsidR="00FC7AFC">
          <w:t xml:space="preserve">, which </w:t>
        </w:r>
      </w:ins>
      <w:ins w:id="715" w:author="Garcia, Sabrina (DFG)" w:date="2025-07-16T15:16:00Z" w16du:dateUtc="2025-07-16T23:16:00Z">
        <w:r w:rsidR="00336D55">
          <w:t>would be</w:t>
        </w:r>
      </w:ins>
      <w:del w:id="716" w:author="Garcia, Sabrina (DFG)" w:date="2025-07-15T13:20:00Z" w16du:dateUtc="2025-07-15T21:20:00Z">
        <w:r w:rsidR="00031425">
          <w:delText xml:space="preserve"> </w:delText>
        </w:r>
      </w:del>
      <w:del w:id="717" w:author="Garcia, Sabrina (DFG)" w:date="2025-07-16T15:16:00Z" w16du:dateUtc="2025-07-16T23:16:00Z">
        <w:r w:rsidR="00031425">
          <w:delText>approximately</w:delText>
        </w:r>
      </w:del>
      <w:r w:rsidR="00031425">
        <w:t xml:space="preserve"> </w:t>
      </w:r>
      <w:ins w:id="718" w:author="Garcia, Sabrina (DFG)" w:date="2025-07-15T13:22:00Z" w16du:dateUtc="2025-07-15T21:22:00Z">
        <w:r w:rsidR="00FC7AFC">
          <w:t>winter 2001/</w:t>
        </w:r>
      </w:ins>
      <w:r w:rsidR="00031425">
        <w:t xml:space="preserve">2002. </w:t>
      </w:r>
      <w:commentRangeEnd w:id="713"/>
      <w:r w:rsidR="00FC7AFC">
        <w:rPr>
          <w:rStyle w:val="CommentReference"/>
        </w:rPr>
        <w:commentReference w:id="713"/>
      </w:r>
      <w:r w:rsidR="00031425">
        <w:t xml:space="preserve">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t>
      </w:r>
      <w:commentRangeStart w:id="719"/>
      <w:commentRangeStart w:id="720"/>
      <w:r w:rsidR="00031425">
        <w:t>with age-0.3 Yukon Chum</w:t>
      </w:r>
      <w:commentRangeEnd w:id="719"/>
      <w:r w:rsidR="00336D55">
        <w:rPr>
          <w:rStyle w:val="CommentReference"/>
        </w:rPr>
        <w:commentReference w:id="719"/>
      </w:r>
      <w:commentRangeEnd w:id="720"/>
      <w:r w:rsidR="0043485E">
        <w:rPr>
          <w:rStyle w:val="CommentReference"/>
        </w:rPr>
        <w:commentReference w:id="720"/>
      </w:r>
      <w:r w:rsidR="00031425">
        <w:t>, and age-0.3 hatchery fish interacting with age-0.4 Yukon Chum</w:t>
      </w:r>
      <w:ins w:id="721" w:author="genoa" w:date="2025-07-28T12:21:00Z" w16du:dateUtc="2025-07-28T19:21:00Z">
        <w:r w:rsidR="0043485E">
          <w:t>, etc</w:t>
        </w:r>
      </w:ins>
      <w:r w:rsidR="00031425">
        <w:t>. While migration distances and timing certainly vary among different release points, we include hatchery releases to represent a coarse index of possible marine competition during the primary ocean rearing period.</w:t>
      </w:r>
    </w:p>
    <w:p w14:paraId="0A8C5F56" w14:textId="77777777" w:rsidR="00031425" w:rsidDel="00077FAE" w:rsidRDefault="00031425" w:rsidP="00077FAE">
      <w:pPr>
        <w:pStyle w:val="Heading4"/>
        <w:rPr>
          <w:del w:id="722" w:author="genoa" w:date="2025-07-28T12:37:00Z" w16du:dateUtc="2025-07-28T19:37:00Z"/>
        </w:rPr>
        <w:pPrChange w:id="723" w:author="genoa" w:date="2025-07-28T12:38:00Z" w16du:dateUtc="2025-07-28T19:38:00Z">
          <w:pPr/>
        </w:pPrChange>
      </w:pPr>
    </w:p>
    <w:p w14:paraId="155F0A5B" w14:textId="14BBF13B" w:rsidR="00077FAE" w:rsidRDefault="00077FAE" w:rsidP="00077FAE">
      <w:pPr>
        <w:pStyle w:val="Heading4"/>
        <w:rPr>
          <w:ins w:id="724" w:author="genoa" w:date="2025-07-28T12:36:00Z" w16du:dateUtc="2025-07-28T19:36:00Z"/>
          <w:rFonts w:ascii="Times New Roman" w:hAnsi="Times New Roman" w:cs="Times New Roman"/>
        </w:rPr>
        <w:pPrChange w:id="725" w:author="genoa" w:date="2025-07-28T12:38:00Z" w16du:dateUtc="2025-07-28T19:38:00Z">
          <w:pPr>
            <w:pStyle w:val="Heading2"/>
          </w:pPr>
        </w:pPrChange>
      </w:pPr>
      <w:ins w:id="726" w:author="genoa" w:date="2025-07-28T12:36:00Z" w16du:dateUtc="2025-07-28T19:36:00Z">
        <w:r>
          <w:rPr>
            <w:rFonts w:ascii="Times New Roman" w:hAnsi="Times New Roman" w:cs="Times New Roman"/>
          </w:rPr>
          <w:t xml:space="preserve">2.6 Sensitivity Testing </w:t>
        </w:r>
      </w:ins>
    </w:p>
    <w:p w14:paraId="4AE20ABF" w14:textId="2AE0004E" w:rsidR="00077FAE" w:rsidRPr="00077FAE" w:rsidRDefault="00077FAE" w:rsidP="00077FAE">
      <w:pPr>
        <w:ind w:firstLine="720"/>
        <w:rPr>
          <w:ins w:id="727" w:author="genoa" w:date="2025-07-28T12:36:00Z" w16du:dateUtc="2025-07-28T19:36:00Z"/>
        </w:rPr>
        <w:pPrChange w:id="728" w:author="genoa" w:date="2025-07-28T12:37:00Z" w16du:dateUtc="2025-07-28T19:37:00Z">
          <w:pPr>
            <w:pStyle w:val="Heading2"/>
          </w:pPr>
        </w:pPrChange>
      </w:pPr>
      <w:commentRangeStart w:id="729"/>
      <w:ins w:id="730" w:author="genoa" w:date="2025-07-28T12:36:00Z" w16du:dateUtc="2025-07-28T19:36:00Z">
        <w:r>
          <w:t xml:space="preserve">We conducted two sets of sensitivity testing, one to understand the sensitivity of each covariate included in the model and a second to evaluate the assumption of annual natural mortality. </w:t>
        </w:r>
        <w:r w:rsidRPr="00343D1F">
          <w:t xml:space="preserve">To </w:t>
        </w:r>
        <w:r>
          <w:t>quantify the</w:t>
        </w:r>
        <w:r w:rsidRPr="00343D1F">
          <w:t xml:space="preserve"> sensitivity</w:t>
        </w:r>
        <w:r>
          <w:t xml:space="preserve"> of model estimates</w:t>
        </w:r>
        <w:r w:rsidRPr="00343D1F">
          <w:t xml:space="preserve"> to each covariate, we iteratively </w:t>
        </w:r>
        <w:r>
          <w:t>refit</w:t>
        </w:r>
        <w:r w:rsidRPr="00343D1F">
          <w:t xml:space="preserve"> the model with one covariate removed</w:t>
        </w:r>
        <w:r>
          <w:t xml:space="preserve"> at a time and</w:t>
        </w:r>
        <w:r w:rsidRPr="00343D1F">
          <w:t xml:space="preserve"> evaluated the</w:t>
        </w:r>
        <w:r>
          <w:t xml:space="preserve"> resulting</w:t>
        </w:r>
        <w:r w:rsidRPr="00343D1F">
          <w:t xml:space="preserve"> changes in </w:t>
        </w:r>
        <w:r>
          <w:t xml:space="preserve">the remaining coefficients </w:t>
        </w:r>
      </w:ins>
      <m:oMath>
        <m:sSub>
          <m:sSubPr>
            <m:ctrlPr>
              <w:ins w:id="731" w:author="genoa" w:date="2025-07-28T12:36:00Z" w16du:dateUtc="2025-07-28T19:36:00Z">
                <w:rPr>
                  <w:rFonts w:ascii="Cambria Math" w:hAnsi="Cambria Math"/>
                </w:rPr>
              </w:ins>
            </m:ctrlPr>
          </m:sSubPr>
          <m:e>
            <m:r>
              <w:ins w:id="732" w:author="genoa" w:date="2025-07-28T12:36:00Z" w16du:dateUtc="2025-07-28T19:36:00Z">
                <m:rPr>
                  <m:sty m:val="p"/>
                </m:rPr>
                <w:rPr>
                  <w:rFonts w:ascii="Cambria Math" w:hAnsi="Cambria Math"/>
                </w:rPr>
                <m:t>θ</m:t>
              </w:ins>
            </m:r>
          </m:e>
          <m:sub>
            <m:r>
              <w:ins w:id="733" w:author="genoa" w:date="2025-07-28T12:36:00Z" w16du:dateUtc="2025-07-28T19:36:00Z">
                <m:rPr>
                  <m:sty m:val="p"/>
                </m:rPr>
                <w:rPr>
                  <w:rFonts w:ascii="Cambria Math" w:hAnsi="Cambria Math"/>
                </w:rPr>
                <m:t>s,c</m:t>
              </w:ins>
            </m:r>
          </m:sub>
        </m:sSub>
      </m:oMath>
      <w:ins w:id="734" w:author="genoa" w:date="2025-07-28T12:36:00Z" w16du:dateUtc="2025-07-28T19:36:00Z">
        <w:r w:rsidRPr="00343D1F">
          <w:t xml:space="preserve"> </w:t>
        </w:r>
        <w:r>
          <w:t xml:space="preserve">describing covariate effects on maximum stage-specific survival rates </w:t>
        </w:r>
        <w:r w:rsidRPr="00343D1F">
          <w:t>(Figure S</w:t>
        </w:r>
        <w:r>
          <w:t>5</w:t>
        </w:r>
        <w:r w:rsidRPr="00343D1F">
          <w:t xml:space="preserve">). We </w:t>
        </w:r>
        <w:r w:rsidRPr="004D4DBE">
          <w:t>expressed the changes as relative differences</w:t>
        </w:r>
        <w:r>
          <w:t xml:space="preserve">, dividing the change in each retained coefficient by the uncertainty (posterior </w:t>
        </w:r>
        <w:r w:rsidRPr="004D4DBE">
          <w:t>standard deviation</w:t>
        </w:r>
        <w:r>
          <w:t>) in that coefficient’s estimate when the full model containing all covariates was originally fit to the data.</w:t>
        </w:r>
        <w:r w:rsidRPr="004D4DBE">
          <w:t xml:space="preserve"> </w:t>
        </w:r>
        <w:r>
          <w:t xml:space="preserve">As such, the standardized covariate sensitivity </w:t>
        </w:r>
        <w:r w:rsidRPr="004D4DBE">
          <w:t>values can be interpreted as the</w:t>
        </w:r>
        <w:r>
          <w:t xml:space="preserve"> change in effect sizes, relative to their uncertainty, in</w:t>
        </w:r>
        <w:r w:rsidRPr="004D4DBE">
          <w:t xml:space="preserve"> number of standard deviations higher or lower</w:t>
        </w:r>
        <w:r w:rsidRPr="00566A05">
          <w:t xml:space="preserve"> than the estimate from the full model containing all covariates (</w:t>
        </w:r>
        <w:commentRangeStart w:id="735"/>
        <w:r w:rsidRPr="00566A05">
          <w:t xml:space="preserve">Figure </w:t>
        </w:r>
        <w:r w:rsidRPr="00566A05">
          <w:t>S</w:t>
        </w:r>
        <w:r>
          <w:t>5</w:t>
        </w:r>
        <w:commentRangeEnd w:id="735"/>
        <w:r>
          <w:rPr>
            <w:rStyle w:val="CommentReference"/>
          </w:rPr>
          <w:commentReference w:id="735"/>
        </w:r>
        <w:r w:rsidRPr="00566A05">
          <w:t xml:space="preserve">). </w:t>
        </w:r>
        <w:commentRangeEnd w:id="729"/>
        <w:r>
          <w:rPr>
            <w:rStyle w:val="CommentReference"/>
          </w:rPr>
          <w:commentReference w:id="729"/>
        </w:r>
      </w:ins>
    </w:p>
    <w:p w14:paraId="0B563D89" w14:textId="2744CC51"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09ED368C" w:rsidR="000D2233" w:rsidDel="00AD5764" w:rsidRDefault="0040582A" w:rsidP="00AD5764">
      <w:pPr>
        <w:ind w:firstLine="720"/>
        <w:rPr>
          <w:del w:id="736" w:author="genoa" w:date="2025-07-28T12:23:00Z" w16du:dateUtc="2025-07-28T19:23:00Z"/>
        </w:rPr>
      </w:pPr>
      <w:commentRangeStart w:id="737"/>
      <w:commentRangeStart w:id="738"/>
      <w:r>
        <w:t xml:space="preserve">Brood year abundances for juvenile </w:t>
      </w:r>
      <w:r w:rsidR="00913AB7">
        <w:t xml:space="preserve">and returning </w:t>
      </w:r>
      <w:r>
        <w:t xml:space="preserve">fish fluctuated by 199% </w:t>
      </w:r>
      <w:r w:rsidR="00913AB7">
        <w:t>and 187%</w:t>
      </w:r>
      <w:ins w:id="739" w:author="genoa" w:date="2025-07-28T12:21:00Z" w16du:dateUtc="2025-07-28T19:21:00Z">
        <w:r w:rsidR="0043485E">
          <w:t xml:space="preserve"> relative to the mean</w:t>
        </w:r>
      </w:ins>
      <w:r w:rsidR="00913AB7">
        <w:t>, respectively</w:t>
      </w:r>
      <w:commentRangeEnd w:id="737"/>
      <w:r w:rsidR="008D2331">
        <w:rPr>
          <w:rStyle w:val="CommentReference"/>
        </w:rPr>
        <w:commentReference w:id="737"/>
      </w:r>
      <w:commentRangeEnd w:id="738"/>
      <w:r w:rsidR="0043485E">
        <w:rPr>
          <w:rStyle w:val="CommentReference"/>
        </w:rPr>
        <w:commentReference w:id="738"/>
      </w:r>
      <w:r w:rsidR="00913AB7">
        <w:t xml:space="preserve">, </w:t>
      </w:r>
      <w:r w:rsidR="00BC7018">
        <w:t>throughout</w:t>
      </w:r>
      <w:r>
        <w:t xml:space="preserve"> the timeseries</w:t>
      </w:r>
      <w:r w:rsidR="001C1FB1">
        <w:t xml:space="preserve"> (Figure 3)</w:t>
      </w:r>
      <w:r w:rsidR="00BC7018">
        <w:t>.</w:t>
      </w:r>
      <w:r>
        <w:t xml:space="preserve"> </w:t>
      </w:r>
      <w:commentRangeStart w:id="740"/>
      <w:commentRangeStart w:id="741"/>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1C1FB1">
        <w:t xml:space="preserve">. </w:t>
      </w:r>
      <w:commentRangeEnd w:id="740"/>
      <w:r w:rsidR="00544675">
        <w:rPr>
          <w:rStyle w:val="CommentReference"/>
        </w:rPr>
        <w:commentReference w:id="740"/>
      </w:r>
      <w:commentRangeEnd w:id="741"/>
      <w:r w:rsidR="00544675">
        <w:rPr>
          <w:rStyle w:val="CommentReference"/>
        </w:rPr>
        <w:commentReference w:id="741"/>
      </w:r>
      <w:r w:rsidR="009B419E" w:rsidRPr="00343D1F">
        <w:t>Plots of observed and predicted abundance indices indicate that the model generally captured trends in</w:t>
      </w:r>
      <w:r w:rsidR="005A3A53">
        <w:t xml:space="preserve"> </w:t>
      </w:r>
      <w:del w:id="742" w:author="Lauren.Rogers" w:date="2025-07-08T15:43:00Z">
        <w:r w:rsidR="005A3A53" w:rsidDel="00A47307">
          <w:delText>Chum</w:delText>
        </w:r>
        <w:r w:rsidR="009B419E" w:rsidRPr="00343D1F" w:rsidDel="00A47307">
          <w:delText xml:space="preserve"> </w:delText>
        </w:r>
      </w:del>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commentRangeStart w:id="743"/>
      <w:r w:rsidR="008E5BE2" w:rsidRPr="004741AC">
        <w:t xml:space="preserve">Posterior predictive checks </w:t>
      </w:r>
      <w:commentRangeEnd w:id="743"/>
      <w:r w:rsidR="00414FF3">
        <w:rPr>
          <w:rStyle w:val="CommentReference"/>
        </w:rPr>
        <w:commentReference w:id="743"/>
      </w:r>
      <w:r w:rsidR="008E5BE2" w:rsidRPr="004741AC">
        <w:t xml:space="preserve">confirmed that models could simulate observations similar to those it was fit to </w:t>
      </w:r>
      <w:commentRangeStart w:id="744"/>
      <w:r w:rsidR="008E5BE2" w:rsidRPr="004741AC">
        <w:t>(</w:t>
      </w:r>
      <w:commentRangeStart w:id="745"/>
      <w:r w:rsidR="00564D28" w:rsidRPr="004741AC">
        <w:t>P</w:t>
      </w:r>
      <w:r w:rsidR="00564D28" w:rsidRPr="004741AC">
        <w:rPr>
          <w:vertAlign w:val="subscript"/>
        </w:rPr>
        <w:t>B, juvenile</w:t>
      </w:r>
      <w:r w:rsidR="00564D28" w:rsidRPr="004741AC">
        <w:t xml:space="preserve"> = 0.</w:t>
      </w:r>
      <w:r w:rsidR="003B03EA" w:rsidRPr="004741AC">
        <w:t>43</w:t>
      </w:r>
      <w:commentRangeEnd w:id="745"/>
      <w:r w:rsidR="00F067DA">
        <w:rPr>
          <w:rStyle w:val="CommentReference"/>
        </w:rPr>
        <w:commentReference w:id="745"/>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del w:id="746" w:author="Lukas DeFilippo" w:date="2025-07-28T10:52:00Z" w16du:dateUtc="2025-07-28T17:52:00Z">
        <w:r w:rsidR="008E5BE2" w:rsidRPr="004741AC">
          <w:delText>).</w:delText>
        </w:r>
      </w:del>
      <w:ins w:id="747" w:author="Lukas DeFilippo" w:date="2025-07-28T10:52:00Z" w16du:dateUtc="2025-07-28T17:52:00Z">
        <w:r w:rsidR="008E5BE2" w:rsidRPr="004741AC">
          <w:t>)</w:t>
        </w:r>
        <w:commentRangeEnd w:id="744"/>
        <w:r w:rsidR="00A402D9">
          <w:rPr>
            <w:rStyle w:val="CommentReference"/>
          </w:rPr>
          <w:commentReference w:id="744"/>
        </w:r>
        <w:r w:rsidR="008E5BE2" w:rsidRPr="004741AC">
          <w:t>.</w:t>
        </w:r>
      </w:ins>
      <w:r w:rsidR="008E5BE2" w:rsidRPr="004741AC">
        <w:t xml:space="preserve">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del w:id="748" w:author="genoa" w:date="2025-07-28T12:23:00Z" w16du:dateUtc="2025-07-28T19:23:00Z">
        <w:r w:rsidR="00A97CBC" w:rsidRPr="00343D1F" w:rsidDel="00AD5764">
          <w:delText xml:space="preserve">Further, visual inspection of trace plots </w:delText>
        </w:r>
        <w:commentRangeStart w:id="749"/>
        <w:commentRangeStart w:id="750"/>
        <w:r w:rsidR="001E4808" w:rsidRPr="00343D1F" w:rsidDel="00AD5764">
          <w:delText>indicate</w:delText>
        </w:r>
        <w:r w:rsidR="001E4808" w:rsidDel="00AD5764">
          <w:delText xml:space="preserve">d </w:delText>
        </w:r>
        <w:r w:rsidR="00A97CBC" w:rsidRPr="00343D1F" w:rsidDel="00AD5764">
          <w:delText xml:space="preserve">model convergence </w:delText>
        </w:r>
        <w:commentRangeEnd w:id="749"/>
        <w:r w:rsidR="00A402D9" w:rsidDel="00AD5764">
          <w:rPr>
            <w:rStyle w:val="CommentReference"/>
          </w:rPr>
          <w:commentReference w:id="749"/>
        </w:r>
      </w:del>
      <w:commentRangeEnd w:id="750"/>
      <w:r w:rsidR="00AD5764">
        <w:rPr>
          <w:rStyle w:val="CommentReference"/>
        </w:rPr>
        <w:commentReference w:id="750"/>
      </w:r>
      <w:del w:id="751" w:author="genoa" w:date="2025-07-28T12:23:00Z" w16du:dateUtc="2025-07-28T19:23:00Z">
        <w:r w:rsidR="00A97CBC" w:rsidRPr="00343D1F" w:rsidDel="00AD5764">
          <w:delText>(Figure S</w:delText>
        </w:r>
        <w:r w:rsidR="006F0B1A" w:rsidRPr="00343D1F" w:rsidDel="00AD5764">
          <w:delText>2</w:delText>
        </w:r>
        <w:r w:rsidR="00A97CBC" w:rsidRPr="00343D1F" w:rsidDel="00AD5764">
          <w:delText xml:space="preserve">). </w:delText>
        </w:r>
      </w:del>
    </w:p>
    <w:p w14:paraId="0123E42F" w14:textId="77777777" w:rsidR="00AD5764" w:rsidRPr="00343D1F" w:rsidRDefault="00AD5764" w:rsidP="00913AB7">
      <w:pPr>
        <w:ind w:firstLine="720"/>
        <w:rPr>
          <w:ins w:id="752" w:author="genoa" w:date="2025-07-28T12:23:00Z" w16du:dateUtc="2025-07-28T19:23:00Z"/>
        </w:rPr>
      </w:pPr>
    </w:p>
    <w:p w14:paraId="13637FE8" w14:textId="77777777" w:rsidR="0072113E" w:rsidRDefault="0072113E" w:rsidP="00AD5764">
      <w:pPr>
        <w:ind w:firstLine="720"/>
        <w:pPrChange w:id="753" w:author="genoa" w:date="2025-07-28T12:23:00Z" w16du:dateUtc="2025-07-28T19:23:00Z">
          <w:pPr/>
        </w:pPrChange>
      </w:pPr>
    </w:p>
    <w:p w14:paraId="6B6AB7F8" w14:textId="14C982FE" w:rsidR="00265C5A" w:rsidRDefault="00265C5A" w:rsidP="00265C5A">
      <w:pPr>
        <w:pStyle w:val="Heading4"/>
      </w:pPr>
      <w:r>
        <w:t>3.</w:t>
      </w:r>
      <w:r w:rsidR="009265ED">
        <w:t>2</w:t>
      </w:r>
      <w:r>
        <w:t xml:space="preserve"> Population Dynamics</w:t>
      </w:r>
    </w:p>
    <w:p w14:paraId="1EE3DBA9" w14:textId="2D4FB1A0" w:rsidR="00265C5A" w:rsidRPr="00265C5A" w:rsidRDefault="00265C5A" w:rsidP="007836D2">
      <w:pPr>
        <w:ind w:firstLine="720"/>
      </w:pPr>
      <w:r>
        <w:t>The stage structure of the IPM used to explore the population dynamics of Yukon River fall Chum salmon provided valuable insights into several key aspects</w:t>
      </w:r>
      <w:ins w:id="754" w:author="Garcia, Sabrina (DFG)" w:date="2025-07-15T13:37:00Z" w16du:dateUtc="2025-07-15T21:37:00Z">
        <w:r>
          <w:t xml:space="preserve"> </w:t>
        </w:r>
        <w:r w:rsidR="00866E75">
          <w:t>of</w:t>
        </w:r>
      </w:ins>
      <w:ins w:id="755" w:author="Garcia, Sabrina (DFG)" w:date="2025-07-28T10:53:00Z" w16du:dateUtc="2025-07-28T17:53:00Z">
        <w:r>
          <w:t xml:space="preserve"> </w:t>
        </w:r>
      </w:ins>
      <w:r>
        <w:t xml:space="preserve">population dynamics and demographic rates. </w:t>
      </w:r>
      <w:commentRangeStart w:id="756"/>
      <w:r>
        <w:t xml:space="preserve">With survival amongst sequential life stages structured as Beverton-Holt transition functions, both </w:t>
      </w:r>
      <w:r w:rsidR="007C14B1">
        <w:t>maximum</w:t>
      </w:r>
      <w:r>
        <w:t xml:space="preserve"> survival rates (i.e. basal productivities) and </w:t>
      </w:r>
      <w:ins w:id="757" w:author="Garcia, Sabrina (DFG)" w:date="2025-07-16T15:32:00Z" w16du:dateUtc="2025-07-16T23:32:00Z">
        <w:r w:rsidR="00F067DA">
          <w:t xml:space="preserve">carrying </w:t>
        </w:r>
      </w:ins>
      <w:r>
        <w:t xml:space="preserve">capacities were estimated for both the </w:t>
      </w:r>
      <w:r w:rsidRPr="000E26B1">
        <w:t xml:space="preserve">juvenile and marine life stages. </w:t>
      </w:r>
      <w:commentRangeEnd w:id="756"/>
      <w:r w:rsidR="00ED4F73">
        <w:rPr>
          <w:rStyle w:val="CommentReference"/>
        </w:rPr>
        <w:commentReference w:id="756"/>
      </w:r>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w:t>
      </w:r>
      <w:r w:rsidR="004C35A4">
        <w:t>7</w:t>
      </w:r>
      <w:r w:rsidR="007C14B1" w:rsidRPr="000E26B1">
        <w:t xml:space="preserve"> with a 95% credible </w:t>
      </w:r>
      <w:r w:rsidR="007C14B1" w:rsidRPr="00AD5764">
        <w:rPr>
          <w:highlight w:val="yellow"/>
          <w:rPrChange w:id="758" w:author="genoa" w:date="2025-07-28T12:24:00Z" w16du:dateUtc="2025-07-28T19:24:00Z">
            <w:rPr/>
          </w:rPrChange>
        </w:rPr>
        <w:t xml:space="preserve">interval of </w:t>
      </w:r>
      <w:commentRangeStart w:id="759"/>
      <w:r w:rsidR="000E26B1" w:rsidRPr="00AD5764">
        <w:rPr>
          <w:highlight w:val="yellow"/>
          <w:rPrChange w:id="760" w:author="genoa" w:date="2025-07-28T12:24:00Z" w16du:dateUtc="2025-07-28T19:24:00Z">
            <w:rPr/>
          </w:rPrChange>
        </w:rPr>
        <w:t>-1.94 to -0.19</w:t>
      </w:r>
      <w:commentRangeEnd w:id="759"/>
      <w:r w:rsidR="00866E75" w:rsidRPr="00AD5764">
        <w:rPr>
          <w:rStyle w:val="CommentReference"/>
          <w:highlight w:val="yellow"/>
          <w:rPrChange w:id="761" w:author="genoa" w:date="2025-07-28T12:24:00Z" w16du:dateUtc="2025-07-28T19:24:00Z">
            <w:rPr>
              <w:rStyle w:val="CommentReference"/>
            </w:rPr>
          </w:rPrChange>
        </w:rPr>
        <w:commentReference w:id="759"/>
      </w:r>
      <w:r w:rsidR="007C14B1" w:rsidRPr="00AD5764">
        <w:rPr>
          <w:highlight w:val="yellow"/>
          <w:rPrChange w:id="762" w:author="genoa" w:date="2025-07-28T12:24:00Z" w16du:dateUtc="2025-07-28T19:24:00Z">
            <w:rPr/>
          </w:rPrChange>
        </w:rPr>
        <w:t xml:space="preserve">, which equates to a maximum survival rate of </w:t>
      </w:r>
      <w:r w:rsidR="000E26B1" w:rsidRPr="00AD5764">
        <w:rPr>
          <w:highlight w:val="yellow"/>
          <w:rPrChange w:id="763" w:author="genoa" w:date="2025-07-28T12:24:00Z" w16du:dateUtc="2025-07-28T19:24:00Z">
            <w:rPr/>
          </w:rPrChange>
        </w:rPr>
        <w:t>25.</w:t>
      </w:r>
      <w:r w:rsidR="004C35A4" w:rsidRPr="00AD5764">
        <w:rPr>
          <w:highlight w:val="yellow"/>
          <w:rPrChange w:id="764" w:author="genoa" w:date="2025-07-28T12:24:00Z" w16du:dateUtc="2025-07-28T19:24:00Z">
            <w:rPr/>
          </w:rPrChange>
        </w:rPr>
        <w:t>5</w:t>
      </w:r>
      <w:r w:rsidR="007C14B1" w:rsidRPr="00AD5764">
        <w:rPr>
          <w:highlight w:val="yellow"/>
          <w:rPrChange w:id="765" w:author="genoa" w:date="2025-07-28T12:24:00Z" w16du:dateUtc="2025-07-28T19:24:00Z">
            <w:rPr/>
          </w:rPrChange>
        </w:rPr>
        <w:t>% (</w:t>
      </w:r>
      <w:r w:rsidR="000E26B1" w:rsidRPr="00AD5764">
        <w:rPr>
          <w:highlight w:val="yellow"/>
          <w:rPrChange w:id="766" w:author="genoa" w:date="2025-07-28T12:24:00Z" w16du:dateUtc="2025-07-28T19:24:00Z">
            <w:rPr/>
          </w:rPrChange>
        </w:rPr>
        <w:t>12.5</w:t>
      </w:r>
      <w:r w:rsidR="007C14B1" w:rsidRPr="00AD5764">
        <w:rPr>
          <w:highlight w:val="yellow"/>
          <w:rPrChange w:id="767" w:author="genoa" w:date="2025-07-28T12:24:00Z" w16du:dateUtc="2025-07-28T19:24:00Z">
            <w:rPr/>
          </w:rPrChange>
        </w:rPr>
        <w:t>-</w:t>
      </w:r>
      <w:r w:rsidR="000E26B1" w:rsidRPr="00AD5764">
        <w:rPr>
          <w:highlight w:val="yellow"/>
          <w:rPrChange w:id="768" w:author="genoa" w:date="2025-07-28T12:24:00Z" w16du:dateUtc="2025-07-28T19:24:00Z">
            <w:rPr/>
          </w:rPrChange>
        </w:rPr>
        <w:t>45.3</w:t>
      </w:r>
      <w:r w:rsidR="007C14B1" w:rsidRPr="00AD5764">
        <w:rPr>
          <w:highlight w:val="yellow"/>
          <w:rPrChange w:id="769" w:author="genoa" w:date="2025-07-28T12:24:00Z" w16du:dateUtc="2025-07-28T19:24:00Z">
            <w:rPr/>
          </w:rPrChange>
        </w:rPr>
        <w:t>%)</w:t>
      </w:r>
      <w:r w:rsidR="00DC06D9" w:rsidRPr="000E26B1">
        <w:t xml:space="preserve"> from</w:t>
      </w:r>
      <w:r w:rsidR="00DC06D9">
        <w:t xml:space="preserve"> egg to the fall after ocean entry</w:t>
      </w:r>
      <w:ins w:id="770" w:author="Garcia, Sabrina (DFG)" w:date="2025-07-15T13:37:00Z" w16du:dateUtc="2025-07-15T21:37:00Z">
        <w:r w:rsidR="00866E75">
          <w:t xml:space="preserve"> (</w:t>
        </w:r>
      </w:ins>
      <w:del w:id="771" w:author="Garcia, Sabrina (DFG)" w:date="2025-07-15T13:37:00Z" w16du:dateUtc="2025-07-15T21:37:00Z">
        <w:r w:rsidR="007C14B1">
          <w:delText xml:space="preserve">, see </w:delText>
        </w:r>
      </w:del>
      <w:r w:rsidR="007C14B1">
        <w:t xml:space="preserve">Table </w:t>
      </w:r>
      <w:r w:rsidR="00384796">
        <w:t>2</w:t>
      </w:r>
      <w:ins w:id="772" w:author="Garcia, Sabrina (DFG)" w:date="2025-07-15T13:37:00Z" w16du:dateUtc="2025-07-15T21:37:00Z">
        <w:r w:rsidR="00866E75">
          <w:t>)</w:t>
        </w:r>
      </w:ins>
      <w:ins w:id="773" w:author="Garcia, Sabrina (DFG)" w:date="2025-07-28T10:53:00Z" w16du:dateUtc="2025-07-28T17:53:00Z">
        <w:r w:rsidR="007C14B1">
          <w:t>.</w:t>
        </w:r>
      </w:ins>
      <w:del w:id="774" w:author="Garcia, Sabrina (DFG)" w:date="2025-07-28T10:53:00Z" w16du:dateUtc="2025-07-28T17:53:00Z">
        <w:r w:rsidR="007C14B1">
          <w:delText>.</w:delText>
        </w:r>
      </w:del>
      <w:r w:rsidR="007C14B1">
        <w:t xml:space="preserve"> Conversely, the maximum annual survival rate </w:t>
      </w:r>
      <w:r w:rsidR="00D349D7">
        <w:t xml:space="preserve">for Chum salmon in the marine </w:t>
      </w:r>
      <w:r w:rsidR="00D349D7" w:rsidRPr="005656D6">
        <w:t xml:space="preserve">environment was estimated at </w:t>
      </w:r>
      <w:commentRangeStart w:id="775"/>
      <w:r w:rsidR="000E26B1" w:rsidRPr="005656D6">
        <w:t>1</w:t>
      </w:r>
      <w:r w:rsidR="004C35A4">
        <w:t>2</w:t>
      </w:r>
      <w:r w:rsidR="000E26B1" w:rsidRPr="005656D6">
        <w:t>.</w:t>
      </w:r>
      <w:r w:rsidR="004C35A4">
        <w:t>6</w:t>
      </w:r>
      <w:r w:rsidR="00D349D7" w:rsidRPr="005656D6">
        <w:t xml:space="preserve">% </w:t>
      </w:r>
      <w:commentRangeEnd w:id="775"/>
      <w:r w:rsidR="00ED4F73">
        <w:rPr>
          <w:rStyle w:val="CommentReference"/>
        </w:rPr>
        <w:commentReference w:id="775"/>
      </w:r>
      <w:r w:rsidR="00D349D7" w:rsidRPr="005656D6">
        <w:t>(</w:t>
      </w:r>
      <w:r w:rsidR="000131CC">
        <w:t>0.04</w:t>
      </w:r>
      <w:r w:rsidR="000E26B1" w:rsidRPr="005656D6">
        <w:t xml:space="preserve"> </w:t>
      </w:r>
      <w:r w:rsidR="00D349D7" w:rsidRPr="005656D6">
        <w:t>-</w:t>
      </w:r>
      <w:r w:rsidR="000E26B1" w:rsidRPr="005656D6">
        <w:t xml:space="preserve"> 2</w:t>
      </w:r>
      <w:r w:rsidR="000131CC">
        <w:t>5</w:t>
      </w:r>
      <w:r w:rsidR="000E26B1" w:rsidRPr="005656D6">
        <w:t>.</w:t>
      </w:r>
      <w:r w:rsidR="000131CC">
        <w:t>3</w:t>
      </w:r>
      <w:r w:rsidR="00D349D7" w:rsidRPr="005656D6">
        <w:t xml:space="preserve">%). </w:t>
      </w:r>
      <w:r w:rsidR="008A0AE4" w:rsidRPr="005656D6">
        <w:t>Stage-specific</w:t>
      </w:r>
      <w:r w:rsidR="008A0AE4">
        <w:t xml:space="preserve"> </w:t>
      </w:r>
      <w:ins w:id="776" w:author="Garcia, Sabrina (DFG)" w:date="2025-07-15T14:11:00Z" w16du:dateUtc="2025-07-15T22:11:00Z">
        <w:r w:rsidR="00033DF2">
          <w:t xml:space="preserve">carrying </w:t>
        </w:r>
      </w:ins>
      <w:r w:rsidR="008A0AE4">
        <w:t xml:space="preserve">capacities were estimated </w:t>
      </w:r>
      <w:r w:rsidR="00A476F5">
        <w:t>at</w:t>
      </w:r>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ins w:id="777" w:author="Garcia, Sabrina (DFG)" w:date="2025-07-15T14:11:00Z" w16du:dateUtc="2025-07-15T22:11:00Z">
        <w:r w:rsidR="00033DF2">
          <w:t>)</w:t>
        </w:r>
      </w:ins>
      <w:ins w:id="778" w:author="Garcia, Sabrina (DFG)" w:date="2025-07-28T10:53:00Z" w16du:dateUtc="2025-07-28T17:53:00Z">
        <w:r w:rsidR="008A0AE4">
          <w:t>,</w:t>
        </w:r>
      </w:ins>
      <w:del w:id="779" w:author="Garcia, Sabrina (DFG)" w:date="2025-07-28T10:53:00Z" w16du:dateUtc="2025-07-28T17:53:00Z">
        <w:r w:rsidR="008A0AE4">
          <w:delText>,</w:delText>
        </w:r>
      </w:del>
      <w:r w:rsidR="008A0AE4">
        <w:t xml:space="preserve"> implying that there is </w:t>
      </w:r>
      <w:commentRangeStart w:id="780"/>
      <w:r w:rsidR="008A0AE4">
        <w:t xml:space="preserve">limited evidence </w:t>
      </w:r>
      <w:del w:id="781" w:author="Joshua.Russell" w:date="2025-07-16T13:39:00Z">
        <w:r w:rsidR="008A0AE4">
          <w:delText xml:space="preserve">from the data </w:delText>
        </w:r>
      </w:del>
      <w:r w:rsidR="008A0AE4">
        <w:t xml:space="preserve">for density-dependent capacity limitations in either life stage. </w:t>
      </w:r>
      <w:commentRangeEnd w:id="780"/>
      <w:r w:rsidR="00ED4F73">
        <w:rPr>
          <w:rStyle w:val="CommentReference"/>
        </w:rPr>
        <w:commentReference w:id="780"/>
      </w:r>
      <w:r w:rsidR="008A0AE4">
        <w:t>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w:t>
      </w:r>
      <w:del w:id="782" w:author="Garcia, Sabrina (DFG)" w:date="2025-07-16T15:33:00Z" w16du:dateUtc="2025-07-16T23:33:00Z">
        <w:r w:rsidR="00A91763">
          <w:delText xml:space="preserve">see </w:delText>
        </w:r>
      </w:del>
      <w:r w:rsidR="00A91763">
        <w:t xml:space="preserve">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4F745104" w:rsidR="00916C0C" w:rsidRPr="00343D1F" w:rsidRDefault="0072113E" w:rsidP="0025727D">
      <w:pPr>
        <w:ind w:firstLine="720"/>
      </w:pPr>
      <w:commentRangeStart w:id="783"/>
      <w:r w:rsidRPr="00343D1F">
        <w:t xml:space="preserve">Covariate effects </w:t>
      </w:r>
      <w:commentRangeEnd w:id="783"/>
      <w:r w:rsidR="00033DF2">
        <w:rPr>
          <w:rStyle w:val="CommentReference"/>
        </w:rPr>
        <w:commentReference w:id="783"/>
      </w:r>
      <w:r w:rsidRPr="00343D1F">
        <w:t xml:space="preserve">represent how </w:t>
      </w:r>
      <w:del w:id="784" w:author="Garcia, Sabrina (DFG)" w:date="2025-07-16T15:35:00Z" w16du:dateUtc="2025-07-16T23:35:00Z">
        <w:r w:rsidRPr="00343D1F">
          <w:delText>ecosystem change</w:delText>
        </w:r>
      </w:del>
      <w:ins w:id="785" w:author="Garcia, Sabrina (DFG)" w:date="2025-07-16T15:35:00Z" w16du:dateUtc="2025-07-16T23:35:00Z">
        <w:r w:rsidR="00F067DA">
          <w:t>each environmental covariate</w:t>
        </w:r>
      </w:ins>
      <w:r w:rsidRPr="00343D1F">
        <w:t xml:space="preserve"> </w:t>
      </w:r>
      <w:r w:rsidR="002476C1">
        <w:t>is associated with</w:t>
      </w:r>
      <w:r w:rsidR="002476C1" w:rsidRPr="00343D1F">
        <w:t xml:space="preserve"> </w:t>
      </w:r>
      <w:ins w:id="786" w:author="Garcia, Sabrina (DFG)" w:date="2025-07-15T14:14:00Z" w16du:dateUtc="2025-07-15T22:14:00Z">
        <w:r w:rsidR="00033DF2">
          <w:t xml:space="preserve">fall </w:t>
        </w:r>
      </w:ins>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35374E">
        <w:t xml:space="preserve"> </w:t>
      </w:r>
      <w:r w:rsidR="005D30CC" w:rsidRPr="00343D1F">
        <w:t>1</w:t>
      </w:r>
      <w:ins w:id="787" w:author="Lauren.Rogers" w:date="2025-07-08T15:46:00Z">
        <w:r w:rsidR="00A47307">
          <w:t xml:space="preserve"> </w:t>
        </w:r>
      </w:ins>
      <w:r w:rsidR="005D30CC" w:rsidRPr="00343D1F">
        <w:t xml:space="preserve">standard deviation increase in the </w:t>
      </w:r>
      <w:r w:rsidR="005D30CC" w:rsidRPr="00343D1F">
        <w:lastRenderedPageBreak/>
        <w:t>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ins w:id="788" w:author="genoa" w:date="2025-07-30T12:57:00Z" w16du:dateUtc="2025-07-30T19:57:00Z">
        <w:r w:rsidR="0025727D">
          <w:t xml:space="preserve">We interpreted the credible intervals and </w:t>
        </w:r>
        <w:r w:rsidR="0025727D" w:rsidRPr="0025727D">
          <w:t xml:space="preserve">estimates as follows: </w:t>
        </w:r>
        <w:r w:rsidR="0025727D" w:rsidRPr="0025727D">
          <w:rPr>
            <w:rFonts w:eastAsiaTheme="minorHAnsi"/>
            <w:rPrChange w:id="789" w:author="genoa" w:date="2025-07-30T12:57:00Z" w16du:dateUtc="2025-07-30T19:57:00Z">
              <w:rPr>
                <w:rFonts w:ascii="Helvetica" w:eastAsiaTheme="minorHAnsi" w:hAnsi="Helvetica" w:cs="Helvetica"/>
              </w:rPr>
            </w:rPrChange>
          </w:rPr>
          <w:t xml:space="preserve">95% credible intervals </w:t>
        </w:r>
        <w:r w:rsidR="0025727D" w:rsidRPr="0025727D">
          <w:rPr>
            <w:rFonts w:eastAsiaTheme="minorHAnsi"/>
            <w:rPrChange w:id="790" w:author="genoa" w:date="2025-07-30T12:57:00Z" w16du:dateUtc="2025-07-30T19:57:00Z">
              <w:rPr>
                <w:rFonts w:ascii="Helvetica" w:eastAsiaTheme="minorHAnsi" w:hAnsi="Helvetica" w:cs="Helvetica"/>
              </w:rPr>
            </w:rPrChange>
          </w:rPr>
          <w:t xml:space="preserve">that do not overlap zero indicate strong support, and </w:t>
        </w:r>
        <w:r w:rsidR="0025727D" w:rsidRPr="0025727D">
          <w:rPr>
            <w:rFonts w:eastAsiaTheme="minorHAnsi"/>
            <w:rPrChange w:id="791" w:author="genoa" w:date="2025-07-30T12:57:00Z" w16du:dateUtc="2025-07-30T19:57:00Z">
              <w:rPr>
                <w:rFonts w:ascii="Helvetica" w:eastAsiaTheme="minorHAnsi" w:hAnsi="Helvetica" w:cs="Helvetica"/>
              </w:rPr>
            </w:rPrChange>
          </w:rPr>
          <w:t xml:space="preserve">50% credible intervals </w:t>
        </w:r>
        <w:r w:rsidR="0025727D" w:rsidRPr="0025727D">
          <w:rPr>
            <w:rFonts w:eastAsiaTheme="minorHAnsi"/>
            <w:rPrChange w:id="792" w:author="genoa" w:date="2025-07-30T12:57:00Z" w16du:dateUtc="2025-07-30T19:57:00Z">
              <w:rPr>
                <w:rFonts w:ascii="Helvetica" w:eastAsiaTheme="minorHAnsi" w:hAnsi="Helvetica" w:cs="Helvetica"/>
              </w:rPr>
            </w:rPrChange>
          </w:rPr>
          <w:t>that do not overlap zero indicate moderate support.</w:t>
        </w:r>
        <w:r w:rsidR="0025727D">
          <w:rPr>
            <w:rFonts w:ascii="Helvetica" w:eastAsiaTheme="minorHAnsi" w:hAnsi="Helvetica" w:cs="Helvetica"/>
          </w:rPr>
          <w:t xml:space="preserve"> </w:t>
        </w:r>
      </w:ins>
      <w:del w:id="793" w:author="genoa" w:date="2025-07-30T12:58:00Z" w16du:dateUtc="2025-07-30T19:58:00Z">
        <w:r w:rsidR="00065521" w:rsidRPr="00343D1F" w:rsidDel="0025727D">
          <w:delText xml:space="preserve">We found that </w:delText>
        </w:r>
        <w:r w:rsidR="00791424" w:rsidDel="0025727D">
          <w:delText>most</w:delText>
        </w:r>
        <w:r w:rsidR="00065521" w:rsidRPr="00343D1F" w:rsidDel="0025727D">
          <w:delText xml:space="preserve"> covariates in the juvenile stage did not have an effect that was different from zero</w:delText>
        </w:r>
      </w:del>
      <w:ins w:id="794" w:author="Lauren.Rogers" w:date="2025-07-08T15:46:00Z">
        <w:del w:id="795" w:author="genoa" w:date="2025-07-30T12:58:00Z" w16du:dateUtc="2025-07-30T19:58:00Z">
          <w:r w:rsidR="00296C88" w:rsidDel="0025727D">
            <w:delText>;</w:delText>
          </w:r>
        </w:del>
      </w:ins>
      <w:del w:id="796" w:author="genoa" w:date="2025-07-30T12:58:00Z" w16du:dateUtc="2025-07-30T19:58:00Z">
        <w:r w:rsidR="00065521" w:rsidRPr="00343D1F" w:rsidDel="0025727D">
          <w:delText>, however</w:delText>
        </w:r>
      </w:del>
      <w:ins w:id="797" w:author="Lauren.Rogers" w:date="2025-07-08T15:46:00Z">
        <w:del w:id="798" w:author="genoa" w:date="2025-07-30T12:58:00Z" w16du:dateUtc="2025-07-30T19:58:00Z">
          <w:r w:rsidR="00296C88" w:rsidDel="0025727D">
            <w:delText>,</w:delText>
          </w:r>
        </w:del>
      </w:ins>
      <w:ins w:id="799" w:author="genoa" w:date="2025-07-30T12:58:00Z" w16du:dateUtc="2025-07-30T19:58:00Z">
        <w:r w:rsidR="0025727D">
          <w:t>We</w:t>
        </w:r>
      </w:ins>
      <w:r w:rsidR="00065521" w:rsidRPr="00343D1F">
        <w:t xml:space="preserve"> </w:t>
      </w:r>
      <w:del w:id="800" w:author="genoa" w:date="2025-07-30T12:58:00Z" w16du:dateUtc="2025-07-30T19:58:00Z">
        <w:r w:rsidR="00065521" w:rsidRPr="00343D1F" w:rsidDel="0025727D">
          <w:delText>w</w:delText>
        </w:r>
        <w:r w:rsidR="0065585C" w:rsidRPr="00343D1F" w:rsidDel="0025727D">
          <w:delText xml:space="preserve">e </w:delText>
        </w:r>
      </w:del>
      <w:r w:rsidR="0065585C" w:rsidRPr="00343D1F">
        <w:t xml:space="preserve">found </w:t>
      </w:r>
      <w:r w:rsidR="002A570C">
        <w:t xml:space="preserve">a </w:t>
      </w:r>
      <w:ins w:id="801" w:author="genoa" w:date="2025-07-30T12:58:00Z" w16du:dateUtc="2025-07-30T19:58:00Z">
        <w:r w:rsidR="0025727D">
          <w:t xml:space="preserve">strong </w:t>
        </w:r>
      </w:ins>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xml:space="preserve">, suggesting that </w:t>
      </w:r>
      <w:del w:id="802" w:author="genoa" w:date="2025-07-28T10:53:00Z" w16du:dateUtc="2025-07-28T17:53:00Z">
        <w:r w:rsidR="002A570C">
          <w:delText>an</w:delText>
        </w:r>
      </w:del>
      <w:ins w:id="803" w:author="Joshua.Russell" w:date="2025-07-28T10:52:00Z" w16du:dateUtc="2025-07-28T17:52:00Z">
        <w:r w:rsidR="002A570C">
          <w:t>a</w:t>
        </w:r>
      </w:ins>
      <w:ins w:id="804" w:author="Joshua.Russell" w:date="2025-07-16T13:36:00Z">
        <w:r w:rsidR="00414FF3">
          <w:t xml:space="preserve"> 12-inch (1 SD) increase in mean winter sn</w:t>
        </w:r>
      </w:ins>
      <w:ins w:id="805" w:author="Joshua.Russell" w:date="2025-07-16T13:37:00Z">
        <w:r w:rsidR="00414FF3">
          <w:t xml:space="preserve">owpack </w:t>
        </w:r>
        <w:del w:id="806" w:author="genoa" w:date="2025-07-28T12:33:00Z" w16du:dateUtc="2025-07-28T19:33:00Z">
          <w:r w:rsidR="00414FF3" w:rsidDel="00077FAE">
            <w:delText>depth</w:delText>
          </w:r>
        </w:del>
      </w:ins>
      <w:del w:id="807" w:author="genoa" w:date="2025-07-28T12:33:00Z" w16du:dateUtc="2025-07-28T19:33:00Z">
        <w:r w:rsidR="002A570C" w:rsidDel="00077FAE">
          <w:delText>n</w:delText>
        </w:r>
        <w:r w:rsidR="002A570C" w:rsidDel="00077FAE">
          <w:delText>an</w:delText>
        </w:r>
        <w:r w:rsidR="002A570C" w:rsidDel="00077FAE">
          <w:delText xml:space="preserve"> increase in </w:delText>
        </w:r>
        <w:r w:rsidR="0033170D" w:rsidDel="00077FAE">
          <w:delText xml:space="preserve">winter </w:delText>
        </w:r>
        <w:r w:rsidR="002A570C" w:rsidDel="00077FAE">
          <w:delText>snowpack</w:delText>
        </w:r>
        <w:r w:rsidR="00B4700D" w:rsidDel="00077FAE">
          <w:delText xml:space="preserve"> </w:delText>
        </w:r>
        <w:r w:rsidR="0033170D" w:rsidDel="00077FAE">
          <w:delText xml:space="preserve">mean </w:delText>
        </w:r>
        <w:r w:rsidR="00B4700D" w:rsidDel="00077FAE">
          <w:delText xml:space="preserve">depth of </w:delText>
        </w:r>
        <w:r w:rsidR="0033170D" w:rsidDel="00077FAE">
          <w:delText>12 inches</w:delText>
        </w:r>
        <w:r w:rsidR="0035374E" w:rsidDel="00077FAE">
          <w:delText xml:space="preserve"> (1 SD)</w:delText>
        </w:r>
        <w:r w:rsidR="002A570C" w:rsidDel="00077FAE">
          <w:delText xml:space="preserve"> is</w:delText>
        </w:r>
      </w:del>
      <w:ins w:id="808" w:author="genoa" w:date="2025-07-28T12:33:00Z" w16du:dateUtc="2025-07-28T19:33:00Z">
        <w:r w:rsidR="00077FAE">
          <w:t>depth is</w:t>
        </w:r>
      </w:ins>
      <w:r w:rsidR="002A570C">
        <w:t xml:space="preserve"> </w:t>
      </w:r>
      <w:r w:rsidR="002A570C" w:rsidRPr="004A4446">
        <w:t xml:space="preserve">associated with </w:t>
      </w:r>
      <w:r w:rsidR="0035374E">
        <w:t xml:space="preserve">a </w:t>
      </w:r>
      <w:commentRangeStart w:id="809"/>
      <w:commentRangeStart w:id="810"/>
      <w:r w:rsidR="00C8550C">
        <w:t>19.40</w:t>
      </w:r>
      <w:r w:rsidR="002A570C" w:rsidRPr="004A4446">
        <w:t xml:space="preserve">% </w:t>
      </w:r>
      <w:commentRangeEnd w:id="809"/>
      <w:r w:rsidR="00AB5BA8">
        <w:rPr>
          <w:rStyle w:val="CommentReference"/>
        </w:rPr>
        <w:commentReference w:id="809"/>
      </w:r>
      <w:commentRangeEnd w:id="810"/>
      <w:r w:rsidR="00077FAE">
        <w:rPr>
          <w:rStyle w:val="CommentReference"/>
        </w:rPr>
        <w:commentReference w:id="810"/>
      </w:r>
      <w:r w:rsidR="002A570C" w:rsidRPr="004A4446">
        <w:t>increase in survival</w:t>
      </w:r>
      <w:r w:rsidR="002476C1" w:rsidRPr="004A4446">
        <w:t xml:space="preserve"> </w:t>
      </w:r>
      <w:r w:rsidR="0065585C" w:rsidRPr="004A4446">
        <w:t>(</w:t>
      </w:r>
      <w:commentRangeStart w:id="811"/>
      <w:r w:rsidR="00C8550C">
        <w:t>19.40</w:t>
      </w:r>
      <w:r w:rsidR="0033170D" w:rsidRPr="004A4446">
        <w:t xml:space="preserve">% </w:t>
      </w:r>
      <w:r w:rsidR="0055735C" w:rsidRPr="004A4446">
        <w:t>95% CI: (</w:t>
      </w:r>
      <w:r w:rsidR="0033170D">
        <w:t>6.</w:t>
      </w:r>
      <w:r w:rsidR="00C8550C">
        <w:t>90</w:t>
      </w:r>
      <w:r w:rsidR="00C55BE8" w:rsidRPr="004A4446">
        <w:t>,</w:t>
      </w:r>
      <w:r w:rsidR="0033170D">
        <w:t xml:space="preserve"> 35.4</w:t>
      </w:r>
      <w:r w:rsidR="00C8550C">
        <w:t>0</w:t>
      </w:r>
      <w:r w:rsidR="0055735C" w:rsidRPr="004A4446">
        <w:t>),</w:t>
      </w:r>
      <w:r w:rsidR="002C11C5">
        <w:rPr>
          <w:b/>
          <w:bCs/>
        </w:rPr>
        <w:t xml:space="preserve"> </w:t>
      </w:r>
      <w:commentRangeEnd w:id="811"/>
      <w:r w:rsidR="00033DF2">
        <w:rPr>
          <w:rStyle w:val="CommentReference"/>
        </w:rPr>
        <w:commentReference w:id="811"/>
      </w:r>
      <w:r w:rsidR="002C11C5" w:rsidRPr="002C11C5">
        <w:t xml:space="preserve">Table </w:t>
      </w:r>
      <w:r w:rsidR="00384796">
        <w:t>2</w:t>
      </w:r>
      <w:r w:rsidR="0065585C" w:rsidRPr="002C11C5">
        <w:t>,</w:t>
      </w:r>
      <w:r w:rsidR="0065585C" w:rsidRPr="004A4446">
        <w:t xml:space="preserve"> Figure 4). </w:t>
      </w:r>
      <w:del w:id="812" w:author="genoa" w:date="2025-07-30T12:58:00Z" w16du:dateUtc="2025-07-30T19:58:00Z">
        <w:r w:rsidR="00065521" w:rsidRPr="004A4446" w:rsidDel="0025727D">
          <w:delText xml:space="preserve">Covariates </w:delText>
        </w:r>
        <w:r w:rsidR="00B4700D" w:rsidDel="0025727D">
          <w:delText>explored for</w:delText>
        </w:r>
        <w:r w:rsidR="00065521" w:rsidRPr="004A4446" w:rsidDel="0025727D">
          <w:delText xml:space="preserve"> </w:delText>
        </w:r>
        <w:r w:rsidR="002B3CD2" w:rsidRPr="004A4446" w:rsidDel="0025727D">
          <w:delText xml:space="preserve">the </w:delText>
        </w:r>
        <w:r w:rsidR="00BC7018" w:rsidRPr="004A4446" w:rsidDel="0025727D">
          <w:delText>marine stage, from the</w:delText>
        </w:r>
        <w:r w:rsidR="002B3CD2" w:rsidRPr="004A4446" w:rsidDel="0025727D">
          <w:delText xml:space="preserve"> first winter at sea to maturity, </w:delText>
        </w:r>
        <w:r w:rsidR="00065521" w:rsidRPr="004A4446" w:rsidDel="0025727D">
          <w:delText xml:space="preserve">appeared to have a </w:delText>
        </w:r>
        <w:r w:rsidR="00F527C8" w:rsidRPr="004A4446" w:rsidDel="0025727D">
          <w:delText xml:space="preserve">stronger </w:delText>
        </w:r>
        <w:r w:rsidR="00063EE3" w:rsidRPr="004A4446" w:rsidDel="0025727D">
          <w:delText>association with</w:delText>
        </w:r>
        <w:r w:rsidR="00065521" w:rsidRPr="004A4446" w:rsidDel="0025727D">
          <w:delText xml:space="preserve"> </w:delText>
        </w:r>
        <w:r w:rsidR="002476C1" w:rsidRPr="004A4446" w:rsidDel="0025727D">
          <w:delText>survival</w:delText>
        </w:r>
        <w:r w:rsidR="00065521" w:rsidRPr="004A4446" w:rsidDel="0025727D">
          <w:delText>.</w:delText>
        </w:r>
      </w:del>
      <w:ins w:id="813" w:author="genoa" w:date="2025-07-30T12:58:00Z" w16du:dateUtc="2025-07-30T19:58:00Z">
        <w:r w:rsidR="0025727D">
          <w:t>In the marine stage,</w:t>
        </w:r>
      </w:ins>
      <w:r w:rsidR="00065521" w:rsidRPr="004A4446">
        <w:t xml:space="preserve"> </w:t>
      </w:r>
      <w:ins w:id="814" w:author="genoa" w:date="2025-07-30T12:58:00Z" w16du:dateUtc="2025-07-30T19:58:00Z">
        <w:r w:rsidR="0025727D">
          <w:t>w</w:t>
        </w:r>
      </w:ins>
      <w:del w:id="815" w:author="genoa" w:date="2025-07-30T12:58:00Z" w16du:dateUtc="2025-07-30T19:58:00Z">
        <w:r w:rsidR="0065585C" w:rsidRPr="004A4446" w:rsidDel="0025727D">
          <w:delText>W</w:delText>
        </w:r>
      </w:del>
      <w:r w:rsidR="0065585C" w:rsidRPr="004A4446">
        <w:t xml:space="preserve">e found </w:t>
      </w:r>
      <w:r w:rsidR="00496AC5" w:rsidRPr="004A4446">
        <w:t>a</w:t>
      </w:r>
      <w:r w:rsidR="0065585C" w:rsidRPr="004A4446">
        <w:t xml:space="preserve"> </w:t>
      </w:r>
      <w:ins w:id="816" w:author="genoa" w:date="2025-07-30T12:58:00Z" w16du:dateUtc="2025-07-30T19:58:00Z">
        <w:r w:rsidR="0025727D">
          <w:t xml:space="preserve">strong </w:t>
        </w:r>
      </w:ins>
      <w:r w:rsidR="0065585C" w:rsidRPr="004A4446">
        <w:t xml:space="preserve">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w:t>
      </w:r>
      <w:r w:rsidR="0035374E">
        <w:t xml:space="preserve"> (1 SD)</w:t>
      </w:r>
      <w:r w:rsidR="00AD15D5">
        <w:t>, Yukon River Chum survival</w:t>
      </w:r>
      <w:r w:rsidR="00FF17F7">
        <w:t xml:space="preserve"> declines by</w:t>
      </w:r>
      <w:r w:rsidR="00722261">
        <w:t xml:space="preserve"> </w:t>
      </w:r>
      <w:r w:rsidR="0033170D">
        <w:t>1</w:t>
      </w:r>
      <w:r w:rsidR="007B4F0A">
        <w:t>5.20</w:t>
      </w:r>
      <w:r w:rsidR="00C55BE8" w:rsidRPr="004A4446">
        <w:t>%</w:t>
      </w:r>
      <w:r w:rsidR="00815178" w:rsidRPr="004A4446">
        <w:t xml:space="preserve"> </w:t>
      </w:r>
      <w:r w:rsidR="00722261">
        <w:t>(</w:t>
      </w:r>
      <w:r w:rsidR="00815178" w:rsidRPr="004A4446">
        <w:t xml:space="preserve">95% CI: </w:t>
      </w:r>
      <w:r w:rsidR="00FF17F7">
        <w:t>-</w:t>
      </w:r>
      <w:r w:rsidR="007B4F0A">
        <w:t>23.09</w:t>
      </w:r>
      <w:r w:rsidR="00815178" w:rsidRPr="004A4446">
        <w:t>,</w:t>
      </w:r>
      <w:r w:rsidR="004A4446" w:rsidRPr="004A4446">
        <w:t xml:space="preserve"> </w:t>
      </w:r>
      <w:r w:rsidR="00C55BE8" w:rsidRPr="004A4446">
        <w:t>-</w:t>
      </w:r>
      <w:r w:rsidR="0033170D">
        <w:t>6</w:t>
      </w:r>
      <w:r w:rsidR="00C55BE8" w:rsidRPr="004A4446">
        <w:t>.78</w:t>
      </w:r>
      <w:r w:rsidR="00815178" w:rsidRPr="004A4446">
        <w:t>)</w:t>
      </w:r>
      <w:r w:rsidR="0035374E">
        <w:t>.</w:t>
      </w:r>
      <w:r w:rsidR="002A570C" w:rsidRPr="004A4446">
        <w:t xml:space="preserve"> We also found a </w:t>
      </w:r>
      <w:ins w:id="817" w:author="genoa" w:date="2025-07-30T12:59:00Z" w16du:dateUtc="2025-07-30T19:59:00Z">
        <w:r w:rsidR="0025727D">
          <w:t xml:space="preserve">strong </w:t>
        </w:r>
      </w:ins>
      <w:r w:rsidR="00C55BE8" w:rsidRPr="004A4446">
        <w:t>negative</w:t>
      </w:r>
      <w:r w:rsidR="002A570C" w:rsidRPr="004A4446">
        <w:t xml:space="preserve"> relationship between marine survival and </w:t>
      </w:r>
      <w:commentRangeStart w:id="818"/>
      <w:r w:rsidR="00496AC5" w:rsidRPr="004A4446">
        <w:t xml:space="preserve">winter </w:t>
      </w:r>
      <w:r w:rsidR="0035374E">
        <w:t>CDD</w:t>
      </w:r>
      <w:r w:rsidR="002A570C" w:rsidRPr="004A4446">
        <w:t xml:space="preserve"> in the Aleutians Islands</w:t>
      </w:r>
      <w:r w:rsidR="00815178" w:rsidRPr="004A4446">
        <w:t xml:space="preserve"> </w:t>
      </w:r>
      <w:commentRangeEnd w:id="818"/>
      <w:r w:rsidR="00AB5BA8">
        <w:rPr>
          <w:rStyle w:val="CommentReference"/>
        </w:rPr>
        <w:commentReference w:id="818"/>
      </w:r>
      <w:r w:rsidR="00815178" w:rsidRPr="004A4446">
        <w:t>(</w:t>
      </w:r>
      <w:r w:rsidR="00C55BE8" w:rsidRPr="004A4446">
        <w:t>-</w:t>
      </w:r>
      <w:r w:rsidR="0033170D">
        <w:t>24.75</w:t>
      </w:r>
      <w:r w:rsidR="00815178" w:rsidRPr="004A4446">
        <w:t>, 95% CI: (-</w:t>
      </w:r>
      <w:r w:rsidR="0033170D">
        <w:t>32</w:t>
      </w:r>
      <w:r w:rsidR="00C55BE8" w:rsidRPr="004A4446">
        <w:t>.85</w:t>
      </w:r>
      <w:ins w:id="819" w:author="Garcia, Sabrina (DFG)" w:date="2025-07-28T10:53:00Z" w16du:dateUtc="2025-07-28T17:53:00Z">
        <w:r w:rsidR="00C55BE8" w:rsidRPr="004A4446">
          <w:t>,</w:t>
        </w:r>
      </w:ins>
      <w:ins w:id="820" w:author="Garcia, Sabrina (DFG)" w:date="2025-07-16T15:38:00Z" w16du:dateUtc="2025-07-16T23:38:00Z">
        <w:r w:rsidR="00F067DA">
          <w:t xml:space="preserve"> </w:t>
        </w:r>
      </w:ins>
      <w:ins w:id="821" w:author="Garcia, Sabrina (DFG)" w:date="2025-07-28T10:53:00Z" w16du:dateUtc="2025-07-28T17:53:00Z">
        <w:r w:rsidR="00C55BE8" w:rsidRPr="004A4446">
          <w:t>-</w:t>
        </w:r>
      </w:ins>
      <w:del w:id="822" w:author="Garcia, Sabrina (DFG)" w:date="2025-07-28T10:53:00Z" w16du:dateUtc="2025-07-28T17:53:00Z">
        <w:r w:rsidR="00C55BE8" w:rsidRPr="004A4446">
          <w:delText>,-</w:delText>
        </w:r>
      </w:del>
      <w:r w:rsidR="00C55BE8" w:rsidRPr="004A4446">
        <w:t>1</w:t>
      </w:r>
      <w:r w:rsidR="0033170D">
        <w:t>7</w:t>
      </w:r>
      <w:r w:rsidR="00C55BE8" w:rsidRPr="004A4446">
        <w:t>.78</w:t>
      </w:r>
      <w:r w:rsidR="002A570C" w:rsidRPr="004A4446">
        <w:t>)) (</w:t>
      </w:r>
      <w:r w:rsidR="00382AE1" w:rsidRPr="004A4446">
        <w:t>Table S2, Figure 4</w:t>
      </w:r>
      <w:r w:rsidR="00815178" w:rsidRPr="004A4446">
        <w:t>)</w:t>
      </w:r>
      <w:r w:rsidR="005C789D">
        <w:t xml:space="preserve">, indicating that for </w:t>
      </w:r>
      <w:r w:rsidR="00566A05">
        <w:t xml:space="preserve">an increase </w:t>
      </w:r>
      <w:del w:id="823" w:author="Garcia, Sabrina (DFG)" w:date="2025-07-15T14:20:00Z" w16du:dateUtc="2025-07-15T22:20:00Z">
        <w:r w:rsidR="00566A05">
          <w:delText xml:space="preserve">in </w:delText>
        </w:r>
      </w:del>
      <w:ins w:id="824" w:author="Garcia, Sabrina (DFG)" w:date="2025-07-15T14:20:00Z" w16du:dateUtc="2025-07-15T22:20:00Z">
        <w:r w:rsidR="005964AB">
          <w:t xml:space="preserve">of </w:t>
        </w:r>
      </w:ins>
      <w:commentRangeStart w:id="825"/>
      <w:r w:rsidR="00566A05">
        <w:t>91.7</w:t>
      </w:r>
      <w:r w:rsidR="00566A05">
        <w:sym w:font="Symbol" w:char="F0B0"/>
      </w:r>
      <w:r w:rsidR="00566A05">
        <w:t>C</w:t>
      </w:r>
      <w:r w:rsidR="005C789D">
        <w:t xml:space="preserve"> </w:t>
      </w:r>
      <w:r w:rsidR="00566A05">
        <w:t>cumulative degree days over the course of the winter</w:t>
      </w:r>
      <w:commentRangeEnd w:id="825"/>
      <w:r w:rsidR="00AB5BA8">
        <w:rPr>
          <w:rStyle w:val="CommentReference"/>
        </w:rPr>
        <w:commentReference w:id="825"/>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w:t>
      </w:r>
      <w:ins w:id="826" w:author="genoa" w:date="2025-07-30T12:59:00Z" w16du:dateUtc="2025-07-30T19:59:00Z">
        <w:r w:rsidR="0025727D">
          <w:t xml:space="preserve">strong </w:t>
        </w:r>
      </w:ins>
      <w:r w:rsidR="0065585C" w:rsidRPr="004A4446">
        <w:t xml:space="preserve">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7B4F0A">
        <w:t>Murphy et al 2021</w:t>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0645BFCD" w:rsidR="00566A05" w:rsidRPr="00566A05" w:rsidRDefault="00566A05" w:rsidP="00566A05">
      <w:pPr>
        <w:pStyle w:val="CommentText"/>
        <w:ind w:firstLine="720"/>
        <w:rPr>
          <w:sz w:val="24"/>
          <w:szCs w:val="24"/>
        </w:rPr>
      </w:pPr>
      <w:commentRangeStart w:id="827"/>
      <w:del w:id="828" w:author="genoa" w:date="2025-07-28T12:36:00Z" w16du:dateUtc="2025-07-28T19:36:00Z">
        <w:r w:rsidDel="00077FAE">
          <w:rPr>
            <w:sz w:val="24"/>
            <w:szCs w:val="24"/>
          </w:rPr>
          <w:delText xml:space="preserve">We conducted two </w:delText>
        </w:r>
        <w:r w:rsidR="0035374E" w:rsidDel="00077FAE">
          <w:rPr>
            <w:sz w:val="24"/>
            <w:szCs w:val="24"/>
          </w:rPr>
          <w:delText>sets</w:delText>
        </w:r>
        <w:r w:rsidDel="00077FAE">
          <w:rPr>
            <w:sz w:val="24"/>
            <w:szCs w:val="24"/>
          </w:rPr>
          <w:delText xml:space="preserve"> of sensitivity testing, one to understand the sensitivity of each covariate included in the model</w:delText>
        </w:r>
        <w:r w:rsidR="0035374E" w:rsidDel="00077FAE">
          <w:rPr>
            <w:sz w:val="24"/>
            <w:szCs w:val="24"/>
          </w:rPr>
          <w:delText xml:space="preserve"> and a second to evaluate the assumption of annual </w:delText>
        </w:r>
      </w:del>
      <w:ins w:id="829" w:author="Garcia, Sabrina (DFG)" w:date="2025-07-15T14:21:00Z" w16du:dateUtc="2025-07-15T22:21:00Z">
        <w:del w:id="830" w:author="genoa" w:date="2025-07-28T12:36:00Z" w16du:dateUtc="2025-07-28T19:36:00Z">
          <w:r w:rsidR="00CD172B" w:rsidDel="00077FAE">
            <w:rPr>
              <w:sz w:val="24"/>
              <w:szCs w:val="24"/>
            </w:rPr>
            <w:delText xml:space="preserve">natural </w:delText>
          </w:r>
        </w:del>
      </w:ins>
      <w:del w:id="831" w:author="genoa" w:date="2025-07-28T12:36:00Z" w16du:dateUtc="2025-07-28T19:36:00Z">
        <w:r w:rsidR="0035374E" w:rsidDel="00077FAE">
          <w:rPr>
            <w:sz w:val="24"/>
            <w:szCs w:val="24"/>
          </w:rPr>
          <w:delText xml:space="preserve">mortality. </w:delText>
        </w:r>
        <w:r w:rsidR="00FB3475" w:rsidRPr="00343D1F" w:rsidDel="00077FAE">
          <w:rPr>
            <w:sz w:val="24"/>
            <w:szCs w:val="24"/>
          </w:rPr>
          <w:delText xml:space="preserve">To </w:delText>
        </w:r>
        <w:r w:rsidR="00263F3B" w:rsidDel="00077FAE">
          <w:rPr>
            <w:sz w:val="24"/>
            <w:szCs w:val="24"/>
          </w:rPr>
          <w:delText>quantify the</w:delText>
        </w:r>
        <w:r w:rsidR="00FB3475" w:rsidRPr="00343D1F" w:rsidDel="00077FAE">
          <w:rPr>
            <w:sz w:val="24"/>
            <w:szCs w:val="24"/>
          </w:rPr>
          <w:delText xml:space="preserve"> sensitivity</w:delText>
        </w:r>
        <w:r w:rsidR="00263F3B" w:rsidDel="00077FAE">
          <w:rPr>
            <w:sz w:val="24"/>
            <w:szCs w:val="24"/>
          </w:rPr>
          <w:delText xml:space="preserve"> of model estimates</w:delText>
        </w:r>
        <w:r w:rsidR="00FB3475" w:rsidRPr="00343D1F" w:rsidDel="00077FAE">
          <w:rPr>
            <w:sz w:val="24"/>
            <w:szCs w:val="24"/>
          </w:rPr>
          <w:delText xml:space="preserve"> to </w:delText>
        </w:r>
        <w:r w:rsidR="00B14CC9" w:rsidRPr="00343D1F" w:rsidDel="00077FAE">
          <w:rPr>
            <w:sz w:val="24"/>
            <w:szCs w:val="24"/>
          </w:rPr>
          <w:delText xml:space="preserve">each covariate, we iteratively </w:delText>
        </w:r>
        <w:r w:rsidR="00263F3B" w:rsidDel="00077FAE">
          <w:rPr>
            <w:sz w:val="24"/>
            <w:szCs w:val="24"/>
          </w:rPr>
          <w:delText>refit</w:delText>
        </w:r>
        <w:r w:rsidR="00263F3B" w:rsidRPr="00343D1F" w:rsidDel="00077FAE">
          <w:rPr>
            <w:sz w:val="24"/>
            <w:szCs w:val="24"/>
          </w:rPr>
          <w:delText xml:space="preserve"> </w:delText>
        </w:r>
        <w:r w:rsidR="00B14CC9" w:rsidRPr="00343D1F" w:rsidDel="00077FAE">
          <w:rPr>
            <w:sz w:val="24"/>
            <w:szCs w:val="24"/>
          </w:rPr>
          <w:delText>the model with one covariate removed</w:delText>
        </w:r>
        <w:r w:rsidR="00263F3B" w:rsidDel="00077FAE">
          <w:rPr>
            <w:sz w:val="24"/>
            <w:szCs w:val="24"/>
          </w:rPr>
          <w:delText xml:space="preserve"> at a </w:delText>
        </w:r>
        <w:r w:rsidR="003A28C6" w:rsidDel="00077FAE">
          <w:rPr>
            <w:sz w:val="24"/>
            <w:szCs w:val="24"/>
          </w:rPr>
          <w:delText>time and</w:delText>
        </w:r>
        <w:r w:rsidR="00B14CC9" w:rsidRPr="00343D1F" w:rsidDel="00077FAE">
          <w:rPr>
            <w:sz w:val="24"/>
            <w:szCs w:val="24"/>
          </w:rPr>
          <w:delText xml:space="preserve"> evaluated the</w:delText>
        </w:r>
        <w:r w:rsidR="00263F3B" w:rsidDel="00077FAE">
          <w:rPr>
            <w:sz w:val="24"/>
            <w:szCs w:val="24"/>
          </w:rPr>
          <w:delText xml:space="preserve"> resulting</w:delText>
        </w:r>
        <w:r w:rsidR="00B14CC9" w:rsidRPr="00343D1F" w:rsidDel="00077FAE">
          <w:rPr>
            <w:sz w:val="24"/>
            <w:szCs w:val="24"/>
          </w:rPr>
          <w:delText xml:space="preserve"> changes in </w:delText>
        </w:r>
        <w:r w:rsidR="00263F3B" w:rsidDel="00077FAE">
          <w:rPr>
            <w:sz w:val="24"/>
            <w:szCs w:val="24"/>
          </w:rPr>
          <w:delText xml:space="preserve">the remaining coefficients </w:delText>
        </w:r>
      </w:del>
      <m:oMath>
        <m:sSub>
          <m:sSubPr>
            <m:ctrlPr>
              <w:del w:id="832" w:author="genoa" w:date="2025-07-28T12:36:00Z" w16du:dateUtc="2025-07-28T19:36:00Z">
                <w:rPr>
                  <w:rFonts w:ascii="Cambria Math" w:hAnsi="Cambria Math"/>
                </w:rPr>
              </w:del>
            </m:ctrlPr>
          </m:sSubPr>
          <m:e>
            <m:r>
              <w:del w:id="833" w:author="genoa" w:date="2025-07-28T12:36:00Z" w16du:dateUtc="2025-07-28T19:36:00Z">
                <m:rPr>
                  <m:sty m:val="p"/>
                </m:rPr>
                <w:rPr>
                  <w:rFonts w:ascii="Cambria Math" w:hAnsi="Cambria Math"/>
                </w:rPr>
                <m:t>θ</m:t>
              </w:del>
            </m:r>
          </m:e>
          <m:sub>
            <m:r>
              <w:del w:id="834" w:author="genoa" w:date="2025-07-28T12:36:00Z" w16du:dateUtc="2025-07-28T19:36:00Z">
                <m:rPr>
                  <m:sty m:val="p"/>
                </m:rPr>
                <w:rPr>
                  <w:rFonts w:ascii="Cambria Math" w:hAnsi="Cambria Math"/>
                </w:rPr>
                <m:t>s,c</m:t>
              </w:del>
            </m:r>
          </m:sub>
        </m:sSub>
      </m:oMath>
      <w:del w:id="835" w:author="genoa" w:date="2025-07-28T12:36:00Z" w16du:dateUtc="2025-07-28T19:36:00Z">
        <w:r w:rsidR="00263F3B" w:rsidRPr="00343D1F" w:rsidDel="00077FAE">
          <w:rPr>
            <w:sz w:val="24"/>
            <w:szCs w:val="24"/>
          </w:rPr>
          <w:delText xml:space="preserve"> </w:delText>
        </w:r>
        <w:r w:rsidR="00263F3B" w:rsidDel="00077FAE">
          <w:rPr>
            <w:sz w:val="24"/>
            <w:szCs w:val="24"/>
          </w:rPr>
          <w:delText>describing covariate effects</w:delText>
        </w:r>
        <w:r w:rsidR="00B314EE" w:rsidDel="00077FAE">
          <w:rPr>
            <w:sz w:val="24"/>
            <w:szCs w:val="24"/>
          </w:rPr>
          <w:delText xml:space="preserve"> on maximum stage-specific survival rates</w:delText>
        </w:r>
        <w:r w:rsidR="00263F3B" w:rsidDel="00077FAE">
          <w:rPr>
            <w:sz w:val="24"/>
            <w:szCs w:val="24"/>
          </w:rPr>
          <w:delText xml:space="preserve"> </w:delText>
        </w:r>
        <w:r w:rsidR="00B14CC9" w:rsidRPr="00343D1F" w:rsidDel="00077FAE">
          <w:rPr>
            <w:sz w:val="24"/>
            <w:szCs w:val="24"/>
          </w:rPr>
          <w:delText>(Figure S</w:delText>
        </w:r>
        <w:r w:rsidR="006F0B1A" w:rsidRPr="00343D1F" w:rsidDel="00077FAE">
          <w:rPr>
            <w:sz w:val="24"/>
            <w:szCs w:val="24"/>
          </w:rPr>
          <w:delText>4</w:delText>
        </w:r>
      </w:del>
      <w:ins w:id="836" w:author="Garcia, Sabrina (DFG)" w:date="2025-07-15T14:25:00Z" w16du:dateUtc="2025-07-15T22:25:00Z">
        <w:del w:id="837" w:author="genoa" w:date="2025-07-28T12:36:00Z" w16du:dateUtc="2025-07-28T19:36:00Z">
          <w:r w:rsidR="00CD172B" w:rsidRPr="00343D1F" w:rsidDel="00077FAE">
            <w:rPr>
              <w:sz w:val="24"/>
              <w:szCs w:val="24"/>
            </w:rPr>
            <w:delText>S</w:delText>
          </w:r>
          <w:r w:rsidR="00CD172B" w:rsidDel="00077FAE">
            <w:rPr>
              <w:sz w:val="24"/>
              <w:szCs w:val="24"/>
            </w:rPr>
            <w:delText>5</w:delText>
          </w:r>
        </w:del>
      </w:ins>
      <w:del w:id="838" w:author="genoa" w:date="2025-07-28T12:36:00Z" w16du:dateUtc="2025-07-28T19:36:00Z">
        <w:r w:rsidR="00B14CC9" w:rsidRPr="00343D1F" w:rsidDel="00077FAE">
          <w:rPr>
            <w:sz w:val="24"/>
            <w:szCs w:val="24"/>
          </w:rPr>
          <w:delText>).</w:delText>
        </w:r>
        <w:r w:rsidR="000F4830" w:rsidRPr="00343D1F" w:rsidDel="00077FAE">
          <w:rPr>
            <w:sz w:val="24"/>
            <w:szCs w:val="24"/>
          </w:rPr>
          <w:delText xml:space="preserve"> </w:delText>
        </w:r>
        <w:r w:rsidR="009F1D34" w:rsidRPr="00343D1F" w:rsidDel="00077FAE">
          <w:rPr>
            <w:sz w:val="24"/>
            <w:szCs w:val="24"/>
          </w:rPr>
          <w:delText xml:space="preserve">We </w:delText>
        </w:r>
        <w:r w:rsidR="009F1D34" w:rsidRPr="004D4DBE" w:rsidDel="00077FAE">
          <w:rPr>
            <w:sz w:val="24"/>
            <w:szCs w:val="24"/>
          </w:rPr>
          <w:delText>expressed the changes as relative differences</w:delText>
        </w:r>
        <w:r w:rsidR="00263F3B" w:rsidDel="00077FAE">
          <w:rPr>
            <w:sz w:val="24"/>
            <w:szCs w:val="24"/>
          </w:rPr>
          <w:delText xml:space="preserve">, dividing the change in </w:delText>
        </w:r>
        <w:r w:rsidR="00DC1D9C" w:rsidDel="00077FAE">
          <w:rPr>
            <w:sz w:val="24"/>
            <w:szCs w:val="24"/>
          </w:rPr>
          <w:delText xml:space="preserve">each </w:delText>
        </w:r>
        <w:r w:rsidR="00B314EE" w:rsidDel="00077FAE">
          <w:rPr>
            <w:sz w:val="24"/>
            <w:szCs w:val="24"/>
          </w:rPr>
          <w:delText xml:space="preserve">retained </w:delText>
        </w:r>
        <w:r w:rsidR="00263F3B" w:rsidDel="00077FAE">
          <w:rPr>
            <w:sz w:val="24"/>
            <w:szCs w:val="24"/>
          </w:rPr>
          <w:delText>coefficient</w:delText>
        </w:r>
        <w:r w:rsidR="00DC1D9C" w:rsidDel="00077FAE">
          <w:rPr>
            <w:sz w:val="24"/>
            <w:szCs w:val="24"/>
          </w:rPr>
          <w:delText xml:space="preserve"> </w:delText>
        </w:r>
        <w:r w:rsidR="00A148FE" w:rsidDel="00077FAE">
          <w:rPr>
            <w:sz w:val="24"/>
            <w:szCs w:val="24"/>
          </w:rPr>
          <w:delText xml:space="preserve">by the uncertainty (posterior </w:delText>
        </w:r>
        <w:r w:rsidR="009F1D34" w:rsidRPr="004D4DBE" w:rsidDel="00077FAE">
          <w:rPr>
            <w:sz w:val="24"/>
            <w:szCs w:val="24"/>
          </w:rPr>
          <w:delText>standard deviation</w:delText>
        </w:r>
        <w:r w:rsidR="00A148FE" w:rsidDel="00077FAE">
          <w:rPr>
            <w:sz w:val="24"/>
            <w:szCs w:val="24"/>
          </w:rPr>
          <w:delText>)</w:delText>
        </w:r>
        <w:r w:rsidR="00B314EE" w:rsidDel="00077FAE">
          <w:rPr>
            <w:sz w:val="24"/>
            <w:szCs w:val="24"/>
          </w:rPr>
          <w:delText xml:space="preserve"> </w:delText>
        </w:r>
        <w:r w:rsidR="00891245" w:rsidDel="00077FAE">
          <w:rPr>
            <w:sz w:val="24"/>
            <w:szCs w:val="24"/>
          </w:rPr>
          <w:delText xml:space="preserve">in that </w:delText>
        </w:r>
        <w:r w:rsidR="00B314EE" w:rsidDel="00077FAE">
          <w:rPr>
            <w:sz w:val="24"/>
            <w:szCs w:val="24"/>
          </w:rPr>
          <w:delText>coefficient</w:delText>
        </w:r>
        <w:r w:rsidR="00891245" w:rsidDel="00077FAE">
          <w:rPr>
            <w:sz w:val="24"/>
            <w:szCs w:val="24"/>
          </w:rPr>
          <w:delText>’s estimate</w:delText>
        </w:r>
        <w:r w:rsidR="00B314EE" w:rsidDel="00077FAE">
          <w:rPr>
            <w:sz w:val="24"/>
            <w:szCs w:val="24"/>
          </w:rPr>
          <w:delText xml:space="preserve"> when the full model containing all covariates was originally fit to the data.</w:delText>
        </w:r>
        <w:r w:rsidR="004D4DBE" w:rsidRPr="004D4DBE" w:rsidDel="00077FAE">
          <w:rPr>
            <w:sz w:val="24"/>
            <w:szCs w:val="24"/>
          </w:rPr>
          <w:delText xml:space="preserve"> </w:delText>
        </w:r>
        <w:r w:rsidR="00A148FE" w:rsidDel="00077FAE">
          <w:rPr>
            <w:sz w:val="24"/>
            <w:szCs w:val="24"/>
          </w:rPr>
          <w:delText xml:space="preserve">As such, the standardized </w:delText>
        </w:r>
        <w:r w:rsidR="00B314EE" w:rsidDel="00077FAE">
          <w:rPr>
            <w:sz w:val="24"/>
            <w:szCs w:val="24"/>
          </w:rPr>
          <w:delText xml:space="preserve">covariate </w:delText>
        </w:r>
        <w:r w:rsidR="00A148FE" w:rsidDel="00077FAE">
          <w:rPr>
            <w:sz w:val="24"/>
            <w:szCs w:val="24"/>
          </w:rPr>
          <w:delText xml:space="preserve">sensitivity </w:delText>
        </w:r>
        <w:r w:rsidR="004D4DBE" w:rsidRPr="004D4DBE" w:rsidDel="00077FAE">
          <w:rPr>
            <w:sz w:val="24"/>
            <w:szCs w:val="24"/>
          </w:rPr>
          <w:delText>values can be interpreted as the</w:delText>
        </w:r>
        <w:r w:rsidR="00B314EE" w:rsidDel="00077FAE">
          <w:rPr>
            <w:sz w:val="24"/>
            <w:szCs w:val="24"/>
          </w:rPr>
          <w:delText xml:space="preserve"> change</w:delText>
        </w:r>
        <w:r w:rsidR="00891245" w:rsidDel="00077FAE">
          <w:rPr>
            <w:sz w:val="24"/>
            <w:szCs w:val="24"/>
          </w:rPr>
          <w:delText xml:space="preserve"> in effect sizes, relative to their uncertainty,</w:delText>
        </w:r>
        <w:r w:rsidR="00B314EE" w:rsidDel="00077FAE">
          <w:rPr>
            <w:sz w:val="24"/>
            <w:szCs w:val="24"/>
          </w:rPr>
          <w:delText xml:space="preserve"> </w:delText>
        </w:r>
        <w:r w:rsidR="00891245" w:rsidDel="00077FAE">
          <w:rPr>
            <w:sz w:val="24"/>
            <w:szCs w:val="24"/>
          </w:rPr>
          <w:delText>in</w:delText>
        </w:r>
        <w:r w:rsidR="004D4DBE" w:rsidRPr="004D4DBE" w:rsidDel="00077FAE">
          <w:rPr>
            <w:sz w:val="24"/>
            <w:szCs w:val="24"/>
          </w:rPr>
          <w:delText xml:space="preserve"> number of standard deviations higher or lower</w:delText>
        </w:r>
        <w:r w:rsidR="004D4DBE" w:rsidRPr="00566A05" w:rsidDel="00077FAE">
          <w:rPr>
            <w:sz w:val="24"/>
            <w:szCs w:val="24"/>
          </w:rPr>
          <w:delText xml:space="preserve"> than the </w:delText>
        </w:r>
        <w:r w:rsidR="00891245" w:rsidRPr="00566A05" w:rsidDel="00077FAE">
          <w:rPr>
            <w:sz w:val="24"/>
            <w:szCs w:val="24"/>
          </w:rPr>
          <w:delText>estimate from the full model containing all covariates</w:delText>
        </w:r>
        <w:r w:rsidR="004D4DBE" w:rsidRPr="00566A05" w:rsidDel="00077FAE">
          <w:rPr>
            <w:sz w:val="24"/>
            <w:szCs w:val="24"/>
          </w:rPr>
          <w:delText xml:space="preserve"> </w:delText>
        </w:r>
        <w:r w:rsidR="000F4830" w:rsidRPr="00566A05" w:rsidDel="00077FAE">
          <w:rPr>
            <w:sz w:val="24"/>
            <w:szCs w:val="24"/>
          </w:rPr>
          <w:delText>(</w:delText>
        </w:r>
        <w:commentRangeStart w:id="839"/>
        <w:r w:rsidR="000F4830" w:rsidRPr="00566A05" w:rsidDel="00077FAE">
          <w:rPr>
            <w:sz w:val="24"/>
            <w:szCs w:val="24"/>
          </w:rPr>
          <w:delText xml:space="preserve">Figure </w:delText>
        </w:r>
      </w:del>
      <w:ins w:id="840" w:author="Garcia, Sabrina (DFG)" w:date="2025-07-28T10:53:00Z" w16du:dateUtc="2025-07-28T17:53:00Z">
        <w:del w:id="841" w:author="genoa" w:date="2025-07-28T12:36:00Z" w16du:dateUtc="2025-07-28T19:36:00Z">
          <w:r w:rsidR="000F4830" w:rsidRPr="00566A05" w:rsidDel="00077FAE">
            <w:rPr>
              <w:sz w:val="24"/>
              <w:szCs w:val="24"/>
            </w:rPr>
            <w:delText>S</w:delText>
          </w:r>
        </w:del>
      </w:ins>
      <w:ins w:id="842" w:author="Garcia, Sabrina (DFG)" w:date="2025-07-15T14:27:00Z" w16du:dateUtc="2025-07-15T22:27:00Z">
        <w:del w:id="843" w:author="genoa" w:date="2025-07-28T12:36:00Z" w16du:dateUtc="2025-07-28T19:36:00Z">
          <w:r w:rsidR="00CD172B" w:rsidDel="00077FAE">
            <w:rPr>
              <w:sz w:val="24"/>
              <w:szCs w:val="24"/>
            </w:rPr>
            <w:delText>5</w:delText>
          </w:r>
        </w:del>
      </w:ins>
      <w:del w:id="844" w:author="genoa" w:date="2025-07-28T12:36:00Z" w16du:dateUtc="2025-07-28T19:36:00Z">
        <w:r w:rsidR="00AF3E7F" w:rsidRPr="00566A05" w:rsidDel="00077FAE">
          <w:rPr>
            <w:sz w:val="24"/>
            <w:szCs w:val="24"/>
          </w:rPr>
          <w:delText>4</w:delText>
        </w:r>
      </w:del>
      <w:commentRangeEnd w:id="839"/>
      <w:ins w:id="845" w:author="Garcia, Sabrina (DFG)" w:date="2025-07-28T10:53:00Z" w16du:dateUtc="2025-07-28T17:53:00Z">
        <w:del w:id="846" w:author="genoa" w:date="2025-07-28T12:36:00Z" w16du:dateUtc="2025-07-28T19:36:00Z">
          <w:r w:rsidR="0051029B" w:rsidDel="00077FAE">
            <w:rPr>
              <w:rStyle w:val="CommentReference"/>
            </w:rPr>
            <w:commentReference w:id="839"/>
          </w:r>
          <w:r w:rsidR="000F4830" w:rsidRPr="00566A05" w:rsidDel="00077FAE">
            <w:rPr>
              <w:sz w:val="24"/>
              <w:szCs w:val="24"/>
            </w:rPr>
            <w:delText>).</w:delText>
          </w:r>
          <w:r w:rsidR="009F1D34" w:rsidRPr="00566A05" w:rsidDel="00077FAE">
            <w:rPr>
              <w:sz w:val="24"/>
              <w:szCs w:val="24"/>
            </w:rPr>
            <w:delText xml:space="preserve"> </w:delText>
          </w:r>
          <w:commentRangeEnd w:id="827"/>
          <w:r w:rsidR="0046751C" w:rsidDel="00077FAE">
            <w:rPr>
              <w:rStyle w:val="CommentReference"/>
            </w:rPr>
            <w:commentReference w:id="827"/>
          </w:r>
        </w:del>
      </w:ins>
      <w:del w:id="847" w:author="Garcia, Sabrina (DFG)" w:date="2025-07-28T10:53:00Z" w16du:dateUtc="2025-07-28T17:53:00Z">
        <w:r w:rsidR="000F4830" w:rsidRPr="00566A05">
          <w:rPr>
            <w:sz w:val="24"/>
            <w:szCs w:val="24"/>
          </w:rPr>
          <w:delText>S</w:delText>
        </w:r>
        <w:r w:rsidR="00AF3E7F" w:rsidRPr="00566A05">
          <w:rPr>
            <w:sz w:val="24"/>
            <w:szCs w:val="24"/>
          </w:rPr>
          <w:delText>4</w:delText>
        </w:r>
        <w:r w:rsidR="000F4830" w:rsidRPr="00566A05">
          <w:rPr>
            <w:sz w:val="24"/>
            <w:szCs w:val="24"/>
          </w:rPr>
          <w:delText>).</w:delText>
        </w:r>
        <w:r w:rsidR="009F1D34" w:rsidRPr="00566A05">
          <w:rPr>
            <w:sz w:val="24"/>
            <w:szCs w:val="24"/>
          </w:rPr>
          <w:delText xml:space="preserve"> </w:delText>
        </w:r>
      </w:del>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ins w:id="848" w:author="Garcia, Sabrina (DFG)" w:date="2025-07-15T14:32:00Z" w16du:dateUtc="2025-07-15T22:32:00Z">
        <w:r w:rsidR="0051029B">
          <w:rPr>
            <w:sz w:val="24"/>
            <w:szCs w:val="24"/>
          </w:rPr>
          <w:t xml:space="preserve"> in either life stage</w:t>
        </w:r>
      </w:ins>
      <w:ins w:id="849" w:author="Garcia, Sabrina (DFG)" w:date="2025-07-28T10:53:00Z" w16du:dateUtc="2025-07-28T17:53:00Z">
        <w:r w:rsidR="00E27C6A" w:rsidRPr="00566A05">
          <w:rPr>
            <w:sz w:val="24"/>
            <w:szCs w:val="24"/>
          </w:rPr>
          <w:t>.</w:t>
        </w:r>
      </w:ins>
      <w:del w:id="850" w:author="Garcia, Sabrina (DFG)" w:date="2025-07-28T10:53:00Z" w16du:dateUtc="2025-07-28T17:53:00Z">
        <w:r w:rsidR="00E27C6A" w:rsidRPr="00566A05">
          <w:rPr>
            <w:sz w:val="24"/>
            <w:szCs w:val="24"/>
          </w:rPr>
          <w:delText>.</w:delText>
        </w:r>
      </w:del>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 xml:space="preserve">To quantify the sensitivity of the model to the annual mortality assumption of </w:t>
      </w:r>
      <w:commentRangeStart w:id="851"/>
      <w:r w:rsidRPr="00566A05">
        <w:rPr>
          <w:sz w:val="24"/>
          <w:szCs w:val="24"/>
        </w:rPr>
        <w:t>M = 0.06</w:t>
      </w:r>
      <w:ins w:id="852" w:author="Garcia, Sabrina (DFG)" w:date="2025-07-15T14:33:00Z" w16du:dateUtc="2025-07-15T22:33:00Z">
        <w:r w:rsidRPr="00566A05">
          <w:rPr>
            <w:sz w:val="24"/>
            <w:szCs w:val="24"/>
          </w:rPr>
          <w:t xml:space="preserve"> </w:t>
        </w:r>
        <w:r w:rsidR="0051029B">
          <w:rPr>
            <w:sz w:val="24"/>
            <w:szCs w:val="24"/>
          </w:rPr>
          <w:t>(Beamish et al. 2018),</w:t>
        </w:r>
      </w:ins>
      <w:ins w:id="853" w:author="Garcia, Sabrina (DFG)" w:date="2025-07-28T10:53:00Z" w16du:dateUtc="2025-07-28T17:53:00Z">
        <w:r w:rsidRPr="00566A05">
          <w:rPr>
            <w:sz w:val="24"/>
            <w:szCs w:val="24"/>
          </w:rPr>
          <w:t xml:space="preserve"> </w:t>
        </w:r>
      </w:ins>
      <w:r w:rsidRPr="00566A05">
        <w:rPr>
          <w:sz w:val="24"/>
          <w:szCs w:val="24"/>
        </w:rPr>
        <w:t xml:space="preserve">we also ran the model using M=0.1 and M = 0.2. </w:t>
      </w:r>
      <w:del w:id="854" w:author="Garcia, Sabrina (DFG)" w:date="2025-07-15T14:33:00Z" w16du:dateUtc="2025-07-15T22:33:00Z">
        <w:r w:rsidRPr="00566A05">
          <w:rPr>
            <w:sz w:val="24"/>
            <w:szCs w:val="24"/>
          </w:rPr>
          <w:delText xml:space="preserve">The assumption of M = 0.06 </w:delText>
        </w:r>
      </w:del>
      <w:commentRangeEnd w:id="851"/>
      <w:r w:rsidR="00AB5BA8">
        <w:rPr>
          <w:rStyle w:val="CommentReference"/>
        </w:rPr>
        <w:commentReference w:id="851"/>
      </w:r>
      <w:del w:id="855" w:author="Garcia, Sabrina (DFG)" w:date="2025-07-15T14:33:00Z" w16du:dateUtc="2025-07-15T22:33:00Z">
        <w:r w:rsidRPr="00566A05">
          <w:rPr>
            <w:sz w:val="24"/>
            <w:szCs w:val="24"/>
          </w:rPr>
          <w:delText xml:space="preserve">was based on ocean mortality estimates provided by Beamish et al 2018. </w:delText>
        </w:r>
      </w:del>
      <w:r w:rsidRPr="00566A05">
        <w:rPr>
          <w:sz w:val="24"/>
          <w:szCs w:val="24"/>
        </w:rPr>
        <w:t>We found that population estimates and parameters w</w:t>
      </w:r>
      <w:del w:id="856" w:author="Garcia, Sabrina (DFG)" w:date="2025-07-16T15:47:00Z" w16du:dateUtc="2025-07-16T23:47:00Z">
        <w:r w:rsidRPr="00566A05">
          <w:rPr>
            <w:sz w:val="24"/>
            <w:szCs w:val="24"/>
          </w:rPr>
          <w:delText>h</w:delText>
        </w:r>
      </w:del>
      <w:r w:rsidRPr="00566A05">
        <w:rPr>
          <w:sz w:val="24"/>
          <w:szCs w:val="24"/>
        </w:rPr>
        <w:t xml:space="preserve">ere not highly sensitive to changes in annual mortality </w:t>
      </w:r>
      <w:commentRangeStart w:id="857"/>
      <w:r w:rsidRPr="00566A05">
        <w:rPr>
          <w:sz w:val="24"/>
          <w:szCs w:val="24"/>
        </w:rPr>
        <w:t xml:space="preserve">rate (Figure </w:t>
      </w:r>
      <w:ins w:id="858" w:author="Garcia, Sabrina (DFG)" w:date="2025-07-28T10:53:00Z" w16du:dateUtc="2025-07-28T17:53:00Z">
        <w:r w:rsidRPr="00566A05">
          <w:rPr>
            <w:sz w:val="24"/>
            <w:szCs w:val="24"/>
          </w:rPr>
          <w:t>S</w:t>
        </w:r>
      </w:ins>
      <w:ins w:id="859" w:author="Garcia, Sabrina (DFG)" w:date="2025-07-15T14:33:00Z" w16du:dateUtc="2025-07-15T22:33:00Z">
        <w:r w:rsidR="0051029B">
          <w:rPr>
            <w:sz w:val="24"/>
            <w:szCs w:val="24"/>
          </w:rPr>
          <w:t>6</w:t>
        </w:r>
      </w:ins>
      <w:del w:id="860" w:author="Garcia, Sabrina (DFG)" w:date="2025-07-15T14:33:00Z" w16du:dateUtc="2025-07-15T22:33:00Z">
        <w:r w:rsidRPr="00566A05" w:rsidDel="0051029B">
          <w:rPr>
            <w:sz w:val="24"/>
            <w:szCs w:val="24"/>
          </w:rPr>
          <w:delText>4</w:delText>
        </w:r>
      </w:del>
      <w:ins w:id="861" w:author="Garcia, Sabrina (DFG)" w:date="2025-07-28T10:53:00Z" w16du:dateUtc="2025-07-28T17:53:00Z">
        <w:r w:rsidRPr="00566A05">
          <w:rPr>
            <w:sz w:val="24"/>
            <w:szCs w:val="24"/>
          </w:rPr>
          <w:t>).</w:t>
        </w:r>
        <w:commentRangeEnd w:id="857"/>
        <w:r w:rsidR="0051029B">
          <w:rPr>
            <w:rStyle w:val="CommentReference"/>
          </w:rPr>
          <w:commentReference w:id="857"/>
        </w:r>
      </w:ins>
      <w:del w:id="862" w:author="Garcia, Sabrina (DFG)" w:date="2025-07-28T10:53:00Z" w16du:dateUtc="2025-07-28T17:53:00Z">
        <w:r w:rsidRPr="00566A05">
          <w:rPr>
            <w:sz w:val="24"/>
            <w:szCs w:val="24"/>
          </w:rPr>
          <w:delText>S4).</w:delText>
        </w:r>
      </w:del>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EB98E93"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w:t>
      </w:r>
      <w:commentRangeStart w:id="863"/>
      <w:r w:rsidR="00E65BF4">
        <w:t>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commentRangeEnd w:id="863"/>
      <w:r w:rsidR="00195B2A">
        <w:rPr>
          <w:rStyle w:val="CommentReference"/>
        </w:rPr>
        <w:commentReference w:id="863"/>
      </w:r>
      <w:r w:rsidR="004468E1">
        <w:t xml:space="preserve">Our analyses suggest that reduced survival </w:t>
      </w:r>
      <w:r w:rsidR="002A165C">
        <w:t xml:space="preserve">across the </w:t>
      </w:r>
      <w:ins w:id="864" w:author="Garcia, Sabrina (DFG)" w:date="2025-07-28T10:53:00Z" w16du:dateUtc="2025-07-28T17:53:00Z">
        <w:r w:rsidR="002A165C">
          <w:t>life</w:t>
        </w:r>
      </w:ins>
      <w:ins w:id="865" w:author="Garcia, Sabrina (DFG)" w:date="2025-07-16T15:48:00Z" w16du:dateUtc="2025-07-16T23:48:00Z">
        <w:r w:rsidR="00564DF5">
          <w:t xml:space="preserve"> </w:t>
        </w:r>
      </w:ins>
      <w:ins w:id="866" w:author="Garcia, Sabrina (DFG)" w:date="2025-07-28T10:53:00Z" w16du:dateUtc="2025-07-28T17:53:00Z">
        <w:r w:rsidR="002A165C">
          <w:t>cycle</w:t>
        </w:r>
      </w:ins>
      <w:del w:id="867" w:author="Garcia, Sabrina (DFG)" w:date="2025-07-28T10:53:00Z" w16du:dateUtc="2025-07-28T17:53:00Z">
        <w:r w:rsidR="002A165C">
          <w:delText>lifecycle</w:delText>
        </w:r>
      </w:del>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w:t>
      </w:r>
      <w:commentRangeStart w:id="868"/>
      <w:r w:rsidR="005F74FB">
        <w:t xml:space="preserve">findings contribute to a growing body of evidence </w:t>
      </w:r>
      <w:commentRangeEnd w:id="868"/>
      <w:r w:rsidR="00564DF5">
        <w:rPr>
          <w:rStyle w:val="CommentReference"/>
        </w:rPr>
        <w:commentReference w:id="868"/>
      </w:r>
      <w:r w:rsidR="005F74FB">
        <w:t xml:space="preserve">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ins w:id="869" w:author="genoa" w:date="2025-07-30T12:59:00Z" w16du:dateUtc="2025-07-30T19:59:00Z">
        <w:r w:rsidR="005B192C">
          <w:t xml:space="preserve"> </w:t>
        </w:r>
      </w:ins>
      <w:r w:rsidR="005B192C">
        <w:fldChar w:fldCharType="begin"/>
      </w:r>
      <w:r w:rsidR="005B192C">
        <w:instrText xml:space="preserve"> ADDIN ZOTERO_ITEM CSL_CITATION {"citationID":"tEsB5WBC","properties":{"formattedCitation":"(Cunningham et al. 2018, Feddern et al. 2024, Ohlberger et al. 2025)","plainCitation":"(Cunningham et al. 2018, Feddern et al. 2024, Ohlberger et al. 2025)","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id":5262,"uris":["http://zotero.org/users/8784224/items/IES9VQB6"],"itemData":{"id":5262,"type":"article-journal","abstract":"Species with complex life cycles, such as anadromous fish that perform spawning migrations between freshwater and the ocean, may be particularly sensitive to global change because freshwater and marine habitats experience distinct shifts in climate and ecosystem dynamics. Abundances of wild steelhead trout (Oncorhynchus mykiss) have declined across most of their range over the past 40–50 years. We examined whether declines in steelhead survival can be linked to changing climate conditions and species interactions. A novel hierarchical integrated population model that accounts for the species' complex life history was fitted to data from multiple wild steelhead populations on the Washington coast, U.S.A. The model estimates recruitment residuals and kelt survival rates as time-­varying processes, which reflect annual variation in survival before and after first maturation. We found that survival rates of immature steelhead (recruits) and adult steelhead (kelts) have declined over time and that survival trends across populations were strongly associated with climate and ecosystem change, specifically summer sea surface temperature and pink salmon abundance in the North Pacific Ocean, the NPGO index and river flows. Including these drivers in the model reduced unexplained annual variation in shared recruitment and kelt survival anomalies and largely accounted for their negative long-t­erm trends. Our findings provide evidence that rising temperatures and increased interspecific competition at sea have contributed to declines in steelhead survival over the last five decades. Considering projected warming and high pink salmon abundances in the ocean, steelhead will likely continue to experience low marine survival rates.","container-title":"Fish and Fisheries","language":"en","source":"Zotero","title":"Declining Marine Survival of Steelhead Trout Linked to Climate and Ecosystem Change","author":[{"family":"Ohlberger","given":"Jan"},{"family":"Buhle","given":"Eric R"},{"family":"Buehrens","given":"Thomas W"},{"family":"Kendall","given":"Neala W"},{"family":"Harbison","given":"Toby"},{"family":"Claiborne","given":"Andrew M"},{"family":"Losee","given":"James P"},{"family":"Whitney","given":"Jennifer"},{"family":"Scheuerell","given":"Mark D"}],"issued":{"date-parts":[["2025"]]}}}],"schema":"https://github.com/citation-style-language/schema/raw/master/csl-citation.json"} </w:instrText>
      </w:r>
      <w:r w:rsidR="005B192C">
        <w:fldChar w:fldCharType="separate"/>
      </w:r>
      <w:r w:rsidR="005B192C">
        <w:rPr>
          <w:noProof/>
        </w:rPr>
        <w:t>(Cunningham et al. 2018, Feddern et al. 2024, Ohlberger et al. 2025)</w:t>
      </w:r>
      <w:r w:rsidR="005B192C">
        <w:fldChar w:fldCharType="end"/>
      </w:r>
      <w:r w:rsidR="005F74FB" w:rsidRPr="00526F5D">
        <w:t>.</w:t>
      </w:r>
    </w:p>
    <w:p w14:paraId="2E73E446" w14:textId="2616A262" w:rsidR="000C2B9E" w:rsidRPr="000B1F2A" w:rsidRDefault="00564DF5" w:rsidP="00526F5D">
      <w:pPr>
        <w:pStyle w:val="CommentText"/>
        <w:ind w:firstLine="720"/>
        <w:rPr>
          <w:sz w:val="24"/>
          <w:szCs w:val="24"/>
        </w:rPr>
      </w:pPr>
      <w:ins w:id="870" w:author="Garcia, Sabrina (DFG)" w:date="2025-07-16T15:50:00Z" w16du:dateUtc="2025-07-16T23:50:00Z">
        <w:r>
          <w:rPr>
            <w:sz w:val="24"/>
            <w:szCs w:val="24"/>
          </w:rPr>
          <w:t xml:space="preserve">By </w:t>
        </w:r>
      </w:ins>
      <w:del w:id="871" w:author="Garcia, Sabrina (DFG)" w:date="2025-07-16T15:50:00Z" w16du:dateUtc="2025-07-16T23:50:00Z">
        <w:r w:rsidR="00FA6B25" w:rsidDel="00564DF5">
          <w:rPr>
            <w:sz w:val="24"/>
            <w:szCs w:val="24"/>
          </w:rPr>
          <w:delText>E</w:delText>
        </w:r>
      </w:del>
      <w:ins w:id="872" w:author="Garcia, Sabrina (DFG)" w:date="2025-07-16T15:50:00Z" w16du:dateUtc="2025-07-16T23:50:00Z">
        <w:r>
          <w:rPr>
            <w:sz w:val="24"/>
            <w:szCs w:val="24"/>
          </w:rPr>
          <w:t>e</w:t>
        </w:r>
      </w:ins>
      <w:ins w:id="873" w:author="Garcia, Sabrina (DFG)" w:date="2025-07-28T10:53:00Z" w16du:dateUtc="2025-07-28T17:53:00Z">
        <w:r w:rsidR="00526F5D" w:rsidRPr="00526F5D">
          <w:rPr>
            <w:sz w:val="24"/>
            <w:szCs w:val="24"/>
          </w:rPr>
          <w:t>xamin</w:t>
        </w:r>
        <w:r w:rsidR="00FA6B25">
          <w:rPr>
            <w:sz w:val="24"/>
            <w:szCs w:val="24"/>
          </w:rPr>
          <w:t>ing</w:t>
        </w:r>
      </w:ins>
      <w:del w:id="874" w:author="Garcia, Sabrina (DFG)" w:date="2025-07-28T10:53:00Z" w16du:dateUtc="2025-07-28T17:53:00Z">
        <w:r w:rsidR="00FA6B25">
          <w:rPr>
            <w:sz w:val="24"/>
            <w:szCs w:val="24"/>
          </w:rPr>
          <w:delText>E</w:delText>
        </w:r>
        <w:r w:rsidR="00526F5D" w:rsidRPr="00526F5D">
          <w:rPr>
            <w:sz w:val="24"/>
            <w:szCs w:val="24"/>
          </w:rPr>
          <w:delText>xamin</w:delText>
        </w:r>
        <w:r w:rsidR="00FA6B25">
          <w:rPr>
            <w:sz w:val="24"/>
            <w:szCs w:val="24"/>
          </w:rPr>
          <w:delText>ing</w:delText>
        </w:r>
      </w:del>
      <w:r w:rsidR="00526F5D" w:rsidRPr="00526F5D">
        <w:rPr>
          <w:sz w:val="24"/>
          <w:szCs w:val="24"/>
        </w:rPr>
        <w:t xml:space="preserve"> factors hypothesized to affect Yukon River fall Chum salmon survival throughout their </w:t>
      </w:r>
      <w:r w:rsidR="00FA6B25">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w:t>
      </w:r>
      <w:commentRangeStart w:id="875"/>
      <w:commentRangeStart w:id="876"/>
      <w:r w:rsidR="00D50C03" w:rsidRPr="00526F5D">
        <w:rPr>
          <w:sz w:val="24"/>
          <w:szCs w:val="24"/>
        </w:rPr>
        <w:t xml:space="preserve">subadult </w:t>
      </w:r>
      <w:commentRangeEnd w:id="875"/>
      <w:r w:rsidR="00816DC9">
        <w:rPr>
          <w:rStyle w:val="CommentReference"/>
        </w:rPr>
        <w:commentReference w:id="875"/>
      </w:r>
      <w:commentRangeEnd w:id="876"/>
      <w:r w:rsidR="00077FAE">
        <w:rPr>
          <w:rStyle w:val="CommentReference"/>
        </w:rPr>
        <w:commentReference w:id="876"/>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w:t>
      </w:r>
      <w:del w:id="877" w:author="Garcia, Sabrina (DFG)" w:date="2025-07-16T15:50:00Z" w16du:dateUtc="2025-07-16T23:50:00Z">
        <w:r w:rsidR="000B1F2A" w:rsidRPr="000B1F2A">
          <w:rPr>
            <w:sz w:val="24"/>
            <w:szCs w:val="24"/>
          </w:rPr>
          <w:delText>—the period before maturation and return to freshwater when</w:delText>
        </w:r>
      </w:del>
      <w:ins w:id="878" w:author="Garcia, Sabrina (DFG)" w:date="2025-07-16T15:50:00Z" w16du:dateUtc="2025-07-16T23:50:00Z">
        <w:r w:rsidR="000B1F2A" w:rsidRPr="000B1F2A">
          <w:rPr>
            <w:sz w:val="24"/>
            <w:szCs w:val="24"/>
          </w:rPr>
          <w:t xml:space="preserve"> </w:t>
        </w:r>
        <w:r>
          <w:rPr>
            <w:sz w:val="24"/>
            <w:szCs w:val="24"/>
          </w:rPr>
          <w:t>but before</w:t>
        </w:r>
      </w:ins>
      <w:ins w:id="879" w:author="Garcia, Sabrina (DFG)" w:date="2025-07-28T10:53:00Z" w16du:dateUtc="2025-07-28T17:53:00Z">
        <w:r w:rsidR="000B1F2A" w:rsidRPr="000B1F2A">
          <w:rPr>
            <w:sz w:val="24"/>
            <w:szCs w:val="24"/>
          </w:rPr>
          <w:t xml:space="preserve"> </w:t>
        </w:r>
      </w:ins>
      <w:r w:rsidR="000B1F2A" w:rsidRPr="000B1F2A">
        <w:rPr>
          <w:sz w:val="24"/>
          <w:szCs w:val="24"/>
        </w:rPr>
        <w:t>they become vulnerable to terminal harvest</w:t>
      </w:r>
      <w:r w:rsidR="0040697C" w:rsidRPr="000B1F2A">
        <w:rPr>
          <w:sz w:val="24"/>
          <w:szCs w:val="24"/>
        </w:rPr>
        <w:t xml:space="preserve">. </w:t>
      </w:r>
      <w:commentRangeStart w:id="880"/>
      <w:r w:rsidR="0040697C" w:rsidRPr="000B1F2A">
        <w:rPr>
          <w:sz w:val="24"/>
          <w:szCs w:val="24"/>
        </w:rPr>
        <w:t>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commentRangeEnd w:id="880"/>
      <w:r w:rsidR="00011CE9">
        <w:rPr>
          <w:rStyle w:val="CommentReference"/>
        </w:rPr>
        <w:commentReference w:id="880"/>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 xml:space="preserve">impacting early </w:t>
      </w:r>
      <w:r w:rsidR="001E11C7" w:rsidRPr="007836D2">
        <w:rPr>
          <w:sz w:val="24"/>
          <w:szCs w:val="24"/>
        </w:rPr>
        <w:lastRenderedPageBreak/>
        <w:t>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del w:id="881" w:author="Joshua.Russell" w:date="2025-07-16T13:40:00Z">
        <w:r w:rsidR="00A8688C">
          <w:rPr>
            <w:sz w:val="24"/>
            <w:szCs w:val="24"/>
          </w:rPr>
          <w:delText>However</w:delText>
        </w:r>
        <w:r w:rsidR="00644052">
          <w:rPr>
            <w:sz w:val="24"/>
            <w:szCs w:val="24"/>
          </w:rPr>
          <w:delText>, c</w:delText>
        </w:r>
        <w:r w:rsidR="00644052" w:rsidRPr="00343D1F">
          <w:rPr>
            <w:sz w:val="24"/>
            <w:szCs w:val="24"/>
          </w:rPr>
          <w:delText xml:space="preserve">ompared to other salmonids, juvenile </w:delText>
        </w:r>
        <w:r w:rsidR="005A3A53">
          <w:rPr>
            <w:sz w:val="24"/>
            <w:szCs w:val="24"/>
          </w:rPr>
          <w:delText>Chum</w:delText>
        </w:r>
        <w:r w:rsidR="00644052" w:rsidRPr="00343D1F">
          <w:rPr>
            <w:sz w:val="24"/>
            <w:szCs w:val="24"/>
          </w:rPr>
          <w:delText xml:space="preserve"> salmon spend </w:delText>
        </w:r>
        <w:r w:rsidR="00644052">
          <w:rPr>
            <w:sz w:val="24"/>
            <w:szCs w:val="24"/>
          </w:rPr>
          <w:delText>minimal</w:delText>
        </w:r>
        <w:r w:rsidR="00644052" w:rsidRPr="00343D1F">
          <w:rPr>
            <w:sz w:val="24"/>
            <w:szCs w:val="24"/>
          </w:rPr>
          <w:delText xml:space="preserve"> time in </w:delText>
        </w:r>
        <w:commentRangeStart w:id="882"/>
        <w:r w:rsidR="00644052" w:rsidRPr="00343D1F">
          <w:rPr>
            <w:sz w:val="24"/>
            <w:szCs w:val="24"/>
          </w:rPr>
          <w:delText>freshwater as they head to the ocean</w:delText>
        </w:r>
      </w:del>
      <w:commentRangeEnd w:id="882"/>
      <w:r w:rsidR="0057321B">
        <w:rPr>
          <w:rStyle w:val="CommentReference"/>
        </w:rPr>
        <w:commentReference w:id="882"/>
      </w:r>
      <w:del w:id="883" w:author="Joshua.Russell" w:date="2025-07-16T13:40:00Z">
        <w:r w:rsidR="00644052" w:rsidRPr="00343D1F">
          <w:rPr>
            <w:sz w:val="24"/>
            <w:szCs w:val="24"/>
          </w:rPr>
          <w:delText xml:space="preserve">. </w:delText>
        </w:r>
        <w:r w:rsidR="00C96501">
          <w:rPr>
            <w:sz w:val="24"/>
            <w:szCs w:val="24"/>
          </w:rPr>
          <w:delText xml:space="preserve">Thus, </w:delText>
        </w:r>
        <w:r w:rsidR="005A3A53">
          <w:rPr>
            <w:sz w:val="24"/>
            <w:szCs w:val="24"/>
          </w:rPr>
          <w:delText>Chum</w:delText>
        </w:r>
        <w:r w:rsidR="00D472F7">
          <w:rPr>
            <w:sz w:val="24"/>
            <w:szCs w:val="24"/>
          </w:rPr>
          <w:delText xml:space="preserve"> salmon may be less susceptible to change in freshwater </w:delText>
        </w:r>
        <w:commentRangeStart w:id="884"/>
        <w:r w:rsidR="00D472F7">
          <w:rPr>
            <w:sz w:val="24"/>
            <w:szCs w:val="24"/>
          </w:rPr>
          <w:delText>covariates</w:delText>
        </w:r>
        <w:commentRangeEnd w:id="884"/>
        <w:r w:rsidR="00296C88">
          <w:rPr>
            <w:rStyle w:val="CommentReference"/>
          </w:rPr>
          <w:commentReference w:id="884"/>
        </w:r>
        <w:r w:rsidR="00D472F7">
          <w:rPr>
            <w:sz w:val="24"/>
            <w:szCs w:val="24"/>
          </w:rPr>
          <w:delText xml:space="preserve"> as less of their lifecycle is spent in freshwater.</w:delText>
        </w:r>
      </w:del>
      <w:ins w:id="885" w:author="Joshua.Russell" w:date="2025-07-16T13:40:00Z">
        <w:r w:rsidR="00AB3DB8">
          <w:rPr>
            <w:sz w:val="24"/>
            <w:szCs w:val="24"/>
          </w:rPr>
          <w:t>Chum</w:t>
        </w:r>
      </w:ins>
      <w:ins w:id="886" w:author="Joshua.Russell" w:date="2025-07-16T13:41:00Z">
        <w:r w:rsidR="00AB3DB8">
          <w:rPr>
            <w:sz w:val="24"/>
            <w:szCs w:val="24"/>
          </w:rPr>
          <w:t xml:space="preserve"> salmon’s abbreviated freshwater residency relative to other species likely reduces their exposure</w:t>
        </w:r>
      </w:ins>
      <w:ins w:id="887" w:author="Joshua.Russell" w:date="2025-07-16T13:42:00Z">
        <w:r w:rsidR="00AB3DB8">
          <w:rPr>
            <w:sz w:val="24"/>
            <w:szCs w:val="24"/>
          </w:rPr>
          <w:t xml:space="preserve"> to freshwater environmental pressures. </w:t>
        </w:r>
      </w:ins>
      <w:r w:rsidR="00D472F7">
        <w:rPr>
          <w:sz w:val="24"/>
          <w:szCs w:val="24"/>
        </w:rPr>
        <w:t xml:space="preserve"> </w:t>
      </w:r>
    </w:p>
    <w:p w14:paraId="2C84C7F3" w14:textId="53B91C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commentRangeStart w:id="888"/>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w:t>
      </w:r>
      <w:commentRangeEnd w:id="888"/>
      <w:r w:rsidR="0057321B">
        <w:rPr>
          <w:rStyle w:val="CommentReference"/>
        </w:rPr>
        <w:commentReference w:id="888"/>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12-</w:t>
      </w:r>
      <w:r w:rsidR="0006099A" w:rsidRPr="00E022A6">
        <w:rPr>
          <w:sz w:val="24"/>
          <w:szCs w:val="24"/>
        </w:rPr>
        <w:t xml:space="preserve">inch </w:t>
      </w:r>
      <w:r w:rsidR="00B21C82" w:rsidRPr="00E022A6">
        <w:rPr>
          <w:sz w:val="24"/>
          <w:szCs w:val="24"/>
        </w:rPr>
        <w:t>increase</w:t>
      </w:r>
      <w:r w:rsidR="0006099A" w:rsidRPr="00E022A6">
        <w:rPr>
          <w:sz w:val="24"/>
          <w:szCs w:val="24"/>
        </w:rPr>
        <w:t xml:space="preserve"> in</w:t>
      </w:r>
      <w:r w:rsidR="00B21C82" w:rsidRPr="00E022A6">
        <w:rPr>
          <w:sz w:val="24"/>
          <w:szCs w:val="24"/>
        </w:rPr>
        <w:t xml:space="preserve"> the</w:t>
      </w:r>
      <w:r w:rsidR="00AF456F" w:rsidRPr="00E022A6">
        <w:rPr>
          <w:sz w:val="24"/>
          <w:szCs w:val="24"/>
        </w:rPr>
        <w:t xml:space="preserve"> snowpack</w:t>
      </w:r>
      <w:r w:rsidR="00B21C82" w:rsidRPr="00E022A6">
        <w:rPr>
          <w:sz w:val="24"/>
          <w:szCs w:val="24"/>
        </w:rPr>
        <w:t xml:space="preserve"> depth at </w:t>
      </w:r>
      <w:r w:rsidR="00994CE3" w:rsidRPr="00E022A6">
        <w:rPr>
          <w:sz w:val="24"/>
          <w:szCs w:val="24"/>
        </w:rPr>
        <w:t>Circle, Alaska</w:t>
      </w:r>
      <w:r w:rsidR="00B21C82" w:rsidRPr="00E022A6">
        <w:rPr>
          <w:sz w:val="24"/>
          <w:szCs w:val="24"/>
        </w:rPr>
        <w:t xml:space="preserve"> </w:t>
      </w:r>
      <w:r w:rsidR="00994CE3" w:rsidRPr="00E022A6">
        <w:rPr>
          <w:sz w:val="24"/>
          <w:szCs w:val="24"/>
        </w:rPr>
        <w:t xml:space="preserve">between </w:t>
      </w:r>
      <w:r w:rsidR="00D4127C" w:rsidRPr="00E022A6">
        <w:rPr>
          <w:sz w:val="24"/>
          <w:szCs w:val="24"/>
        </w:rPr>
        <w:t>January and March</w:t>
      </w:r>
      <w:r w:rsidR="00994CE3" w:rsidRPr="00E022A6">
        <w:rPr>
          <w:sz w:val="24"/>
          <w:szCs w:val="24"/>
        </w:rPr>
        <w:t xml:space="preserve"> </w:t>
      </w:r>
      <w:r w:rsidR="00C44569" w:rsidRPr="00E022A6">
        <w:rPr>
          <w:sz w:val="24"/>
          <w:szCs w:val="24"/>
        </w:rPr>
        <w:t>confer</w:t>
      </w:r>
      <w:r w:rsidR="00211C57" w:rsidRPr="00E022A6">
        <w:rPr>
          <w:sz w:val="24"/>
          <w:szCs w:val="24"/>
        </w:rPr>
        <w:t>s</w:t>
      </w:r>
      <w:r w:rsidR="00AF456F" w:rsidRPr="00E022A6">
        <w:rPr>
          <w:sz w:val="24"/>
          <w:szCs w:val="24"/>
        </w:rPr>
        <w:t xml:space="preserve"> </w:t>
      </w:r>
      <w:r w:rsidR="00C44569" w:rsidRPr="00E022A6">
        <w:rPr>
          <w:sz w:val="24"/>
          <w:szCs w:val="24"/>
        </w:rPr>
        <w:t xml:space="preserve">a </w:t>
      </w:r>
      <w:r w:rsidR="00E022A6" w:rsidRPr="00E022A6">
        <w:rPr>
          <w:sz w:val="24"/>
          <w:szCs w:val="24"/>
        </w:rPr>
        <w:t>19.40</w:t>
      </w:r>
      <w:r w:rsidR="00CD1343" w:rsidRPr="00E022A6">
        <w:rPr>
          <w:sz w:val="24"/>
          <w:szCs w:val="24"/>
        </w:rPr>
        <w:t xml:space="preserve">% increase in </w:t>
      </w:r>
      <w:r w:rsidR="007625EB" w:rsidRPr="00E022A6">
        <w:rPr>
          <w:sz w:val="24"/>
          <w:szCs w:val="24"/>
        </w:rPr>
        <w:t xml:space="preserve">egg to subadult </w:t>
      </w:r>
      <w:r w:rsidR="008D3D26" w:rsidRPr="00E022A6">
        <w:rPr>
          <w:sz w:val="24"/>
          <w:szCs w:val="24"/>
        </w:rPr>
        <w:t>survival</w:t>
      </w:r>
      <w:r w:rsidR="00CD1343" w:rsidRPr="00E022A6">
        <w:rPr>
          <w:sz w:val="24"/>
          <w:szCs w:val="24"/>
        </w:rPr>
        <w:t xml:space="preserve">. </w:t>
      </w:r>
      <w:r w:rsidR="00240AE4" w:rsidRPr="00E022A6">
        <w:rPr>
          <w:sz w:val="24"/>
          <w:szCs w:val="24"/>
        </w:rPr>
        <w:t>Our</w:t>
      </w:r>
      <w:r w:rsidR="00240AE4" w:rsidRPr="00211C57">
        <w:rPr>
          <w:sz w:val="24"/>
          <w:szCs w:val="24"/>
        </w:rPr>
        <w:t xml:space="preserve"> ability to detect snowpack effects was likely</w:t>
      </w:r>
      <w:r w:rsidR="00240AE4" w:rsidRPr="00451F16">
        <w:rPr>
          <w:sz w:val="24"/>
          <w:szCs w:val="24"/>
        </w:rPr>
        <w:t xml:space="preserve"> limited by using a regional indicator of snowpack, as this single location may not capture the variable local conditions across</w:t>
      </w:r>
      <w:ins w:id="889" w:author="Garcia, Sabrina (DFG)" w:date="2025-07-16T15:53:00Z" w16du:dateUtc="2025-07-16T23:53:00Z">
        <w:r w:rsidR="00240AE4" w:rsidRPr="00451F16">
          <w:rPr>
            <w:sz w:val="24"/>
            <w:szCs w:val="24"/>
          </w:rPr>
          <w:t xml:space="preserve"> </w:t>
        </w:r>
        <w:r w:rsidR="00C83723">
          <w:rPr>
            <w:sz w:val="24"/>
            <w:szCs w:val="24"/>
          </w:rPr>
          <w:t>the entire range of</w:t>
        </w:r>
      </w:ins>
      <w:ins w:id="890" w:author="Garcia, Sabrina (DFG)" w:date="2025-07-28T10:53:00Z" w16du:dateUtc="2025-07-28T17:53:00Z">
        <w:r w:rsidR="00240AE4" w:rsidRPr="00451F16">
          <w:rPr>
            <w:sz w:val="24"/>
            <w:szCs w:val="24"/>
          </w:rPr>
          <w:t xml:space="preserve"> </w:t>
        </w:r>
      </w:ins>
      <w:r w:rsidR="00240AE4" w:rsidRPr="00451F16">
        <w:rPr>
          <w:sz w:val="24"/>
          <w:szCs w:val="24"/>
        </w:rPr>
        <w:t xml:space="preserve">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w:t>
      </w:r>
      <w:ins w:id="891" w:author="Garcia, Sabrina (DFG)" w:date="2025-07-15T14:41:00Z" w16du:dateUtc="2025-07-15T22:41:00Z">
        <w:r w:rsidR="00240AE4" w:rsidRPr="00451F16">
          <w:rPr>
            <w:sz w:val="24"/>
            <w:szCs w:val="24"/>
          </w:rPr>
          <w:t xml:space="preserve"> </w:t>
        </w:r>
        <w:r w:rsidR="00C33709">
          <w:rPr>
            <w:sz w:val="24"/>
            <w:szCs w:val="24"/>
          </w:rPr>
          <w:t>River</w:t>
        </w:r>
      </w:ins>
      <w:ins w:id="892" w:author="Garcia, Sabrina (DFG)" w:date="2025-07-28T10:53:00Z" w16du:dateUtc="2025-07-28T17:53:00Z">
        <w:r w:rsidR="00240AE4" w:rsidRPr="00451F16">
          <w:rPr>
            <w:sz w:val="24"/>
            <w:szCs w:val="24"/>
          </w:rPr>
          <w:t xml:space="preserve"> </w:t>
        </w:r>
      </w:ins>
      <w:r w:rsidR="00240AE4" w:rsidRPr="00451F16">
        <w:rPr>
          <w:sz w:val="24"/>
          <w:szCs w:val="24"/>
        </w:rPr>
        <w:t>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commentRangeStart w:id="893"/>
      <w:r w:rsidR="00774313" w:rsidRPr="00892B26">
        <w:rPr>
          <w:sz w:val="24"/>
          <w:szCs w:val="24"/>
        </w:rPr>
        <w:t xml:space="preserve">could increase variability in this relationship. </w:t>
      </w:r>
      <w:commentRangeEnd w:id="893"/>
      <w:r w:rsidR="000316EB">
        <w:rPr>
          <w:rStyle w:val="CommentReference"/>
        </w:rPr>
        <w:commentReference w:id="893"/>
      </w:r>
    </w:p>
    <w:p w14:paraId="5FD3148C" w14:textId="07DE456E"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 xml:space="preserve">This </w:t>
      </w:r>
      <w:del w:id="894" w:author="Garcia, Sabrina (DFG)" w:date="2025-07-15T14:41:00Z" w16du:dateUtc="2025-07-15T22:41:00Z">
        <w:r w:rsidR="002A165C" w:rsidRPr="0049769E">
          <w:rPr>
            <w:sz w:val="24"/>
            <w:szCs w:val="24"/>
          </w:rPr>
          <w:delText xml:space="preserve">size </w:delText>
        </w:r>
      </w:del>
      <w:r w:rsidR="002A165C" w:rsidRPr="0049769E">
        <w:rPr>
          <w:sz w:val="24"/>
          <w:szCs w:val="24"/>
        </w:rPr>
        <w:t>decline</w:t>
      </w:r>
      <w:ins w:id="895" w:author="Garcia, Sabrina (DFG)" w:date="2025-07-28T10:53:00Z" w16du:dateUtc="2025-07-28T17:53:00Z">
        <w:r w:rsidR="002A165C" w:rsidRPr="002A165C">
          <w:rPr>
            <w:sz w:val="24"/>
            <w:szCs w:val="24"/>
          </w:rPr>
          <w:t xml:space="preserve"> </w:t>
        </w:r>
      </w:ins>
      <w:ins w:id="896" w:author="Garcia, Sabrina (DFG)" w:date="2025-07-15T14:41:00Z" w16du:dateUtc="2025-07-15T22:41:00Z">
        <w:r w:rsidR="00C33709">
          <w:rPr>
            <w:sz w:val="24"/>
            <w:szCs w:val="24"/>
          </w:rPr>
          <w:t>in size</w:t>
        </w:r>
        <w:r w:rsidR="002A165C" w:rsidRPr="002A165C">
          <w:rPr>
            <w:sz w:val="24"/>
            <w:szCs w:val="24"/>
          </w:rPr>
          <w:t xml:space="preserve"> </w:t>
        </w:r>
      </w:ins>
      <w:r w:rsidR="002A165C" w:rsidRPr="002A165C">
        <w:rPr>
          <w:sz w:val="24"/>
          <w:szCs w:val="24"/>
        </w:rPr>
        <w:t>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xml:space="preserve">, the coefficient for spawner size is </w:t>
      </w:r>
      <w:ins w:id="897" w:author="Garcia, Sabrina (DFG)" w:date="2025-07-28T10:53:00Z" w16du:dateUtc="2025-07-28T17:53:00Z">
        <w:r w:rsidRPr="007F4B3D">
          <w:rPr>
            <w:sz w:val="24"/>
            <w:szCs w:val="24"/>
          </w:rPr>
          <w:t>no</w:t>
        </w:r>
      </w:ins>
      <w:ins w:id="898" w:author="Garcia, Sabrina (DFG)" w:date="2025-07-15T14:42:00Z" w16du:dateUtc="2025-07-15T22:42:00Z">
        <w:r w:rsidR="00C33709">
          <w:rPr>
            <w:sz w:val="24"/>
            <w:szCs w:val="24"/>
          </w:rPr>
          <w:t>t</w:t>
        </w:r>
      </w:ins>
      <w:del w:id="899" w:author="Garcia, Sabrina (DFG)" w:date="2025-07-28T10:53:00Z" w16du:dateUtc="2025-07-28T17:53:00Z">
        <w:r w:rsidRPr="007F4B3D">
          <w:rPr>
            <w:sz w:val="24"/>
            <w:szCs w:val="24"/>
          </w:rPr>
          <w:delText>no</w:delText>
        </w:r>
      </w:del>
      <w:r w:rsidRPr="007F4B3D">
        <w:rPr>
          <w:sz w:val="24"/>
          <w:szCs w:val="24"/>
        </w:rPr>
        <w:t xml:space="preserve"> different from zero.</w:t>
      </w:r>
      <w:r w:rsidR="00F40F3C">
        <w:rPr>
          <w:sz w:val="24"/>
          <w:szCs w:val="24"/>
        </w:rPr>
        <w:t xml:space="preserve"> </w:t>
      </w:r>
      <w:r w:rsidR="00D329D0">
        <w:rPr>
          <w:sz w:val="24"/>
          <w:szCs w:val="24"/>
        </w:rPr>
        <w:t xml:space="preserve">While the general increase in the expected egg output per spawner with increasing age aligns with life history theory and available fecundity data, these results suggest that there is a limited additional impact </w:t>
      </w:r>
      <w:r w:rsidR="00D329D0" w:rsidRPr="001A097A">
        <w:rPr>
          <w:sz w:val="24"/>
          <w:szCs w:val="24"/>
        </w:rPr>
        <w:t>of body size overall.</w:t>
      </w:r>
      <w:r w:rsidRPr="001A097A">
        <w:rPr>
          <w:sz w:val="24"/>
          <w:szCs w:val="24"/>
        </w:rPr>
        <w:t xml:space="preserve"> </w:t>
      </w:r>
      <w:commentRangeStart w:id="900"/>
      <w:commentRangeStart w:id="901"/>
      <w:r w:rsidR="002A165C" w:rsidRPr="001A097A">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1A097A">
        <w:rPr>
          <w:sz w:val="24"/>
          <w:szCs w:val="24"/>
        </w:rPr>
        <w:t xml:space="preserve">. </w:t>
      </w:r>
      <w:commentRangeEnd w:id="900"/>
      <w:r w:rsidR="00C33709" w:rsidRPr="001A097A">
        <w:rPr>
          <w:rStyle w:val="CommentReference"/>
          <w:sz w:val="24"/>
          <w:szCs w:val="24"/>
          <w:rPrChange w:id="902" w:author="genoa" w:date="2025-07-30T13:07:00Z" w16du:dateUtc="2025-07-30T20:07:00Z">
            <w:rPr>
              <w:rStyle w:val="CommentReference"/>
            </w:rPr>
          </w:rPrChange>
        </w:rPr>
        <w:commentReference w:id="900"/>
      </w:r>
      <w:commentRangeEnd w:id="901"/>
      <w:r w:rsidR="001A097A">
        <w:rPr>
          <w:rStyle w:val="CommentReference"/>
        </w:rPr>
        <w:commentReference w:id="901"/>
      </w:r>
      <w:ins w:id="903" w:author="genoa" w:date="2025-07-30T13:07:00Z" w16du:dateUtc="2025-07-30T20:07:00Z">
        <w:r w:rsidR="001A097A" w:rsidRPr="001A097A">
          <w:rPr>
            <w:sz w:val="24"/>
            <w:szCs w:val="24"/>
            <w:rPrChange w:id="904" w:author="genoa" w:date="2025-07-30T13:07:00Z" w16du:dateUtc="2025-07-30T20:07:00Z">
              <w:rPr/>
            </w:rPrChange>
          </w:rPr>
          <w:t xml:space="preserve"> </w:t>
        </w:r>
        <w:r w:rsidR="001A097A" w:rsidRPr="001A097A">
          <w:rPr>
            <w:sz w:val="24"/>
            <w:szCs w:val="24"/>
            <w:rPrChange w:id="905" w:author="genoa" w:date="2025-07-30T13:07:00Z" w16du:dateUtc="2025-07-30T20:07:00Z">
              <w:rPr/>
            </w:rPrChange>
          </w:rPr>
          <w:t>Alternatively, fecundity may vary spatially across the watershed, with fish spawning farther upriver being less fecund due to the energetic cost of longer migrations</w:t>
        </w:r>
        <w:r w:rsidR="001A097A">
          <w:rPr>
            <w:sz w:val="24"/>
            <w:szCs w:val="24"/>
          </w:rPr>
          <w:t xml:space="preserve"> </w:t>
        </w:r>
      </w:ins>
      <w:r w:rsidR="001A097A">
        <w:rPr>
          <w:sz w:val="24"/>
          <w:szCs w:val="24"/>
        </w:rPr>
        <w:fldChar w:fldCharType="begin"/>
      </w:r>
      <w:r w:rsidR="001A097A">
        <w:rPr>
          <w:sz w:val="24"/>
          <w:szCs w:val="24"/>
        </w:rPr>
        <w:instrText xml:space="preserve"> ADDIN ZOTERO_ITEM CSL_CITATION {"citationID":"tEE83Dt9","properties":{"formattedCitation":"(Bromaghin et al. 2011)","plainCitation":"(Bromaghin et al. 2011)","noteIndex":0},"citationItems":[{"id":5597,"uris":["http://zotero.org/users/8784224/items/WTXB2NJB"],"itemData":{"id":5597,"type":"article-journal","abstract":"AbstractFecundity is a vital population characteristic that is directly linked to the productivity of fish populations. Historic data from Yukon River (Alaska) Chinook salmonOncorhynchus tshawytschasuggest that length‐adjusted fecundity differs among populations within the drainage and either is temporally variable or has declined. Yukon River Chinook salmon have been harvested in large‐mesh gill‐net fisheries for decades, and a decline in fecundity was considered a potential evolutionary response to size‐selective exploitation. The implications for fishery conservation and management led us to further investigate the fecundity of Yukon River Chinook salmon populations. Matched observations of fecundity, length, and genotype were collected from a sample of adult females captured from the multipopulation spawning migration near the mouth of the Yukon River in 2008. These data were modeled by using a new mixture model, which was developed by extending the conditional maximum likelihood mixture model that is commonly used to estimate the composition of multipopulation mixtures based on genetic data. The new model facilitates maximum likelihood estimation of stock‐specific fecundity parameters without first using individual assignment to a putative population of origin, thus avoiding potential biases caused by assignment error. The hypothesis that fecundity of Chinook salmon has declined was not supported; this result implies that fecundity exhibits high interannual variability. However, length‐adjusted fecundity estimates decreased as migratory distance increased, and fecundity was more strongly dependent on fish size for populations spawning in the middle and upper portions of the drainage. These findings provide insights into potential constraints on reproductive investment imposed by long migrations and warrant consideration in fisheries management and conservation. The new mixture model extends the utility of genetic markers to new applications and can be easily adapted to study any observable trait or condition that may vary among populations.","container-title":"Transactions of the American Fisheries Society","DOI":"10.1080/00028487.2011.558776","ISSN":"0002-8487, 1548-8659","issue":"2","journalAbbreviation":"Trans Am Fish Soc","language":"en","license":"http://onlinelibrary.wiley.com/termsAndConditions#vor","note":"publisher: Oxford University Press (OUP)","page":"235-249","source":"Crossref","title":"Using a Genetic Mixture Model to Study Phenotypic Traits: Differential Fecundity among Yukon River Chinook Salmon","title-short":"Using a Genetic Mixture Model to Study Phenotypic Traits","volume":"140","author":[{"family":"Bromaghin","given":"Jeffrey F."},{"family":"Evenson","given":"Danielle F."},{"family":"McLain","given":"Thomas H."},{"family":"Flannery","given":"Blair G."}],"issued":{"date-parts":[["2011",5]]}}}],"schema":"https://github.com/citation-style-language/schema/raw/master/csl-citation.json"} </w:instrText>
      </w:r>
      <w:r w:rsidR="001A097A">
        <w:rPr>
          <w:sz w:val="24"/>
          <w:szCs w:val="24"/>
        </w:rPr>
        <w:fldChar w:fldCharType="separate"/>
      </w:r>
      <w:r w:rsidR="001A097A">
        <w:rPr>
          <w:noProof/>
          <w:sz w:val="24"/>
          <w:szCs w:val="24"/>
        </w:rPr>
        <w:t>(Bromaghin et al. 2011)</w:t>
      </w:r>
      <w:r w:rsidR="001A097A">
        <w:rPr>
          <w:sz w:val="24"/>
          <w:szCs w:val="24"/>
        </w:rPr>
        <w:fldChar w:fldCharType="end"/>
      </w:r>
      <w:ins w:id="906" w:author="genoa" w:date="2025-07-30T13:07:00Z" w16du:dateUtc="2025-07-30T20:07:00Z">
        <w:r w:rsidR="001A097A" w:rsidRPr="001A097A">
          <w:rPr>
            <w:sz w:val="24"/>
            <w:szCs w:val="24"/>
            <w:rPrChange w:id="907" w:author="genoa" w:date="2025-07-30T13:07:00Z" w16du:dateUtc="2025-07-30T20:07:00Z">
              <w:rPr/>
            </w:rPrChange>
          </w:rPr>
          <w:t>. These spatial differences are not captured by the watershed-wide grouping of Fall Chum.</w:t>
        </w:r>
      </w:ins>
    </w:p>
    <w:p w14:paraId="42559F73" w14:textId="3549DA36"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w:t>
      </w:r>
      <w:ins w:id="908" w:author="Garcia, Sabrina (DFG)" w:date="2025-07-16T15:56:00Z" w16du:dateUtc="2025-07-16T23:56:00Z">
        <w:r w:rsidR="00156463">
          <w:rPr>
            <w:sz w:val="24"/>
            <w:szCs w:val="24"/>
          </w:rPr>
          <w:t xml:space="preserve"> (Murphy et al. 2025)</w:t>
        </w:r>
      </w:ins>
      <w:ins w:id="909" w:author="Garcia, Sabrina (DFG)" w:date="2025-07-28T10:53:00Z" w16du:dateUtc="2025-07-28T17:53:00Z">
        <w:r w:rsidRPr="00892B26">
          <w:rPr>
            <w:sz w:val="24"/>
            <w:szCs w:val="24"/>
          </w:rPr>
          <w:t>.</w:t>
        </w:r>
      </w:ins>
      <w:del w:id="910" w:author="Garcia, Sabrina (DFG)" w:date="2025-07-28T10:53:00Z" w16du:dateUtc="2025-07-28T17:53:00Z">
        <w:r w:rsidRPr="00892B26">
          <w:rPr>
            <w:sz w:val="24"/>
            <w:szCs w:val="24"/>
          </w:rPr>
          <w:delText>.</w:delText>
        </w:r>
      </w:del>
      <w:r w:rsidRPr="00892B26">
        <w:rPr>
          <w:sz w:val="24"/>
          <w:szCs w:val="24"/>
        </w:rPr>
        <w:t xml:space="preserve"> However, this relationship </w:t>
      </w:r>
      <w:commentRangeStart w:id="911"/>
      <w:commentRangeStart w:id="912"/>
      <w:del w:id="913" w:author="genoa" w:date="2025-07-28T12:42:00Z" w16du:dateUtc="2025-07-28T19:42:00Z">
        <w:r w:rsidRPr="00892B26" w:rsidDel="00077FAE">
          <w:rPr>
            <w:sz w:val="24"/>
            <w:szCs w:val="24"/>
          </w:rPr>
          <w:delText>breaks down</w:delText>
        </w:r>
      </w:del>
      <w:ins w:id="914" w:author="genoa" w:date="2025-07-28T12:42:00Z" w16du:dateUtc="2025-07-28T19:42:00Z">
        <w:r w:rsidR="00077FAE">
          <w:rPr>
            <w:sz w:val="24"/>
            <w:szCs w:val="24"/>
          </w:rPr>
          <w:t xml:space="preserve">does not </w:t>
        </w:r>
      </w:ins>
      <w:ins w:id="915" w:author="genoa" w:date="2025-07-28T12:43:00Z" w16du:dateUtc="2025-07-28T19:43:00Z">
        <w:r w:rsidR="00077FAE">
          <w:rPr>
            <w:sz w:val="24"/>
            <w:szCs w:val="24"/>
          </w:rPr>
          <w:t>exist</w:t>
        </w:r>
      </w:ins>
      <w:r w:rsidRPr="00892B26">
        <w:rPr>
          <w:sz w:val="24"/>
          <w:szCs w:val="24"/>
        </w:rPr>
        <w:t xml:space="preserve"> </w:t>
      </w:r>
      <w:commentRangeEnd w:id="911"/>
      <w:r w:rsidR="0057321B">
        <w:rPr>
          <w:rStyle w:val="CommentReference"/>
        </w:rPr>
        <w:commentReference w:id="911"/>
      </w:r>
      <w:commentRangeEnd w:id="912"/>
      <w:r w:rsidR="00077FAE">
        <w:rPr>
          <w:rStyle w:val="CommentReference"/>
        </w:rPr>
        <w:commentReference w:id="912"/>
      </w:r>
      <w:r w:rsidRPr="00892B26">
        <w:rPr>
          <w:sz w:val="24"/>
          <w:szCs w:val="24"/>
        </w:rPr>
        <w:t xml:space="preserve">for juvenile </w:t>
      </w:r>
      <w:r w:rsidR="005A3A53">
        <w:rPr>
          <w:sz w:val="24"/>
          <w:szCs w:val="24"/>
        </w:rPr>
        <w:t>Chum</w:t>
      </w:r>
      <w:r w:rsidRPr="00892B26">
        <w:rPr>
          <w:sz w:val="24"/>
          <w:szCs w:val="24"/>
        </w:rPr>
        <w:t xml:space="preserve"> salmon in the Bering Sea</w:t>
      </w:r>
      <w:ins w:id="916" w:author="Garcia, Sabrina (DFG)" w:date="2025-07-15T14:48:00Z" w16du:dateUtc="2025-07-15T22:48:00Z">
        <w:r w:rsidR="00C33709">
          <w:rPr>
            <w:sz w:val="24"/>
            <w:szCs w:val="24"/>
          </w:rPr>
          <w:t xml:space="preserve"> as</w:t>
        </w:r>
      </w:ins>
      <w:ins w:id="917" w:author="Lauren.Rogers" w:date="2025-07-08T15:54:00Z">
        <w:r w:rsidR="00296C88">
          <w:rPr>
            <w:sz w:val="24"/>
            <w:szCs w:val="24"/>
          </w:rPr>
          <w:t>:</w:t>
        </w:r>
      </w:ins>
      <w:del w:id="918" w:author="Lauren.Rogers" w:date="2025-07-08T15:54:00Z">
        <w:r w:rsidRPr="00892B26" w:rsidDel="00296C88">
          <w:rPr>
            <w:sz w:val="24"/>
            <w:szCs w:val="24"/>
          </w:rPr>
          <w:delText>,</w:delText>
        </w:r>
      </w:del>
      <w:r w:rsidRPr="00892B26">
        <w:rPr>
          <w:sz w:val="24"/>
          <w:szCs w:val="24"/>
        </w:rPr>
        <w:t xml:space="preserve">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w:t>
      </w:r>
      <w:del w:id="919" w:author="Garcia, Sabrina (DFG)" w:date="2025-07-15T14:49:00Z" w16du:dateUtc="2025-07-15T22:49:00Z">
        <w:r w:rsidR="00D329D0">
          <w:rPr>
            <w:sz w:val="24"/>
            <w:szCs w:val="24"/>
          </w:rPr>
          <w:delText>exists</w:delText>
        </w:r>
        <w:r w:rsidRPr="00892B26">
          <w:rPr>
            <w:sz w:val="24"/>
            <w:szCs w:val="24"/>
          </w:rPr>
          <w:delText xml:space="preserve"> </w:delText>
        </w:r>
      </w:del>
      <w:ins w:id="920" w:author="Garcia, Sabrina (DFG)" w:date="2025-07-15T14:49:00Z" w16du:dateUtc="2025-07-15T22:49:00Z">
        <w:r w:rsidR="00C33709">
          <w:rPr>
            <w:sz w:val="24"/>
            <w:szCs w:val="24"/>
          </w:rPr>
          <w:t>is</w:t>
        </w:r>
        <w:r w:rsidR="00C33709" w:rsidRPr="00892B26">
          <w:rPr>
            <w:sz w:val="24"/>
            <w:szCs w:val="24"/>
          </w:rPr>
          <w:t xml:space="preserve"> </w:t>
        </w:r>
      </w:ins>
      <w:r w:rsidRPr="00892B26">
        <w:rPr>
          <w:sz w:val="24"/>
          <w:szCs w:val="24"/>
        </w:rPr>
        <w:t>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 xml:space="preserve">the first </w:t>
      </w:r>
      <w:r w:rsidR="00C73B9E">
        <w:rPr>
          <w:sz w:val="24"/>
          <w:szCs w:val="24"/>
        </w:rPr>
        <w:lastRenderedPageBreak/>
        <w:t>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4D1C82">
        <w:rPr>
          <w:sz w:val="24"/>
          <w:szCs w:val="24"/>
        </w:rPr>
        <w:t xml:space="preserve"> salmon</w:t>
      </w:r>
      <w:r w:rsidR="00EA0212">
        <w:rPr>
          <w:sz w:val="24"/>
          <w:szCs w:val="24"/>
        </w:rPr>
        <w:t xml:space="preserve"> hatchery release abundances had negative relationships </w:t>
      </w:r>
      <w:del w:id="921" w:author="Garcia, Sabrina (DFG)" w:date="2025-07-16T15:57:00Z" w16du:dateUtc="2025-07-16T23:57:00Z">
        <w:r w:rsidR="00EA0212">
          <w:rPr>
            <w:sz w:val="24"/>
            <w:szCs w:val="24"/>
          </w:rPr>
          <w:delText xml:space="preserve">with </w:delText>
        </w:r>
        <w:r w:rsidR="00C73B9E">
          <w:rPr>
            <w:sz w:val="24"/>
            <w:szCs w:val="24"/>
          </w:rPr>
          <w:delText xml:space="preserve">survival after juvenile surveys indexing Yukon River </w:delText>
        </w:r>
        <w:r w:rsidR="005A3A53">
          <w:rPr>
            <w:sz w:val="24"/>
            <w:szCs w:val="24"/>
          </w:rPr>
          <w:delText>Chum</w:delText>
        </w:r>
        <w:r w:rsidR="00C73B9E">
          <w:rPr>
            <w:sz w:val="24"/>
            <w:szCs w:val="24"/>
          </w:rPr>
          <w:delText xml:space="preserve"> salmon during their first fall in the ocean</w:delText>
        </w:r>
      </w:del>
      <w:ins w:id="922" w:author="Garcia, Sabrina (DFG)" w:date="2025-07-16T15:57:00Z" w16du:dateUtc="2025-07-16T23:57:00Z">
        <w:r w:rsidR="00156463">
          <w:rPr>
            <w:sz w:val="24"/>
            <w:szCs w:val="24"/>
          </w:rPr>
          <w:t xml:space="preserve">with survival in the same </w:t>
        </w:r>
      </w:ins>
      <w:ins w:id="923" w:author="Garcia, Sabrina (DFG)" w:date="2025-07-16T15:58:00Z" w16du:dateUtc="2025-07-16T23:58:00Z">
        <w:r w:rsidR="00156463">
          <w:rPr>
            <w:sz w:val="24"/>
            <w:szCs w:val="24"/>
          </w:rPr>
          <w:t>period</w:t>
        </w:r>
      </w:ins>
      <w:ins w:id="924" w:author="Garcia, Sabrina (DFG)" w:date="2025-07-28T10:53:00Z" w16du:dateUtc="2025-07-28T17:53:00Z">
        <w:r w:rsidR="00EA0212">
          <w:rPr>
            <w:sz w:val="24"/>
            <w:szCs w:val="24"/>
          </w:rPr>
          <w:t>.</w:t>
        </w:r>
      </w:ins>
      <w:del w:id="925" w:author="Garcia, Sabrina (DFG)" w:date="2025-07-28T10:53:00Z" w16du:dateUtc="2025-07-28T17:53:00Z">
        <w:r w:rsidR="00EA0212">
          <w:rPr>
            <w:sz w:val="24"/>
            <w:szCs w:val="24"/>
          </w:rPr>
          <w:delText>.</w:delText>
        </w:r>
      </w:del>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r w:rsidR="00E022A6">
        <w:rPr>
          <w:sz w:val="24"/>
          <w:szCs w:val="24"/>
        </w:rPr>
        <w:t>better than</w:t>
      </w:r>
      <w:r w:rsidR="004D1C82" w:rsidRPr="00F8475C">
        <w:rPr>
          <w:sz w:val="24"/>
          <w:szCs w:val="24"/>
        </w:rPr>
        <w:t xml:space="preserve"> </w:t>
      </w:r>
      <w:r w:rsidR="00830DCE" w:rsidRPr="00F8475C">
        <w:rPr>
          <w:sz w:val="24"/>
          <w:szCs w:val="24"/>
        </w:rPr>
        <w:t>average</w:t>
      </w:r>
      <w:r w:rsidR="00015D1F" w:rsidRPr="00F8475C">
        <w:rPr>
          <w:sz w:val="24"/>
          <w:szCs w:val="24"/>
        </w:rPr>
        <w:t xml:space="preserve"> </w:t>
      </w:r>
      <w:r w:rsidR="00B661C8">
        <w:rPr>
          <w:sz w:val="24"/>
          <w:szCs w:val="24"/>
        </w:rPr>
        <w:t>foraging conditions as index</w:t>
      </w:r>
      <w:r w:rsidR="00E022A6">
        <w:rPr>
          <w:sz w:val="24"/>
          <w:szCs w:val="24"/>
        </w:rPr>
        <w:t>ed</w:t>
      </w:r>
      <w:r w:rsidR="00B661C8">
        <w:rPr>
          <w:sz w:val="24"/>
          <w:szCs w:val="24"/>
        </w:rPr>
        <w:t xml:space="preserve"> by </w:t>
      </w:r>
      <w:r w:rsidR="00015D1F" w:rsidRPr="00F8475C">
        <w:rPr>
          <w:sz w:val="24"/>
          <w:szCs w:val="24"/>
        </w:rPr>
        <w:t>SFI</w:t>
      </w:r>
      <w:r w:rsidR="00830DCE" w:rsidRPr="00F8475C">
        <w:rPr>
          <w:sz w:val="24"/>
          <w:szCs w:val="24"/>
        </w:rPr>
        <w:t xml:space="preserve"> (i.e. </w:t>
      </w:r>
      <w:r w:rsidR="00E022A6">
        <w:rPr>
          <w:sz w:val="24"/>
          <w:szCs w:val="24"/>
        </w:rPr>
        <w:t>great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w:t>
      </w:r>
      <w:r w:rsidR="00E022A6">
        <w:rPr>
          <w:sz w:val="24"/>
          <w:szCs w:val="24"/>
        </w:rPr>
        <w:t xml:space="preserve">n increase </w:t>
      </w:r>
      <w:r w:rsidR="00830DCE" w:rsidRPr="00F8475C">
        <w:rPr>
          <w:sz w:val="24"/>
          <w:szCs w:val="24"/>
        </w:rPr>
        <w:t>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commentRangeStart w:id="926"/>
      <w:r w:rsidR="00E022A6">
        <w:rPr>
          <w:sz w:val="24"/>
          <w:szCs w:val="24"/>
        </w:rPr>
        <w:t>36.22</w:t>
      </w:r>
      <w:r w:rsidR="00211C57" w:rsidRPr="00211C57">
        <w:rPr>
          <w:sz w:val="24"/>
          <w:szCs w:val="24"/>
        </w:rPr>
        <w:t>%</w:t>
      </w:r>
      <w:r w:rsidR="003E30EB" w:rsidRPr="00211C57">
        <w:rPr>
          <w:sz w:val="24"/>
          <w:szCs w:val="24"/>
        </w:rPr>
        <w:t xml:space="preserve"> </w:t>
      </w:r>
      <w:commentRangeEnd w:id="926"/>
      <w:r w:rsidR="0057321B">
        <w:rPr>
          <w:rStyle w:val="CommentReference"/>
        </w:rPr>
        <w:commentReference w:id="926"/>
      </w:r>
      <w:r w:rsidR="003E30EB" w:rsidRPr="00211C57">
        <w:rPr>
          <w:sz w:val="24"/>
          <w:szCs w:val="24"/>
        </w:rPr>
        <w:t>(Figure</w:t>
      </w:r>
      <w:r w:rsidR="003E30EB" w:rsidRPr="00F8475C">
        <w:rPr>
          <w:sz w:val="24"/>
          <w:szCs w:val="24"/>
        </w:rPr>
        <w:t xml:space="preserve"> 4, Table </w:t>
      </w:r>
      <w:r w:rsidR="00384796">
        <w:rPr>
          <w:sz w:val="24"/>
          <w:szCs w:val="24"/>
        </w:rPr>
        <w:t>2</w:t>
      </w:r>
      <w:r w:rsidR="003E30EB" w:rsidRPr="00F8475C">
        <w:rPr>
          <w:sz w:val="24"/>
          <w:szCs w:val="24"/>
        </w:rPr>
        <w:t>)</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w:t>
      </w:r>
      <w:ins w:id="927" w:author="Garcia, Sabrina (DFG)" w:date="2025-07-28T10:53:00Z" w16du:dateUtc="2025-07-28T17:53:00Z">
        <w:r w:rsidR="007F4B3D">
          <w:rPr>
            <w:sz w:val="24"/>
            <w:szCs w:val="24"/>
          </w:rPr>
          <w:t>time</w:t>
        </w:r>
      </w:ins>
      <w:ins w:id="928" w:author="Garcia, Sabrina (DFG)" w:date="2025-07-16T16:00:00Z" w16du:dateUtc="2025-07-17T00:00:00Z">
        <w:r w:rsidR="0046405C">
          <w:rPr>
            <w:sz w:val="24"/>
            <w:szCs w:val="24"/>
          </w:rPr>
          <w:t xml:space="preserve"> </w:t>
        </w:r>
      </w:ins>
      <w:ins w:id="929" w:author="Garcia, Sabrina (DFG)" w:date="2025-07-28T10:53:00Z" w16du:dateUtc="2025-07-28T17:53:00Z">
        <w:r w:rsidR="007F4B3D">
          <w:rPr>
            <w:sz w:val="24"/>
            <w:szCs w:val="24"/>
          </w:rPr>
          <w:t>series</w:t>
        </w:r>
      </w:ins>
      <w:del w:id="930" w:author="Garcia, Sabrina (DFG)" w:date="2025-07-28T10:53:00Z" w16du:dateUtc="2025-07-28T17:53:00Z">
        <w:r w:rsidR="007F4B3D">
          <w:rPr>
            <w:sz w:val="24"/>
            <w:szCs w:val="24"/>
          </w:rPr>
          <w:delText>timeseries</w:delText>
        </w:r>
      </w:del>
      <w:r w:rsidR="007F4B3D">
        <w:rPr>
          <w:sz w:val="24"/>
          <w:szCs w:val="24"/>
        </w:rPr>
        <w:t xml:space="preserve"> that captured brood years used in this study. </w:t>
      </w:r>
      <w:commentRangeStart w:id="931"/>
      <w:r w:rsidR="007F4B3D">
        <w:rPr>
          <w:sz w:val="24"/>
          <w:szCs w:val="24"/>
        </w:rPr>
        <w:t>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 xml:space="preserve">may better capture the relationship between ecosystem conditions and fish </w:t>
      </w:r>
      <w:del w:id="932" w:author="genoa" w:date="2025-07-28T12:44:00Z" w16du:dateUtc="2025-07-28T19:44:00Z">
        <w:r w:rsidR="009C5AD7" w:rsidRPr="009C5AD7" w:rsidDel="00077FAE">
          <w:rPr>
            <w:sz w:val="24"/>
            <w:szCs w:val="24"/>
          </w:rPr>
          <w:delText>condition.</w:delText>
        </w:r>
        <w:commentRangeEnd w:id="931"/>
        <w:r w:rsidR="00C33709" w:rsidDel="00077FAE">
          <w:rPr>
            <w:rStyle w:val="CommentReference"/>
          </w:rPr>
          <w:commentReference w:id="931"/>
        </w:r>
      </w:del>
      <w:ins w:id="933" w:author="genoa" w:date="2025-07-28T12:44:00Z" w16du:dateUtc="2025-07-28T19:44:00Z">
        <w:r w:rsidR="00077FAE" w:rsidRPr="009C5AD7">
          <w:rPr>
            <w:sz w:val="24"/>
            <w:szCs w:val="24"/>
          </w:rPr>
          <w:t>condition.</w:t>
        </w:r>
        <w:r w:rsidR="00077FAE">
          <w:rPr>
            <w:rStyle w:val="CommentReference"/>
          </w:rPr>
          <w:t xml:space="preserve"> </w:t>
        </w:r>
        <w:r w:rsidR="00077FAE">
          <w:rPr>
            <w:sz w:val="24"/>
            <w:szCs w:val="24"/>
          </w:rPr>
          <w:t>Further</w:t>
        </w:r>
      </w:ins>
      <w:ins w:id="934" w:author="genoa" w:date="2025-07-28T12:43:00Z" w16du:dateUtc="2025-07-28T19:43:00Z">
        <w:r w:rsidR="00077FAE">
          <w:rPr>
            <w:sz w:val="24"/>
            <w:szCs w:val="24"/>
          </w:rPr>
          <w:t>, it is important to note that the SFI used here is an index for all juvenile Chum, not j</w:t>
        </w:r>
      </w:ins>
      <w:ins w:id="935" w:author="genoa" w:date="2025-07-28T12:44:00Z" w16du:dateUtc="2025-07-28T19:44:00Z">
        <w:r w:rsidR="00077FAE">
          <w:rPr>
            <w:sz w:val="24"/>
            <w:szCs w:val="24"/>
          </w:rPr>
          <w:t xml:space="preserve">ust specifically Yukon River fall Chum, however </w:t>
        </w:r>
        <w:r w:rsidR="00A80528">
          <w:rPr>
            <w:sz w:val="24"/>
            <w:szCs w:val="24"/>
          </w:rPr>
          <w:t xml:space="preserve">current use of individual genetic assignment </w:t>
        </w:r>
      </w:ins>
      <w:ins w:id="936" w:author="genoa" w:date="2025-07-28T12:45:00Z" w16du:dateUtc="2025-07-28T19:45:00Z">
        <w:r w:rsidR="00A80528">
          <w:rPr>
            <w:sz w:val="24"/>
            <w:szCs w:val="24"/>
          </w:rPr>
          <w:t>will allow for a</w:t>
        </w:r>
      </w:ins>
      <w:ins w:id="937" w:author="genoa" w:date="2025-07-28T12:44:00Z" w16du:dateUtc="2025-07-28T19:44:00Z">
        <w:r w:rsidR="00A80528">
          <w:rPr>
            <w:sz w:val="24"/>
            <w:szCs w:val="24"/>
          </w:rPr>
          <w:t xml:space="preserve"> more specific SFI </w:t>
        </w:r>
      </w:ins>
      <w:ins w:id="938" w:author="genoa" w:date="2025-07-28T12:45:00Z" w16du:dateUtc="2025-07-28T19:45:00Z">
        <w:r w:rsidR="00A80528">
          <w:rPr>
            <w:sz w:val="24"/>
            <w:szCs w:val="24"/>
          </w:rPr>
          <w:t xml:space="preserve">as well. </w:t>
        </w:r>
      </w:ins>
    </w:p>
    <w:p w14:paraId="1AD72640" w14:textId="61180DF4"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w:t>
      </w:r>
      <w:del w:id="939" w:author="Garcia, Sabrina (DFG)" w:date="2025-07-15T14:53:00Z" w16du:dateUtc="2025-07-15T22:53:00Z">
        <w:r w:rsidR="0020019D">
          <w:rPr>
            <w:sz w:val="24"/>
            <w:szCs w:val="24"/>
          </w:rPr>
          <w:delText xml:space="preserve">productivity </w:delText>
        </w:r>
      </w:del>
      <w:ins w:id="940" w:author="Garcia, Sabrina (DFG)" w:date="2025-07-16T16:02:00Z" w16du:dateUtc="2025-07-17T00:02:00Z">
        <w:r w:rsidR="00B24CE9">
          <w:rPr>
            <w:sz w:val="24"/>
            <w:szCs w:val="24"/>
          </w:rPr>
          <w:t xml:space="preserve">and </w:t>
        </w:r>
      </w:ins>
      <w:ins w:id="941" w:author="Garcia, Sabrina (DFG)" w:date="2025-07-15T14:53:00Z" w16du:dateUtc="2025-07-15T22:53:00Z">
        <w:r w:rsidR="00C32B55">
          <w:rPr>
            <w:sz w:val="24"/>
            <w:szCs w:val="24"/>
          </w:rPr>
          <w:t xml:space="preserve">survival </w:t>
        </w:r>
      </w:ins>
      <w:r w:rsidR="0020019D">
        <w:rPr>
          <w:sz w:val="24"/>
          <w:szCs w:val="24"/>
        </w:rPr>
        <w:t xml:space="preserve">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w:t>
      </w:r>
      <w:del w:id="942" w:author="Lukas DeFilippo" w:date="2025-07-23T14:23:00Z">
        <w:r w:rsidR="0020019D" w:rsidRPr="00CE629D" w:rsidDel="00F1767A">
          <w:rPr>
            <w:sz w:val="24"/>
            <w:szCs w:val="24"/>
          </w:rPr>
          <w:delText xml:space="preserve">spatiotemporal </w:delText>
        </w:r>
      </w:del>
      <w:r w:rsidR="0020019D" w:rsidRPr="00CE629D">
        <w:rPr>
          <w:sz w:val="24"/>
          <w:szCs w:val="24"/>
        </w:rPr>
        <w:t>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w:t>
      </w:r>
      <w:r w:rsidR="0020019D" w:rsidRPr="00E022A6">
        <w:rPr>
          <w:sz w:val="24"/>
          <w:szCs w:val="24"/>
        </w:rPr>
        <w:t xml:space="preserve">marine </w:t>
      </w:r>
      <w:del w:id="943" w:author="Garcia, Sabrina (DFG)" w:date="2025-07-16T16:02:00Z" w16du:dateUtc="2025-07-17T00:02:00Z">
        <w:r w:rsidR="0020019D" w:rsidRPr="00E022A6">
          <w:rPr>
            <w:sz w:val="24"/>
            <w:szCs w:val="24"/>
          </w:rPr>
          <w:delText>productivity</w:delText>
        </w:r>
      </w:del>
      <w:ins w:id="944" w:author="Garcia, Sabrina (DFG)" w:date="2025-07-16T16:02:00Z" w16du:dateUtc="2025-07-17T00:02:00Z">
        <w:r w:rsidR="00B24CE9">
          <w:rPr>
            <w:sz w:val="24"/>
            <w:szCs w:val="24"/>
          </w:rPr>
          <w:t>survival</w:t>
        </w:r>
      </w:ins>
      <w:r w:rsidR="0020019D" w:rsidRPr="00E022A6">
        <w:rPr>
          <w:sz w:val="24"/>
          <w:szCs w:val="24"/>
        </w:rPr>
        <w:t>, where increases in marine temperature</w:t>
      </w:r>
      <w:r w:rsidR="00061961" w:rsidRPr="00E022A6">
        <w:rPr>
          <w:sz w:val="24"/>
          <w:szCs w:val="24"/>
        </w:rPr>
        <w:t xml:space="preserve"> (e.g. </w:t>
      </w:r>
      <w:commentRangeStart w:id="945"/>
      <w:r w:rsidR="00061961" w:rsidRPr="00E022A6">
        <w:rPr>
          <w:sz w:val="24"/>
          <w:szCs w:val="24"/>
        </w:rPr>
        <w:t xml:space="preserve">an increase of </w:t>
      </w:r>
      <w:r w:rsidR="00E022A6" w:rsidRPr="00E022A6">
        <w:rPr>
          <w:sz w:val="24"/>
          <w:szCs w:val="24"/>
        </w:rPr>
        <w:t>91.7</w:t>
      </w:r>
      <w:r w:rsidR="00E022A6" w:rsidRPr="00E022A6">
        <w:rPr>
          <w:sz w:val="24"/>
          <w:szCs w:val="24"/>
        </w:rPr>
        <w:sym w:font="Symbol" w:char="F0B0"/>
      </w:r>
      <w:r w:rsidR="00E022A6" w:rsidRPr="00E022A6">
        <w:rPr>
          <w:sz w:val="24"/>
          <w:szCs w:val="24"/>
        </w:rPr>
        <w:t>C</w:t>
      </w:r>
      <w:r w:rsidR="00061961" w:rsidRPr="00E022A6">
        <w:rPr>
          <w:sz w:val="24"/>
          <w:szCs w:val="24"/>
        </w:rPr>
        <w:t xml:space="preserve"> degree days</w:t>
      </w:r>
      <w:commentRangeEnd w:id="945"/>
      <w:r w:rsidR="00C32B55">
        <w:rPr>
          <w:rStyle w:val="CommentReference"/>
        </w:rPr>
        <w:commentReference w:id="945"/>
      </w:r>
      <w:r w:rsidR="00061961" w:rsidRPr="00E022A6">
        <w:rPr>
          <w:sz w:val="24"/>
          <w:szCs w:val="24"/>
        </w:rPr>
        <w:t>) ar</w:t>
      </w:r>
      <w:r w:rsidR="0020019D" w:rsidRPr="00E022A6">
        <w:rPr>
          <w:sz w:val="24"/>
          <w:szCs w:val="24"/>
        </w:rPr>
        <w:t>e correlated</w:t>
      </w:r>
      <w:r w:rsidR="0020019D" w:rsidRPr="00211C57">
        <w:rPr>
          <w:sz w:val="24"/>
          <w:szCs w:val="24"/>
        </w:rPr>
        <w:t xml:space="preserve"> with a </w:t>
      </w:r>
      <w:r w:rsidR="00E022A6">
        <w:rPr>
          <w:sz w:val="24"/>
          <w:szCs w:val="24"/>
        </w:rPr>
        <w:t>24.61%</w:t>
      </w:r>
      <w:r w:rsidR="0020019D" w:rsidRPr="00211C57">
        <w:rPr>
          <w:sz w:val="24"/>
          <w:szCs w:val="24"/>
        </w:rPr>
        <w:t xml:space="preserve"> decrease in Chum</w:t>
      </w:r>
      <w:r w:rsidR="00061961">
        <w:rPr>
          <w:sz w:val="24"/>
          <w:szCs w:val="24"/>
        </w:rPr>
        <w:t xml:space="preserve"> salmon</w:t>
      </w:r>
      <w:r w:rsidR="0020019D" w:rsidRPr="00211C57">
        <w:rPr>
          <w:sz w:val="24"/>
          <w:szCs w:val="24"/>
        </w:rPr>
        <w:t xml:space="preserve"> </w:t>
      </w:r>
      <w:r w:rsidR="00061961">
        <w:rPr>
          <w:sz w:val="24"/>
          <w:szCs w:val="24"/>
        </w:rPr>
        <w:t xml:space="preserve">survival </w:t>
      </w:r>
      <w:r w:rsidR="0001213C">
        <w:rPr>
          <w:sz w:val="24"/>
          <w:szCs w:val="24"/>
        </w:rPr>
        <w:t>(</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w:t>
      </w:r>
      <w:del w:id="946" w:author="Garcia, Sabrina (DFG)" w:date="2025-07-15T14:55:00Z" w16du:dateUtc="2025-07-15T22:55:00Z">
        <w:r w:rsidR="0020019D" w:rsidRPr="00C01805">
          <w:rPr>
            <w:sz w:val="24"/>
            <w:szCs w:val="24"/>
          </w:rPr>
          <w:delText xml:space="preserve"> </w:delText>
        </w:r>
      </w:del>
      <w:r w:rsidR="0020019D" w:rsidRPr="00C01805">
        <w:rPr>
          <w:sz w:val="24"/>
          <w:szCs w:val="24"/>
        </w:rPr>
        <w:t xml:space="preserve">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01213C">
        <w:rPr>
          <w:sz w:val="24"/>
          <w:szCs w:val="24"/>
        </w:rPr>
        <w:t xml:space="preserve"> </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0362AD5D"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w:t>
      </w:r>
      <w:del w:id="947" w:author="Garcia, Sabrina (DFG)" w:date="2025-07-16T16:03:00Z" w16du:dateUtc="2025-07-17T00:03:00Z">
        <w:r w:rsidR="0001098A" w:rsidRPr="00FB7612">
          <w:rPr>
            <w:sz w:val="24"/>
            <w:szCs w:val="24"/>
          </w:rPr>
          <w:delText xml:space="preserve">has </w:delText>
        </w:r>
        <w:r w:rsidR="0083749F" w:rsidRPr="00FB7612">
          <w:rPr>
            <w:sz w:val="24"/>
            <w:szCs w:val="24"/>
          </w:rPr>
          <w:delText>previously been shown to</w:delText>
        </w:r>
      </w:del>
      <w:ins w:id="948" w:author="Garcia, Sabrina (DFG)" w:date="2025-07-16T16:03:00Z" w16du:dateUtc="2025-07-17T00:03:00Z">
        <w:r w:rsidR="00B24CE9">
          <w:rPr>
            <w:sz w:val="24"/>
            <w:szCs w:val="24"/>
          </w:rPr>
          <w:t>was</w:t>
        </w:r>
      </w:ins>
      <w:r w:rsidR="0083749F" w:rsidRPr="00FB7612">
        <w:rPr>
          <w:sz w:val="24"/>
          <w:szCs w:val="24"/>
        </w:rPr>
        <w:t xml:space="preserve"> negatively </w:t>
      </w:r>
      <w:ins w:id="949" w:author="Garcia, Sabrina (DFG)" w:date="2025-07-28T10:53:00Z" w16du:dateUtc="2025-07-28T17:53:00Z">
        <w:r w:rsidR="0083749F" w:rsidRPr="00FB7612">
          <w:rPr>
            <w:sz w:val="24"/>
            <w:szCs w:val="24"/>
          </w:rPr>
          <w:t>correlate</w:t>
        </w:r>
      </w:ins>
      <w:ins w:id="950" w:author="Garcia, Sabrina (DFG)" w:date="2025-07-16T16:03:00Z" w16du:dateUtc="2025-07-17T00:03:00Z">
        <w:r w:rsidR="00B24CE9">
          <w:rPr>
            <w:sz w:val="24"/>
            <w:szCs w:val="24"/>
          </w:rPr>
          <w:t>d</w:t>
        </w:r>
      </w:ins>
      <w:del w:id="951" w:author="Garcia, Sabrina (DFG)" w:date="2025-07-28T10:53:00Z" w16du:dateUtc="2025-07-28T17:53:00Z">
        <w:r w:rsidR="0083749F" w:rsidRPr="00FB7612">
          <w:rPr>
            <w:sz w:val="24"/>
            <w:szCs w:val="24"/>
          </w:rPr>
          <w:delText>correlate</w:delText>
        </w:r>
      </w:del>
      <w:r w:rsidR="0083749F" w:rsidRPr="00FB7612">
        <w:rPr>
          <w:sz w:val="24"/>
          <w:szCs w:val="24"/>
        </w:rPr>
        <w:t xml:space="preserv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commentRangeStart w:id="952"/>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 xml:space="preserve">hatchery </w:t>
      </w:r>
      <w:commentRangeStart w:id="953"/>
      <w:r w:rsidR="006D07F9" w:rsidRPr="00211C57">
        <w:rPr>
          <w:sz w:val="24"/>
          <w:szCs w:val="24"/>
        </w:rPr>
        <w:t>release</w:t>
      </w:r>
      <w:r w:rsidR="0083749F" w:rsidRPr="00211C57">
        <w:rPr>
          <w:sz w:val="24"/>
          <w:szCs w:val="24"/>
        </w:rPr>
        <w:t xml:space="preserve">s are associated with </w:t>
      </w:r>
      <w:r w:rsidR="006D07F9" w:rsidRPr="00211C57">
        <w:rPr>
          <w:sz w:val="24"/>
          <w:szCs w:val="24"/>
        </w:rPr>
        <w:t xml:space="preserve">a </w:t>
      </w:r>
      <w:r w:rsidR="008444C9">
        <w:rPr>
          <w:sz w:val="24"/>
          <w:szCs w:val="24"/>
        </w:rPr>
        <w:t>15.2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commentRangeEnd w:id="952"/>
      <w:r w:rsidR="00B24CE9">
        <w:rPr>
          <w:rStyle w:val="CommentReference"/>
        </w:rPr>
        <w:commentReference w:id="952"/>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commentRangeEnd w:id="953"/>
      <w:r w:rsidR="00AE30D5">
        <w:rPr>
          <w:rStyle w:val="CommentReference"/>
        </w:rPr>
        <w:commentReference w:id="953"/>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w:t>
      </w:r>
      <w:ins w:id="954" w:author="genoa" w:date="2025-07-30T13:12:00Z" w16du:dateUtc="2025-07-30T20:12:00Z">
        <w:r w:rsidR="001A097A">
          <w:rPr>
            <w:rFonts w:eastAsiaTheme="minorHAnsi"/>
            <w:color w:val="000000"/>
            <w:sz w:val="24"/>
            <w:szCs w:val="24"/>
          </w:rPr>
          <w:t xml:space="preserve"> </w:t>
        </w:r>
      </w:ins>
      <w:del w:id="955" w:author="genoa" w:date="2025-07-30T13:12:00Z" w16du:dateUtc="2025-07-30T20:12:00Z">
        <w:r w:rsidR="00B87A54" w:rsidRPr="00B87A54" w:rsidDel="001A097A">
          <w:rPr>
            <w:rFonts w:eastAsiaTheme="minorHAnsi"/>
            <w:color w:val="000000"/>
            <w:sz w:val="24"/>
            <w:szCs w:val="24"/>
          </w:rPr>
          <w:delText xml:space="preserve">, </w:delText>
        </w:r>
        <w:commentRangeStart w:id="956"/>
        <w:commentRangeStart w:id="957"/>
        <w:commentRangeStart w:id="958"/>
        <w:r w:rsidR="00B87A54" w:rsidRPr="00B87A54" w:rsidDel="001A097A">
          <w:rPr>
            <w:rFonts w:eastAsiaTheme="minorHAnsi"/>
            <w:color w:val="000000"/>
            <w:sz w:val="24"/>
            <w:szCs w:val="24"/>
          </w:rPr>
          <w:delText xml:space="preserve">interspecific competition </w:delText>
        </w:r>
        <w:commentRangeEnd w:id="956"/>
        <w:r w:rsidR="00A10E02" w:rsidDel="001A097A">
          <w:rPr>
            <w:rStyle w:val="CommentReference"/>
          </w:rPr>
          <w:commentReference w:id="956"/>
        </w:r>
        <w:commentRangeEnd w:id="957"/>
        <w:r w:rsidR="00F1767A" w:rsidDel="001A097A">
          <w:rPr>
            <w:rStyle w:val="CommentReference"/>
          </w:rPr>
          <w:commentReference w:id="957"/>
        </w:r>
      </w:del>
      <w:commentRangeEnd w:id="958"/>
      <w:r w:rsidR="00D00462">
        <w:rPr>
          <w:rStyle w:val="CommentReference"/>
        </w:rPr>
        <w:commentReference w:id="958"/>
      </w:r>
      <w:del w:id="959" w:author="genoa" w:date="2025-07-30T13:12:00Z" w16du:dateUtc="2025-07-30T20:12:00Z">
        <w:r w:rsidR="00B87A54" w:rsidRPr="00B87A54" w:rsidDel="001A097A">
          <w:rPr>
            <w:rFonts w:eastAsiaTheme="minorHAnsi"/>
            <w:color w:val="000000"/>
            <w:sz w:val="24"/>
            <w:szCs w:val="24"/>
          </w:rPr>
          <w:delText xml:space="preserve">for the same prey, </w:delText>
        </w:r>
        <w:r w:rsidR="00B87A54" w:rsidRPr="00B87A54" w:rsidDel="00D00462">
          <w:rPr>
            <w:rFonts w:eastAsiaTheme="minorHAnsi"/>
            <w:color w:val="000000"/>
            <w:sz w:val="24"/>
            <w:szCs w:val="24"/>
          </w:rPr>
          <w:delText>or trophic cascades</w:delText>
        </w:r>
      </w:del>
      <w:ins w:id="960" w:author="genoa" w:date="2025-07-30T13:12:00Z" w16du:dateUtc="2025-07-30T20:12:00Z">
        <w:r w:rsidR="00D00462">
          <w:rPr>
            <w:rFonts w:eastAsiaTheme="minorHAnsi"/>
            <w:color w:val="000000"/>
            <w:sz w:val="24"/>
            <w:szCs w:val="24"/>
          </w:rPr>
          <w:t>between the groups</w:t>
        </w:r>
      </w:ins>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w:t>
      </w:r>
      <w:r w:rsidR="00424878" w:rsidRPr="00B87A54">
        <w:rPr>
          <w:sz w:val="24"/>
          <w:szCs w:val="24"/>
        </w:rPr>
        <w:lastRenderedPageBreak/>
        <w:t xml:space="preserve">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431E6B38"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w:t>
      </w:r>
      <w:ins w:id="961" w:author="Garcia, Sabrina (DFG)" w:date="2025-07-15T14:58:00Z" w16du:dateUtc="2025-07-15T22:58:00Z">
        <w:r w:rsidR="00F54ADA">
          <w:rPr>
            <w:sz w:val="24"/>
            <w:szCs w:val="24"/>
          </w:rPr>
          <w:t>i</w:t>
        </w:r>
      </w:ins>
      <w:del w:id="962" w:author="Garcia, Sabrina (DFG)" w:date="2025-07-15T14:58:00Z" w16du:dateUtc="2025-07-15T22:58:00Z">
        <w:r w:rsidR="00E871FA" w:rsidRPr="00A70FCA">
          <w:rPr>
            <w:sz w:val="24"/>
            <w:szCs w:val="24"/>
          </w:rPr>
          <w:delText>I</w:delText>
        </w:r>
      </w:del>
      <w:r w:rsidR="00E871FA" w:rsidRPr="00A70FCA">
        <w:rPr>
          <w:sz w:val="24"/>
          <w:szCs w:val="24"/>
        </w:rPr>
        <w:t>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 xml:space="preserve">ifficulty in </w:t>
      </w:r>
      <w:ins w:id="963" w:author="Garcia, Sabrina (DFG)" w:date="2025-07-28T10:53:00Z" w16du:dateUtc="2025-07-28T17:53:00Z">
        <w:r w:rsidR="00E871FA" w:rsidRPr="00E871FA">
          <w:rPr>
            <w:rFonts w:eastAsiaTheme="minorHAnsi"/>
            <w:color w:val="000000" w:themeColor="text1"/>
            <w:sz w:val="24"/>
            <w:szCs w:val="24"/>
          </w:rPr>
          <w:t>life</w:t>
        </w:r>
      </w:ins>
      <w:ins w:id="964" w:author="Garcia, Sabrina (DFG)" w:date="2025-07-16T16:05:00Z" w16du:dateUtc="2025-07-17T00:05:00Z">
        <w:r w:rsidR="00B24CE9">
          <w:rPr>
            <w:rFonts w:eastAsiaTheme="minorHAnsi"/>
            <w:color w:val="000000" w:themeColor="text1"/>
            <w:sz w:val="24"/>
            <w:szCs w:val="24"/>
          </w:rPr>
          <w:t xml:space="preserve"> </w:t>
        </w:r>
      </w:ins>
      <w:ins w:id="965" w:author="Garcia, Sabrina (DFG)" w:date="2025-07-28T10:53:00Z" w16du:dateUtc="2025-07-28T17:53:00Z">
        <w:r w:rsidR="00E871FA" w:rsidRPr="00E871FA">
          <w:rPr>
            <w:rFonts w:eastAsiaTheme="minorHAnsi"/>
            <w:color w:val="000000" w:themeColor="text1"/>
            <w:sz w:val="24"/>
            <w:szCs w:val="24"/>
          </w:rPr>
          <w:t>cycle</w:t>
        </w:r>
      </w:ins>
      <w:del w:id="966" w:author="Garcia, Sabrina (DFG)" w:date="2025-07-28T10:53:00Z" w16du:dateUtc="2025-07-28T17:53:00Z">
        <w:r w:rsidR="00E871FA" w:rsidRPr="00E871FA">
          <w:rPr>
            <w:rFonts w:eastAsiaTheme="minorHAnsi"/>
            <w:color w:val="000000" w:themeColor="text1"/>
            <w:sz w:val="24"/>
            <w:szCs w:val="24"/>
          </w:rPr>
          <w:delText>lifecycle</w:delText>
        </w:r>
      </w:del>
      <w:r w:rsidR="00E871FA" w:rsidRPr="00E871FA">
        <w:rPr>
          <w:rFonts w:eastAsiaTheme="minorHAnsi"/>
          <w:color w:val="000000" w:themeColor="text1"/>
          <w:sz w:val="24"/>
          <w:szCs w:val="24"/>
        </w:rPr>
        <w:t xml:space="preserve"> modeling with a broad population that traverses remote areas</w:t>
      </w:r>
      <w:r w:rsidR="00E871FA" w:rsidRPr="00E871FA">
        <w:rPr>
          <w:sz w:val="24"/>
          <w:szCs w:val="24"/>
        </w:rPr>
        <w:t xml:space="preserve">. While our model's </w:t>
      </w:r>
      <w:commentRangeStart w:id="967"/>
      <w:del w:id="968" w:author="genoa" w:date="2025-07-28T12:45:00Z" w16du:dateUtc="2025-07-28T19:45:00Z">
        <w:r w:rsidR="00E871FA" w:rsidRPr="00E871FA" w:rsidDel="00012638">
          <w:rPr>
            <w:sz w:val="24"/>
            <w:szCs w:val="24"/>
          </w:rPr>
          <w:delText xml:space="preserve">informed </w:delText>
        </w:r>
      </w:del>
      <w:ins w:id="969" w:author="genoa" w:date="2025-07-28T12:45:00Z" w16du:dateUtc="2025-07-28T19:45:00Z">
        <w:r w:rsidR="00012638">
          <w:rPr>
            <w:sz w:val="24"/>
            <w:szCs w:val="24"/>
          </w:rPr>
          <w:t>regularized</w:t>
        </w:r>
        <w:r w:rsidR="00012638" w:rsidRPr="00E871FA">
          <w:rPr>
            <w:sz w:val="24"/>
            <w:szCs w:val="24"/>
          </w:rPr>
          <w:t xml:space="preserve"> </w:t>
        </w:r>
      </w:ins>
      <w:r w:rsidR="00E871FA" w:rsidRPr="00E871FA">
        <w:rPr>
          <w:sz w:val="24"/>
          <w:szCs w:val="24"/>
        </w:rPr>
        <w:t>priors help avoid spurious correlations</w:t>
      </w:r>
      <w:commentRangeEnd w:id="967"/>
      <w:r w:rsidR="00F1767A">
        <w:rPr>
          <w:rStyle w:val="CommentReference"/>
        </w:rPr>
        <w:commentReference w:id="967"/>
      </w:r>
      <w:r w:rsidR="00E871FA" w:rsidRPr="00E871FA">
        <w:rPr>
          <w:sz w:val="24"/>
          <w:szCs w:val="24"/>
        </w:rPr>
        <w:t xml:space="preserve">, additional </w:t>
      </w:r>
      <w:commentRangeStart w:id="970"/>
      <w:r w:rsidR="00E871FA" w:rsidRPr="00E871FA">
        <w:rPr>
          <w:sz w:val="24"/>
          <w:szCs w:val="24"/>
        </w:rPr>
        <w:t>unmeasured mechanisms could be contributing to population declines</w:t>
      </w:r>
      <w:commentRangeEnd w:id="970"/>
      <w:r w:rsidR="00F1767A">
        <w:rPr>
          <w:rStyle w:val="CommentReference"/>
        </w:rPr>
        <w:commentReference w:id="970"/>
      </w:r>
      <w:r w:rsidR="00E871FA" w:rsidRPr="00E871FA">
        <w:rPr>
          <w:sz w:val="24"/>
          <w:szCs w:val="24"/>
        </w:rPr>
        <w:t xml:space="preserve">.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xml:space="preserve">, including </w:t>
      </w:r>
      <w:commentRangeStart w:id="971"/>
      <w:r w:rsidR="00A178BE" w:rsidRPr="00343D1F">
        <w:rPr>
          <w:sz w:val="24"/>
          <w:szCs w:val="24"/>
        </w:rPr>
        <w:t xml:space="preserve">changing ocean conditions </w:t>
      </w:r>
      <w:commentRangeEnd w:id="971"/>
      <w:r w:rsidR="00F1767A">
        <w:rPr>
          <w:rStyle w:val="CommentReference"/>
        </w:rPr>
        <w:commentReference w:id="971"/>
      </w:r>
      <w:r w:rsidR="00A178BE" w:rsidRPr="00343D1F">
        <w:rPr>
          <w:sz w:val="24"/>
          <w:szCs w:val="24"/>
        </w:rPr>
        <w:t>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Together with the estimated negative association between marine survival and overwinter temperatures</w:t>
      </w:r>
      <w:ins w:id="972" w:author="Joshua.Russell" w:date="2025-07-16T13:44:00Z">
        <w:r w:rsidR="00AB3DB8">
          <w:rPr>
            <w:sz w:val="24"/>
            <w:szCs w:val="24"/>
          </w:rPr>
          <w:t>, our results</w:t>
        </w:r>
      </w:ins>
      <w:r w:rsidR="00DB5FF6">
        <w:rPr>
          <w:sz w:val="24"/>
          <w:szCs w:val="24"/>
        </w:rPr>
        <w:t xml:space="preserve">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del w:id="973" w:author="Lauren.Rogers" w:date="2025-07-08T15:59:00Z">
        <w:r w:rsidR="003927A4" w:rsidRPr="00343D1F" w:rsidDel="00A10E02">
          <w:rPr>
            <w:sz w:val="24"/>
            <w:szCs w:val="24"/>
          </w:rPr>
          <w:delText>,</w:delText>
        </w:r>
      </w:del>
      <w:r w:rsidR="00A178BE" w:rsidRPr="00343D1F">
        <w:rPr>
          <w:sz w:val="24"/>
          <w:szCs w:val="24"/>
        </w:rPr>
        <w:t xml:space="preserve"> and increased competition are increasingly linked to reduced </w:t>
      </w:r>
      <w:commentRangeStart w:id="974"/>
      <w:r w:rsidR="00A178BE" w:rsidRPr="00343D1F">
        <w:rPr>
          <w:sz w:val="24"/>
          <w:szCs w:val="24"/>
        </w:rPr>
        <w:t>survival and productivity</w:t>
      </w:r>
      <w:commentRangeEnd w:id="974"/>
      <w:r w:rsidR="00A10E02">
        <w:rPr>
          <w:rStyle w:val="CommentReference"/>
        </w:rPr>
        <w:commentReference w:id="974"/>
      </w:r>
      <w:r w:rsidR="00A178BE" w:rsidRPr="00343D1F">
        <w:rPr>
          <w:sz w:val="24"/>
          <w:szCs w:val="24"/>
        </w:rPr>
        <w:t>.</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3125EA95" w:rsidR="004E36E9" w:rsidRPr="004E36E9" w:rsidRDefault="00027BFA" w:rsidP="00A10E02">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r w:rsidR="005C1F5E">
        <w:rPr>
          <w:color w:val="222222"/>
          <w:sz w:val="24"/>
          <w:szCs w:val="24"/>
          <w:shd w:val="clear" w:color="auto" w:fill="FFFFFF"/>
        </w:rPr>
        <w:t>Strasburger</w:t>
      </w:r>
      <w:r w:rsidR="00181B44">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A10E02">
        <w:rPr>
          <w:color w:val="222222"/>
          <w:sz w:val="24"/>
          <w:szCs w:val="24"/>
          <w:shd w:val="clear" w:color="auto" w:fill="FFFFFF"/>
        </w:rPr>
        <w:lastRenderedPageBreak/>
        <w:t xml:space="preserve">AFSC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Mueter</w:t>
      </w:r>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ins w:id="975" w:author="Lauren.Rogers" w:date="2025-07-08T16:03:00Z">
        <w:r w:rsidR="00A10E02">
          <w:rPr>
            <w:color w:val="222222"/>
            <w:sz w:val="24"/>
            <w:szCs w:val="24"/>
            <w:shd w:val="clear" w:color="auto" w:fill="FFFFFF"/>
          </w:rPr>
          <w:t xml:space="preserve">The findings and </w:t>
        </w:r>
        <w:r w:rsidR="00A10E02" w:rsidRPr="00A10E02">
          <w:rPr>
            <w:color w:val="222222"/>
            <w:sz w:val="24"/>
            <w:szCs w:val="24"/>
            <w:shd w:val="clear" w:color="auto" w:fill="FFFFFF"/>
          </w:rPr>
          <w:t>conclusions in the paper are those of the author(s) and do not necessarily represent the views of the</w:t>
        </w:r>
        <w:r w:rsidR="00A10E02">
          <w:rPr>
            <w:color w:val="222222"/>
            <w:sz w:val="24"/>
            <w:szCs w:val="24"/>
            <w:shd w:val="clear" w:color="auto" w:fill="FFFFFF"/>
          </w:rPr>
          <w:t xml:space="preserve"> </w:t>
        </w:r>
        <w:r w:rsidR="00A10E02" w:rsidRPr="00A10E02">
          <w:rPr>
            <w:color w:val="222222"/>
            <w:sz w:val="24"/>
            <w:szCs w:val="24"/>
            <w:shd w:val="clear" w:color="auto" w:fill="FFFFFF"/>
          </w:rPr>
          <w:t>National Marine Fisheries Service.</w:t>
        </w:r>
      </w:ins>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age and length</w:t>
      </w:r>
      <w:del w:id="976" w:author="Garcia, Sabrina (DFG)" w:date="2025-07-15T15:00:00Z" w16du:dateUtc="2025-07-15T23:00:00Z">
        <w:r>
          <w:delText>s</w:delText>
        </w:r>
      </w:del>
      <w:r>
        <w:t xml:space="preserve">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29176E42" w14:textId="77777777" w:rsidR="001A097A" w:rsidRPr="001A097A" w:rsidRDefault="00AC2C20" w:rsidP="001A097A">
      <w:pPr>
        <w:pStyle w:val="Bibliography"/>
      </w:pPr>
      <w:r w:rsidRPr="00343D1F">
        <w:fldChar w:fldCharType="begin"/>
      </w:r>
      <w:r w:rsidR="00E02DE2">
        <w:instrText xml:space="preserve"> ADDIN ZOTERO_BIBL {"uncited":[],"omitted":[],"custom":[]} CSL_BIBLIOGRAPHY </w:instrText>
      </w:r>
      <w:r w:rsidRPr="00343D1F">
        <w:fldChar w:fldCharType="separate"/>
      </w:r>
      <w:r w:rsidR="001A097A" w:rsidRPr="001A097A">
        <w:t>Alaska Department of Fish and Game (2024) ASL - Age Sex Length Database.</w:t>
      </w:r>
    </w:p>
    <w:p w14:paraId="02EDA702" w14:textId="77777777" w:rsidR="001A097A" w:rsidRPr="001A097A" w:rsidRDefault="001A097A" w:rsidP="001A097A">
      <w:pPr>
        <w:pStyle w:val="Bibliography"/>
      </w:pPr>
      <w:r w:rsidRPr="001A097A">
        <w:t>Alliance for a Just Society, Council of Athabascan Tribal Governments (2013) Survival Denied.</w:t>
      </w:r>
    </w:p>
    <w:p w14:paraId="722CA0B6" w14:textId="77777777" w:rsidR="001A097A" w:rsidRPr="001A097A" w:rsidRDefault="001A097A" w:rsidP="001A097A">
      <w:pPr>
        <w:pStyle w:val="Bibliography"/>
      </w:pPr>
      <w:r w:rsidRPr="001A097A">
        <w:t xml:space="preserve">Beacham TD, Murray CB, </w:t>
      </w:r>
      <w:proofErr w:type="spellStart"/>
      <w:r w:rsidRPr="001A097A">
        <w:t>Withler</w:t>
      </w:r>
      <w:proofErr w:type="spellEnd"/>
      <w:r w:rsidRPr="001A097A">
        <w:t xml:space="preserve"> RE (1988) Age, morphology, developmental biology, and biochemical genetic variation of Yukon River fall chum salmon, Oncorhynchus keta, and comparisons with British Columbia populations. Fishery Bulletin.</w:t>
      </w:r>
    </w:p>
    <w:p w14:paraId="351E4DAC" w14:textId="77777777" w:rsidR="001A097A" w:rsidRPr="001A097A" w:rsidRDefault="001A097A" w:rsidP="001A097A">
      <w:pPr>
        <w:pStyle w:val="Bibliography"/>
      </w:pPr>
      <w:r w:rsidRPr="001A097A">
        <w:lastRenderedPageBreak/>
        <w:t>Beamish RJ (2018) The Ocean Ecology of Pacific Salmon and Trout. American Fisheries Society, Bethesda Maryland.</w:t>
      </w:r>
    </w:p>
    <w:p w14:paraId="66968AEF" w14:textId="77777777" w:rsidR="001A097A" w:rsidRPr="001A097A" w:rsidRDefault="001A097A" w:rsidP="001A097A">
      <w:pPr>
        <w:pStyle w:val="Bibliography"/>
      </w:pPr>
      <w:r w:rsidRPr="001A097A">
        <w:t>Beamish RJ, Mahnken C (2001) A critical size and period hypothesis to explain natural regulation of salmon abundance and the linkage to climate and climate change. Progress in Oceanography 49:423–437.</w:t>
      </w:r>
    </w:p>
    <w:p w14:paraId="385CEFA8" w14:textId="77777777" w:rsidR="001A097A" w:rsidRPr="001A097A" w:rsidRDefault="001A097A" w:rsidP="001A097A">
      <w:pPr>
        <w:pStyle w:val="Bibliography"/>
      </w:pPr>
      <w:proofErr w:type="spellStart"/>
      <w:r w:rsidRPr="001A097A">
        <w:t>Besbeas</w:t>
      </w:r>
      <w:proofErr w:type="spellEnd"/>
      <w:r w:rsidRPr="001A097A">
        <w:t xml:space="preserve"> P, Freeman SN, Morgan BJT, Catchpole EA (2002) Integrating Mark–Recapture–Recovery and Census Data to Estimate Animal Abundance and Demographic Parameters. Biometrics 58:540–547.</w:t>
      </w:r>
    </w:p>
    <w:p w14:paraId="6062CB08" w14:textId="77777777" w:rsidR="001A097A" w:rsidRPr="001A097A" w:rsidRDefault="001A097A" w:rsidP="001A097A">
      <w:pPr>
        <w:pStyle w:val="Bibliography"/>
      </w:pPr>
      <w:proofErr w:type="spellStart"/>
      <w:r w:rsidRPr="001A097A">
        <w:t>Bromaghin</w:t>
      </w:r>
      <w:proofErr w:type="spellEnd"/>
      <w:r w:rsidRPr="001A097A">
        <w:t xml:space="preserve"> JF, Evenson DF, McLain TH, Flannery BG (2011) Using a Genetic Mixture Model to Study Phenotypic Traits: Differential Fecundity among Yukon River Chinook Salmon. Trans Am Fish Soc 140:235–249.</w:t>
      </w:r>
    </w:p>
    <w:p w14:paraId="4913EB4A" w14:textId="77777777" w:rsidR="001A097A" w:rsidRPr="001A097A" w:rsidRDefault="001A097A" w:rsidP="001A097A">
      <w:pPr>
        <w:pStyle w:val="Bibliography"/>
      </w:pPr>
      <w:r w:rsidRPr="001A097A">
        <w:t>Brooks SP, Gelman A (1998) General Methods for Monitoring Convergence of Iterative Simulations. Journal of Computational and Graphical Statistics 7:434–455.</w:t>
      </w:r>
    </w:p>
    <w:p w14:paraId="1C36599D" w14:textId="77777777" w:rsidR="001A097A" w:rsidRPr="001A097A" w:rsidRDefault="001A097A" w:rsidP="001A097A">
      <w:pPr>
        <w:pStyle w:val="Bibliography"/>
      </w:pPr>
      <w:r w:rsidRPr="001A097A">
        <w:t xml:space="preserve">Brown CL, </w:t>
      </w:r>
      <w:proofErr w:type="spellStart"/>
      <w:r w:rsidRPr="001A097A">
        <w:t>Godduhn</w:t>
      </w:r>
      <w:proofErr w:type="spellEnd"/>
      <w:r w:rsidRPr="001A097A">
        <w:t xml:space="preserve"> A (2015) Socioeconomic Effects of Declining Salmon Runs on the Yukon River. Alaska Department of Fish and Game, Division of Subsistence Technical Paper No 398, Fairbanks.</w:t>
      </w:r>
    </w:p>
    <w:p w14:paraId="6C18ACCE" w14:textId="77777777" w:rsidR="001A097A" w:rsidRPr="001A097A" w:rsidRDefault="001A097A" w:rsidP="001A097A">
      <w:pPr>
        <w:pStyle w:val="Bibliography"/>
      </w:pPr>
      <w:r w:rsidRPr="001A097A">
        <w:t>Burril SE, Zimmerman CE, Finn JE (2010) Characteristics of fall chum salmon spawning habitat on a mainstem river in Interior Alaska. U.S. Geological Survey.</w:t>
      </w:r>
    </w:p>
    <w:p w14:paraId="09AA53B3" w14:textId="77777777" w:rsidR="001A097A" w:rsidRPr="001A097A" w:rsidRDefault="001A097A" w:rsidP="001A097A">
      <w:pPr>
        <w:pStyle w:val="Bibliography"/>
      </w:pPr>
      <w:r w:rsidRPr="001A097A">
        <w:t xml:space="preserve">Carpenter B, Gelman A, Hoffman MD, Lee D, Goodrich B, Betancourt M, Brubaker MA, Guo J, Li P, Riddell A (2017) Stan: A Probabilistic Programming Language. J Stat </w:t>
      </w:r>
      <w:proofErr w:type="spellStart"/>
      <w:r w:rsidRPr="001A097A">
        <w:t>Softw</w:t>
      </w:r>
      <w:proofErr w:type="spellEnd"/>
      <w:r w:rsidRPr="001A097A">
        <w:t xml:space="preserve"> 76:1.</w:t>
      </w:r>
    </w:p>
    <w:p w14:paraId="6659AD0D" w14:textId="77777777" w:rsidR="001A097A" w:rsidRPr="001A097A" w:rsidRDefault="001A097A" w:rsidP="001A097A">
      <w:pPr>
        <w:pStyle w:val="Bibliography"/>
      </w:pPr>
      <w:r w:rsidRPr="001A097A">
        <w:t xml:space="preserve">Connors B, </w:t>
      </w:r>
      <w:proofErr w:type="spellStart"/>
      <w:r w:rsidRPr="001A097A">
        <w:t>Ruggerone</w:t>
      </w:r>
      <w:proofErr w:type="spellEnd"/>
      <w:r w:rsidRPr="001A097A">
        <w:t xml:space="preserve"> GT, Irvine JR (2025) Adapting management of Pacific salmon to a warming and more crowded ocean. ICES Journal of Marine Science 82:fsae135.</w:t>
      </w:r>
    </w:p>
    <w:p w14:paraId="1950C050" w14:textId="77777777" w:rsidR="001A097A" w:rsidRPr="001A097A" w:rsidRDefault="001A097A" w:rsidP="001A097A">
      <w:pPr>
        <w:pStyle w:val="Bibliography"/>
      </w:pPr>
      <w:r w:rsidRPr="001A097A">
        <w:t>Crozier LG, Burke BJ, Chasco BE, Widener DL, Zabel RW (2021) Climate change threatens Chinook salmon throughout their life cycle. Commun Biol 4:1–14.</w:t>
      </w:r>
    </w:p>
    <w:p w14:paraId="49EE88D1" w14:textId="77777777" w:rsidR="001A097A" w:rsidRPr="001A097A" w:rsidRDefault="001A097A" w:rsidP="001A097A">
      <w:pPr>
        <w:pStyle w:val="Bibliography"/>
      </w:pPr>
      <w:r w:rsidRPr="001A097A">
        <w:t xml:space="preserve">Cunningham CJ, Westley PAH, Adkison MD (2018) Signals of </w:t>
      </w:r>
      <w:proofErr w:type="gramStart"/>
      <w:r w:rsidRPr="001A097A">
        <w:t>large scale</w:t>
      </w:r>
      <w:proofErr w:type="gramEnd"/>
      <w:r w:rsidRPr="001A097A">
        <w:t xml:space="preserve"> climate drivers, hatchery enhancement, and marine factors in Yukon River Chinook salmon survival revealed with a Bayesian life history model. Global Change Biology 24:4399–4416.</w:t>
      </w:r>
    </w:p>
    <w:p w14:paraId="5F0385E7" w14:textId="77777777" w:rsidR="001A097A" w:rsidRPr="001A097A" w:rsidRDefault="001A097A" w:rsidP="001A097A">
      <w:pPr>
        <w:pStyle w:val="Bibliography"/>
      </w:pPr>
      <w:r w:rsidRPr="001A097A">
        <w:t xml:space="preserve">DeFilippo LB, </w:t>
      </w:r>
      <w:proofErr w:type="spellStart"/>
      <w:r w:rsidRPr="001A097A">
        <w:t>Buehrens</w:t>
      </w:r>
      <w:proofErr w:type="spellEnd"/>
      <w:r w:rsidRPr="001A097A">
        <w:t xml:space="preserve"> TW, Scheuerell M, Kendall NW, Schindler DE (2021) Improving short-term recruitment forecasts for coho salmon using a spatiotemporal integrated population model. Fisheries Research 242:106014.</w:t>
      </w:r>
    </w:p>
    <w:p w14:paraId="2534CFCD" w14:textId="77777777" w:rsidR="001A097A" w:rsidRPr="001A097A" w:rsidRDefault="001A097A" w:rsidP="001A097A">
      <w:pPr>
        <w:pStyle w:val="Bibliography"/>
      </w:pPr>
      <w:r w:rsidRPr="001A097A">
        <w:t xml:space="preserve">Farley E, </w:t>
      </w:r>
      <w:proofErr w:type="spellStart"/>
      <w:r w:rsidRPr="001A097A">
        <w:t>Yasumiishi</w:t>
      </w:r>
      <w:proofErr w:type="spellEnd"/>
      <w:r w:rsidRPr="001A097A">
        <w:t xml:space="preserve"> E, Murphy J, Strasburger W, Sewall F, Howard K, Garcia S, Moss J (2024) Critical periods in the marine life history of juvenile western Alaska chum salmon in a changing climate. Mar </w:t>
      </w:r>
      <w:proofErr w:type="spellStart"/>
      <w:r w:rsidRPr="001A097A">
        <w:t>Ecol</w:t>
      </w:r>
      <w:proofErr w:type="spellEnd"/>
      <w:r w:rsidRPr="001A097A">
        <w:t xml:space="preserve"> Prog Ser 726:149–160.</w:t>
      </w:r>
    </w:p>
    <w:p w14:paraId="7614BFFD" w14:textId="77777777" w:rsidR="001A097A" w:rsidRPr="001A097A" w:rsidRDefault="001A097A" w:rsidP="001A097A">
      <w:pPr>
        <w:pStyle w:val="Bibliography"/>
      </w:pPr>
      <w:r w:rsidRPr="001A097A">
        <w:t>Farley EV, Moss JH (2009) Growth Rate Potential of Juvenile Chum Salmon on the Eastern Bering Sea Shelf: an Assessment of Salmon Carrying Capacity.</w:t>
      </w:r>
    </w:p>
    <w:p w14:paraId="151648EB" w14:textId="77777777" w:rsidR="001A097A" w:rsidRPr="001A097A" w:rsidRDefault="001A097A" w:rsidP="001A097A">
      <w:pPr>
        <w:pStyle w:val="Bibliography"/>
      </w:pPr>
      <w:r w:rsidRPr="001A097A">
        <w:t>Farley Jr EV, Moss JH, Beamish RJ (2007) A review of the critical size, critical period hypothesis for juvenile Pacific salmon. North Pacific Anadromous Fish Commission Bulletin 4:pp.311-317.</w:t>
      </w:r>
    </w:p>
    <w:p w14:paraId="12F82A87" w14:textId="77777777" w:rsidR="001A097A" w:rsidRPr="001A097A" w:rsidRDefault="001A097A" w:rsidP="001A097A">
      <w:pPr>
        <w:pStyle w:val="Bibliography"/>
      </w:pPr>
      <w:r w:rsidRPr="001A097A">
        <w:t xml:space="preserve">Feddern ML, </w:t>
      </w:r>
      <w:proofErr w:type="spellStart"/>
      <w:r w:rsidRPr="001A097A">
        <w:t>Shaftel</w:t>
      </w:r>
      <w:proofErr w:type="spellEnd"/>
      <w:r w:rsidRPr="001A097A">
        <w:t xml:space="preserve"> R, Schoen ER, Cunningham CJ, Connors BM, Staton BA, Von Finster A, Liller Z, Von Biela VR, Howard KG (2024) Body size and early marine conditions drive changes in Chinook salmon productivity across northern latitude ecosystems. Global Change Biology 30:e17508.</w:t>
      </w:r>
    </w:p>
    <w:p w14:paraId="558437A3" w14:textId="77777777" w:rsidR="001A097A" w:rsidRPr="001A097A" w:rsidRDefault="001A097A" w:rsidP="001A097A">
      <w:pPr>
        <w:pStyle w:val="Bibliography"/>
      </w:pPr>
      <w:r w:rsidRPr="001A097A">
        <w:t>Fleischman SJ, Borba BM (2009) Escapement estimation, spawner-recruit analysis, and escapement goal recommendation for fall chum salmon in the Yukon River drainage. Alaska Department of Fish and Game, Fishery Manuscript Series 09–08.</w:t>
      </w:r>
    </w:p>
    <w:p w14:paraId="4C5743B4" w14:textId="77777777" w:rsidR="001A097A" w:rsidRPr="001A097A" w:rsidRDefault="001A097A" w:rsidP="001A097A">
      <w:pPr>
        <w:pStyle w:val="Bibliography"/>
      </w:pPr>
      <w:r w:rsidRPr="001A097A">
        <w:lastRenderedPageBreak/>
        <w:t xml:space="preserve">Freshwater C, Duguid WDP, Juanes F, McKinnell S (2023) A century long time series </w:t>
      </w:r>
      <w:proofErr w:type="gramStart"/>
      <w:r w:rsidRPr="001A097A">
        <w:t>reveals</w:t>
      </w:r>
      <w:proofErr w:type="gramEnd"/>
      <w:r w:rsidRPr="001A097A">
        <w:t xml:space="preserve"> large declines and greater synchrony in Nass River sockeye salmon size-at-age. Can J Fish </w:t>
      </w:r>
      <w:proofErr w:type="spellStart"/>
      <w:r w:rsidRPr="001A097A">
        <w:t>Aquat</w:t>
      </w:r>
      <w:proofErr w:type="spellEnd"/>
      <w:r w:rsidRPr="001A097A">
        <w:t xml:space="preserve"> Sci.</w:t>
      </w:r>
    </w:p>
    <w:p w14:paraId="4ACD21EA" w14:textId="77777777" w:rsidR="001A097A" w:rsidRPr="001A097A" w:rsidRDefault="001A097A" w:rsidP="001A097A">
      <w:pPr>
        <w:pStyle w:val="Bibliography"/>
      </w:pPr>
      <w:r w:rsidRPr="001A097A">
        <w:t xml:space="preserve">Frost TJ, </w:t>
      </w:r>
      <w:proofErr w:type="spellStart"/>
      <w:r w:rsidRPr="001A097A">
        <w:t>Yasumiishi</w:t>
      </w:r>
      <w:proofErr w:type="spellEnd"/>
      <w:r w:rsidRPr="001A097A">
        <w:t xml:space="preserve"> EM, Agler BA, Adkison MD, McPhee MV (2021) Density-dependent effects of eastern Kamchatka pink salmon (Oncorhynchus </w:t>
      </w:r>
      <w:proofErr w:type="spellStart"/>
      <w:r w:rsidRPr="001A097A">
        <w:t>gorbuscha</w:t>
      </w:r>
      <w:proofErr w:type="spellEnd"/>
      <w:r w:rsidRPr="001A097A">
        <w:t>) and Japanese chum salmon (O. keta) on age-specific growth of western Alaska chum salmon. Fisheries Oceanography 30:99–109.</w:t>
      </w:r>
    </w:p>
    <w:p w14:paraId="3A9AD976" w14:textId="77777777" w:rsidR="001A097A" w:rsidRPr="001A097A" w:rsidRDefault="001A097A" w:rsidP="001A097A">
      <w:pPr>
        <w:pStyle w:val="Bibliography"/>
      </w:pPr>
      <w:proofErr w:type="spellStart"/>
      <w:r w:rsidRPr="001A097A">
        <w:t>Garzke</w:t>
      </w:r>
      <w:proofErr w:type="spellEnd"/>
      <w:r w:rsidRPr="001A097A">
        <w:t xml:space="preserve"> J, Forster I, Graham C, </w:t>
      </w:r>
      <w:proofErr w:type="spellStart"/>
      <w:r w:rsidRPr="001A097A">
        <w:t>Costalago</w:t>
      </w:r>
      <w:proofErr w:type="spellEnd"/>
      <w:r w:rsidRPr="001A097A">
        <w:t xml:space="preserve"> D, Hunt BPV (2023) Future climate change-related decreases in food quality may affect juvenile Chinook salmon growth and survival. Marine Environmental Research 191:106171.</w:t>
      </w:r>
    </w:p>
    <w:p w14:paraId="61955A55" w14:textId="77777777" w:rsidR="001A097A" w:rsidRPr="001A097A" w:rsidRDefault="001A097A" w:rsidP="001A097A">
      <w:pPr>
        <w:pStyle w:val="Bibliography"/>
      </w:pPr>
      <w:r w:rsidRPr="001A097A">
        <w:t>Gilk SE, Molyneaux DB, Hamazaki T, Pawluk JA, Templin WD (2009) Biological and Genetic Characteristics of Fall and Summer Chum Salmon in the Kuskokwim River, Alaska. 70:161–179.</w:t>
      </w:r>
    </w:p>
    <w:p w14:paraId="39B7603F" w14:textId="77777777" w:rsidR="001A097A" w:rsidRPr="001A097A" w:rsidRDefault="001A097A" w:rsidP="001A097A">
      <w:pPr>
        <w:pStyle w:val="Bibliography"/>
      </w:pPr>
      <w:r w:rsidRPr="001A097A">
        <w:t xml:space="preserve">Hilborn R (1985) Simplified Calculation of Optimum Spawning Stock Size from Ricker’s Stock Recruitment Curve. Can J Fish </w:t>
      </w:r>
      <w:proofErr w:type="spellStart"/>
      <w:r w:rsidRPr="001A097A">
        <w:t>Aquat</w:t>
      </w:r>
      <w:proofErr w:type="spellEnd"/>
      <w:r w:rsidRPr="001A097A">
        <w:t xml:space="preserve"> Sci 42:1833–1834.</w:t>
      </w:r>
    </w:p>
    <w:p w14:paraId="4AF423E8" w14:textId="77777777" w:rsidR="001A097A" w:rsidRPr="001A097A" w:rsidRDefault="001A097A" w:rsidP="001A097A">
      <w:pPr>
        <w:pStyle w:val="Bibliography"/>
      </w:pPr>
      <w:r w:rsidRPr="001A097A">
        <w:t xml:space="preserve">Hollowed AB, </w:t>
      </w:r>
      <w:proofErr w:type="spellStart"/>
      <w:r w:rsidRPr="001A097A">
        <w:t>Barbeaux</w:t>
      </w:r>
      <w:proofErr w:type="spellEnd"/>
      <w:r w:rsidRPr="001A097A">
        <w:t xml:space="preserve"> SJ, </w:t>
      </w:r>
      <w:proofErr w:type="spellStart"/>
      <w:r w:rsidRPr="001A097A">
        <w:t>Cokelet</w:t>
      </w:r>
      <w:proofErr w:type="spellEnd"/>
      <w:r w:rsidRPr="001A097A">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13125F04" w14:textId="77777777" w:rsidR="001A097A" w:rsidRPr="001A097A" w:rsidRDefault="001A097A" w:rsidP="001A097A">
      <w:pPr>
        <w:pStyle w:val="Bibliography"/>
      </w:pPr>
      <w:r w:rsidRPr="001A097A">
        <w:t>Holmes EE, Ward EJ, Scheuerell MD, Wills K (2024) Holmes EE, Ward EJ, Scheuerell MD, Wills K (2024). MARSS: Multivariate Autoregressive State-Space Modeling.</w:t>
      </w:r>
    </w:p>
    <w:p w14:paraId="42D3C6DD" w14:textId="77777777" w:rsidR="001A097A" w:rsidRPr="001A097A" w:rsidRDefault="001A097A" w:rsidP="001A097A">
      <w:pPr>
        <w:pStyle w:val="Bibliography"/>
      </w:pPr>
      <w:r w:rsidRPr="001A097A">
        <w:t>Howard KG, von Biela V (2023) Adult spawners: A critical period for subarctic Chinook salmon in a changing climate. Global Change Biology 29:1759–1773.</w:t>
      </w:r>
    </w:p>
    <w:p w14:paraId="5180DEC8" w14:textId="77777777" w:rsidR="001A097A" w:rsidRPr="001A097A" w:rsidRDefault="001A097A" w:rsidP="001A097A">
      <w:pPr>
        <w:pStyle w:val="Bibliography"/>
      </w:pPr>
      <w:r w:rsidRPr="001A097A">
        <w:t>Hutchinson WF (2008) The dangers of ignoring stock complexity in fishery management: the case of the North Sea cod. Biol Lett 4:693–695.</w:t>
      </w:r>
    </w:p>
    <w:p w14:paraId="57EF77F8" w14:textId="77777777" w:rsidR="001A097A" w:rsidRPr="001A097A" w:rsidRDefault="001A097A" w:rsidP="001A097A">
      <w:pPr>
        <w:pStyle w:val="Bibliography"/>
      </w:pPr>
      <w:r w:rsidRPr="001A097A">
        <w:t xml:space="preserve">Ianelli J, </w:t>
      </w:r>
      <w:proofErr w:type="spellStart"/>
      <w:r w:rsidRPr="001A097A">
        <w:t>Honkalehto</w:t>
      </w:r>
      <w:proofErr w:type="spellEnd"/>
      <w:r w:rsidRPr="001A097A">
        <w:t xml:space="preserve"> T, Wassermann S, Lauffenburger N, </w:t>
      </w:r>
      <w:proofErr w:type="spellStart"/>
      <w:r w:rsidRPr="001A097A">
        <w:t>McGilliard</w:t>
      </w:r>
      <w:proofErr w:type="spellEnd"/>
      <w:r w:rsidRPr="001A097A">
        <w:t xml:space="preserve"> C, Siddon E (2023) Stock assessment for eastern Bering Sea walleye pollock. North Pacific Fishery Management Council, Anchorage, AK.</w:t>
      </w:r>
    </w:p>
    <w:p w14:paraId="18DA52B7" w14:textId="77777777" w:rsidR="001A097A" w:rsidRPr="001A097A" w:rsidRDefault="001A097A" w:rsidP="001A097A">
      <w:pPr>
        <w:pStyle w:val="Bibliography"/>
      </w:pPr>
      <w:r w:rsidRPr="001A097A">
        <w:t>Iino Y, Kitagawa T, Abe TK, Nagasaka T, Shimizu Y, Ota K, Kawashima T, Kawamura T (2022) Effect of food amount and temperature on growth rate and aerobic scope of juvenile chum salmon. Fish Sci 88:397–409.</w:t>
      </w:r>
    </w:p>
    <w:p w14:paraId="0AA4065C" w14:textId="77777777" w:rsidR="001A097A" w:rsidRPr="001A097A" w:rsidRDefault="001A097A" w:rsidP="001A097A">
      <w:pPr>
        <w:pStyle w:val="Bibliography"/>
      </w:pPr>
      <w:r w:rsidRPr="001A097A">
        <w:t>IPCC (2023) The Sixth Assessment Report of the Intergovernmental Panel on Climate Change, 1st ed. Cambridge University Press.</w:t>
      </w:r>
    </w:p>
    <w:p w14:paraId="51949CA9" w14:textId="77777777" w:rsidR="001A097A" w:rsidRPr="001A097A" w:rsidRDefault="001A097A" w:rsidP="001A097A">
      <w:pPr>
        <w:pStyle w:val="Bibliography"/>
      </w:pPr>
      <w:r w:rsidRPr="001A097A">
        <w:t>Jallen DM, Gleason CM, Borba BM, West FW, Decker SKS (2022) Yukon River salmon stock status and salmon fisheries, 2022: A report to the Alaska Board of Fisheries, January 2023. Alaska Department of Fish and Game, Special Publication Anchorage No. 22-20.</w:t>
      </w:r>
    </w:p>
    <w:p w14:paraId="4D4AE3CC" w14:textId="77777777" w:rsidR="001A097A" w:rsidRPr="001A097A" w:rsidRDefault="001A097A" w:rsidP="001A097A">
      <w:pPr>
        <w:pStyle w:val="Bibliography"/>
      </w:pPr>
      <w:r w:rsidRPr="001A097A">
        <w:t xml:space="preserve">Kaga T, Sato S, </w:t>
      </w:r>
      <w:proofErr w:type="spellStart"/>
      <w:r w:rsidRPr="001A097A">
        <w:t>Azumaya</w:t>
      </w:r>
      <w:proofErr w:type="spellEnd"/>
      <w:r w:rsidRPr="001A097A">
        <w:t xml:space="preserve"> T, Davis N, </w:t>
      </w:r>
      <w:proofErr w:type="spellStart"/>
      <w:r w:rsidRPr="001A097A">
        <w:t>Fukuwaka</w:t>
      </w:r>
      <w:proofErr w:type="spellEnd"/>
      <w:r w:rsidRPr="001A097A">
        <w:t xml:space="preserve"> M (2013) Lipid content of chum salmon Oncorhynchus keta affected by pink salmon O. </w:t>
      </w:r>
      <w:proofErr w:type="spellStart"/>
      <w:r w:rsidRPr="001A097A">
        <w:t>gorbuscha</w:t>
      </w:r>
      <w:proofErr w:type="spellEnd"/>
      <w:r w:rsidRPr="001A097A">
        <w:t xml:space="preserve"> abundance in the central Bering Sea. Mar </w:t>
      </w:r>
      <w:proofErr w:type="spellStart"/>
      <w:r w:rsidRPr="001A097A">
        <w:t>Ecol</w:t>
      </w:r>
      <w:proofErr w:type="spellEnd"/>
      <w:r w:rsidRPr="001A097A">
        <w:t xml:space="preserve"> Prog Ser 478:211–221.</w:t>
      </w:r>
    </w:p>
    <w:p w14:paraId="4D11F23C" w14:textId="77777777" w:rsidR="001A097A" w:rsidRPr="001A097A" w:rsidRDefault="001A097A" w:rsidP="001A097A">
      <w:pPr>
        <w:pStyle w:val="Bibliography"/>
      </w:pPr>
      <w:proofErr w:type="spellStart"/>
      <w:r w:rsidRPr="001A097A">
        <w:t>Kallioinen</w:t>
      </w:r>
      <w:proofErr w:type="spellEnd"/>
      <w:r w:rsidRPr="001A097A">
        <w:t xml:space="preserve"> N, Paananen T, </w:t>
      </w:r>
      <w:proofErr w:type="spellStart"/>
      <w:r w:rsidRPr="001A097A">
        <w:t>Bürkner</w:t>
      </w:r>
      <w:proofErr w:type="spellEnd"/>
      <w:r w:rsidRPr="001A097A">
        <w:t xml:space="preserve"> P, </w:t>
      </w:r>
      <w:proofErr w:type="spellStart"/>
      <w:r w:rsidRPr="001A097A">
        <w:t>Vehtari</w:t>
      </w:r>
      <w:proofErr w:type="spellEnd"/>
      <w:r w:rsidRPr="001A097A">
        <w:t xml:space="preserve"> A (2023) Detecting and diagnosing prior and likelihood sensitivity with power-scaling. Statistics and Computing 34.</w:t>
      </w:r>
    </w:p>
    <w:p w14:paraId="4486BB91" w14:textId="77777777" w:rsidR="001A097A" w:rsidRPr="001A097A" w:rsidRDefault="001A097A" w:rsidP="001A097A">
      <w:pPr>
        <w:pStyle w:val="Bibliography"/>
      </w:pPr>
      <w:r w:rsidRPr="001A097A">
        <w:t>Krueger CC, Zimmerman CE, American Fisheries Society (eds) (2009) Pacific salmon: ecology and management of western Alaska’s populations. American Fisheries Society, Bethesda, MD.</w:t>
      </w:r>
    </w:p>
    <w:p w14:paraId="7FD6865C" w14:textId="77777777" w:rsidR="001A097A" w:rsidRPr="001A097A" w:rsidRDefault="001A097A" w:rsidP="001A097A">
      <w:pPr>
        <w:pStyle w:val="Bibliography"/>
      </w:pPr>
      <w:r w:rsidRPr="001A097A">
        <w:lastRenderedPageBreak/>
        <w:t xml:space="preserve">Litzow MA, </w:t>
      </w:r>
      <w:proofErr w:type="spellStart"/>
      <w:r w:rsidRPr="001A097A">
        <w:t>Ciannelli</w:t>
      </w:r>
      <w:proofErr w:type="spellEnd"/>
      <w:r w:rsidRPr="001A097A">
        <w:t xml:space="preserve"> L, Puerta P, Wettstein JJ, Rykaczewski RR, </w:t>
      </w:r>
      <w:proofErr w:type="spellStart"/>
      <w:r w:rsidRPr="001A097A">
        <w:t>Opiekun</w:t>
      </w:r>
      <w:proofErr w:type="spellEnd"/>
      <w:r w:rsidRPr="001A097A">
        <w:t xml:space="preserve"> M (2018) Non-stationary climate–salmon relationships in the Gulf of Alaska. Proc R Soc B 285:20181855.</w:t>
      </w:r>
    </w:p>
    <w:p w14:paraId="63ED6BB5" w14:textId="77777777" w:rsidR="001A097A" w:rsidRPr="001A097A" w:rsidRDefault="001A097A" w:rsidP="001A097A">
      <w:pPr>
        <w:pStyle w:val="Bibliography"/>
      </w:pPr>
      <w:proofErr w:type="spellStart"/>
      <w:r w:rsidRPr="001A097A">
        <w:t>Mackas</w:t>
      </w:r>
      <w:proofErr w:type="spellEnd"/>
      <w:r w:rsidRPr="001A097A">
        <w:t xml:space="preserve"> DL, Batten S, Trudel M (2007) Effects on zooplankton of a warmer ocean: Recent evidence from the Northeast Pacific. Progress in Oceanography 75:223–252.</w:t>
      </w:r>
    </w:p>
    <w:p w14:paraId="2649FB5D" w14:textId="77777777" w:rsidR="001A097A" w:rsidRPr="001A097A" w:rsidRDefault="001A097A" w:rsidP="001A097A">
      <w:pPr>
        <w:pStyle w:val="Bibliography"/>
      </w:pPr>
      <w:r w:rsidRPr="001A097A">
        <w:t>McElreath R (2020) Statistical Rethinking: A Bayesian Course with Examples in R and Stan, 2nd, Chapter 6 ed. Chapman and Hall/CRC.</w:t>
      </w:r>
    </w:p>
    <w:p w14:paraId="7F3CD4E1" w14:textId="77777777" w:rsidR="001A097A" w:rsidRPr="001A097A" w:rsidRDefault="001A097A" w:rsidP="001A097A">
      <w:pPr>
        <w:pStyle w:val="Bibliography"/>
      </w:pPr>
      <w:r w:rsidRPr="001A097A">
        <w:t>Miller KB, Weiss CM (2023) Disentangling Population Level Differences in Juvenile Migration Phenology for Three Species of Salmon on the Yukon River. JMSE 11:589.</w:t>
      </w:r>
    </w:p>
    <w:p w14:paraId="5BBFC17C" w14:textId="77777777" w:rsidR="001A097A" w:rsidRPr="001A097A" w:rsidRDefault="001A097A" w:rsidP="001A097A">
      <w:pPr>
        <w:pStyle w:val="Bibliography"/>
      </w:pPr>
      <w:r w:rsidRPr="001A097A">
        <w:t>Moss JH, Murphy JM, Farley EV, Eisner LB, Andrews AG (2009) Juvenile Pink and Chum Salmon Distribution, Diet, and Growth in the Northern Bering and Chukchi Seas. North Pacific Anadromous Fish Commission.</w:t>
      </w:r>
    </w:p>
    <w:p w14:paraId="666E94BA" w14:textId="77777777" w:rsidR="001A097A" w:rsidRPr="001A097A" w:rsidRDefault="001A097A" w:rsidP="001A097A">
      <w:pPr>
        <w:pStyle w:val="Bibliography"/>
      </w:pPr>
      <w:r w:rsidRPr="001A097A">
        <w:t xml:space="preserve">Moussalli E, Hilborn R (1986) Optimal Stock Size and Harvest Rate in Multistage Life History Models. Can J Fish </w:t>
      </w:r>
      <w:proofErr w:type="spellStart"/>
      <w:r w:rsidRPr="001A097A">
        <w:t>Aquat</w:t>
      </w:r>
      <w:proofErr w:type="spellEnd"/>
      <w:r w:rsidRPr="001A097A">
        <w:t xml:space="preserve"> Sci 43:135–141.</w:t>
      </w:r>
    </w:p>
    <w:p w14:paraId="3B4C85E0" w14:textId="77777777" w:rsidR="001A097A" w:rsidRPr="001A097A" w:rsidRDefault="001A097A" w:rsidP="001A097A">
      <w:pPr>
        <w:pStyle w:val="Bibliography"/>
      </w:pPr>
      <w:r w:rsidRPr="001A097A">
        <w:t>Mueter FJ, Pyper BJ, Peterman RM (2005) Relationships between Coastal Ocean Conditions and Survival Rates of Northeast Pacific Salmon at Multiple Lags. Transactions of the American Fisheries Society 134:105–119.</w:t>
      </w:r>
    </w:p>
    <w:p w14:paraId="01B8C835" w14:textId="77777777" w:rsidR="001A097A" w:rsidRPr="001A097A" w:rsidRDefault="001A097A" w:rsidP="001A097A">
      <w:pPr>
        <w:pStyle w:val="Bibliography"/>
      </w:pPr>
      <w:r w:rsidRPr="001A097A">
        <w:t xml:space="preserve">Murdoch A, Connors BM, Lapointe NWR, Mills Flemming J, Cooke SJ, </w:t>
      </w:r>
      <w:proofErr w:type="spellStart"/>
      <w:r w:rsidRPr="001A097A">
        <w:t>Mantyka</w:t>
      </w:r>
      <w:proofErr w:type="spellEnd"/>
      <w:r w:rsidRPr="001A097A">
        <w:t xml:space="preserve">-Pringle C (2024) Multiple environmental drivers across life stages influence Yukon River Chinook salmon productivity. Can J Fish </w:t>
      </w:r>
      <w:proofErr w:type="spellStart"/>
      <w:r w:rsidRPr="001A097A">
        <w:t>Aquat</w:t>
      </w:r>
      <w:proofErr w:type="spellEnd"/>
      <w:r w:rsidRPr="001A097A">
        <w:t xml:space="preserve"> Sci 81:97–114.</w:t>
      </w:r>
    </w:p>
    <w:p w14:paraId="28E546F6" w14:textId="77777777" w:rsidR="001A097A" w:rsidRPr="001A097A" w:rsidRDefault="001A097A" w:rsidP="001A097A">
      <w:pPr>
        <w:pStyle w:val="Bibliography"/>
      </w:pPr>
      <w:r w:rsidRPr="001A097A">
        <w:t xml:space="preserve">Murphy J, Cooper D, Dimond J, Garcia S, Lee L, Decker S, Labunski E, Wright C, Ferguson J, Gray B, Kimmel DG, </w:t>
      </w:r>
      <w:proofErr w:type="spellStart"/>
      <w:r w:rsidRPr="001A097A">
        <w:t>Yasumiishi</w:t>
      </w:r>
      <w:proofErr w:type="spellEnd"/>
      <w:r w:rsidRPr="001A097A">
        <w:t xml:space="preserve"> EM, Howard K, Suryan RM (2025) Northern Bering Sea Ecosystem and Surface Trawl Survey Cruise Report, 2022.</w:t>
      </w:r>
    </w:p>
    <w:p w14:paraId="7EE01D90" w14:textId="77777777" w:rsidR="001A097A" w:rsidRPr="001A097A" w:rsidRDefault="001A097A" w:rsidP="001A097A">
      <w:pPr>
        <w:pStyle w:val="Bibliography"/>
      </w:pPr>
      <w:r w:rsidRPr="001A097A">
        <w:t xml:space="preserve">Murphy J, Dimond A, Cooper D, Garcia S, Lee L, Clark J, Pinchuk A, Reedy T, Miller K, Howard K, Ferguson J, Strasburger W, Labunski E, Farley E (2021) Northern Bering Sea ecosystem and surface trawl cruise </w:t>
      </w:r>
      <w:proofErr w:type="gramStart"/>
      <w:r w:rsidRPr="001A097A">
        <w:t>report,.</w:t>
      </w:r>
      <w:proofErr w:type="gramEnd"/>
      <w:r w:rsidRPr="001A097A">
        <w:t xml:space="preserve"> US Department of Commerce; NOAA Tech. Memo.</w:t>
      </w:r>
    </w:p>
    <w:p w14:paraId="76DB181E" w14:textId="77777777" w:rsidR="001A097A" w:rsidRPr="001A097A" w:rsidRDefault="001A097A" w:rsidP="001A097A">
      <w:pPr>
        <w:pStyle w:val="Bibliography"/>
      </w:pPr>
      <w:r w:rsidRPr="001A097A">
        <w:t xml:space="preserve">Myers KW, Walker RV, Davis ND, Armstrong JL, </w:t>
      </w:r>
      <w:proofErr w:type="spellStart"/>
      <w:r w:rsidRPr="001A097A">
        <w:t>Kaeriyama</w:t>
      </w:r>
      <w:proofErr w:type="spellEnd"/>
      <w:r w:rsidRPr="001A097A">
        <w:t xml:space="preserve"> M (2009) High Seas Distribution, Biology, and Ecology of Arctic-Yukon-Kuskokwim Salmon: Direct Information from High Seas Tagging Experiments, 1954–2006. American Fisheries Society Symposium 70:201–239.</w:t>
      </w:r>
    </w:p>
    <w:p w14:paraId="4E392C03" w14:textId="77777777" w:rsidR="001A097A" w:rsidRPr="001A097A" w:rsidRDefault="001A097A" w:rsidP="001A097A">
      <w:pPr>
        <w:pStyle w:val="Bibliography"/>
      </w:pPr>
      <w:r w:rsidRPr="001A097A">
        <w:t>National Marine Fisheries Service, Alaska Region (2024) Bering Sea Chum Salmon Bycatch Management Environmental Impact Statement. National Oceanic Atmospheric Administration, Alaska Region.</w:t>
      </w:r>
    </w:p>
    <w:p w14:paraId="025A4556" w14:textId="77777777" w:rsidR="001A097A" w:rsidRPr="001A097A" w:rsidRDefault="001A097A" w:rsidP="001A097A">
      <w:pPr>
        <w:pStyle w:val="Bibliography"/>
      </w:pPr>
      <w:proofErr w:type="spellStart"/>
      <w:r w:rsidRPr="001A097A">
        <w:t>Neuswanger</w:t>
      </w:r>
      <w:proofErr w:type="spellEnd"/>
      <w:r w:rsidRPr="001A097A">
        <w:t xml:space="preserve"> JR, Wipfli MS, Evenson MJ, Hughes NF, Rosenberger AE (2015) Low productivity of Chinook salmon strongly correlates with high summer stream discharge in two Alaskan rivers in the Yukon drainage. Can J Fish </w:t>
      </w:r>
      <w:proofErr w:type="spellStart"/>
      <w:r w:rsidRPr="001A097A">
        <w:t>Aquat</w:t>
      </w:r>
      <w:proofErr w:type="spellEnd"/>
      <w:r w:rsidRPr="001A097A">
        <w:t xml:space="preserve"> Sci 72:1125–1137.</w:t>
      </w:r>
    </w:p>
    <w:p w14:paraId="5C22AA57" w14:textId="77777777" w:rsidR="001A097A" w:rsidRPr="001A097A" w:rsidRDefault="001A097A" w:rsidP="001A097A">
      <w:pPr>
        <w:pStyle w:val="Bibliography"/>
      </w:pPr>
      <w:proofErr w:type="spellStart"/>
      <w:r w:rsidRPr="001A097A">
        <w:t>Ohlberger</w:t>
      </w:r>
      <w:proofErr w:type="spellEnd"/>
      <w:r w:rsidRPr="001A097A">
        <w:t xml:space="preserve"> J, Buhle ER, </w:t>
      </w:r>
      <w:proofErr w:type="spellStart"/>
      <w:r w:rsidRPr="001A097A">
        <w:t>Buehrens</w:t>
      </w:r>
      <w:proofErr w:type="spellEnd"/>
      <w:r w:rsidRPr="001A097A">
        <w:t xml:space="preserve"> TW, Kendall NW, Harbison T, Claiborne AM, Losee JP, Whitney J, Scheuerell MD (2025) Declining Marine Survival of Steelhead Trout Linked to Climate and Ecosystem Change. Fish and Fisheries.</w:t>
      </w:r>
    </w:p>
    <w:p w14:paraId="38EDAAFE" w14:textId="77777777" w:rsidR="001A097A" w:rsidRPr="001A097A" w:rsidRDefault="001A097A" w:rsidP="001A097A">
      <w:pPr>
        <w:pStyle w:val="Bibliography"/>
      </w:pPr>
      <w:proofErr w:type="spellStart"/>
      <w:r w:rsidRPr="001A097A">
        <w:t>Ohlberger</w:t>
      </w:r>
      <w:proofErr w:type="spellEnd"/>
      <w:r w:rsidRPr="001A097A">
        <w:t xml:space="preserve"> J, Cline TJ, Schindler DE, Lewis B (2023) Declines in body size of sockeye salmon associated with increased competition in the ocean. Proc R Soc B 290:20222248.</w:t>
      </w:r>
    </w:p>
    <w:p w14:paraId="10C5A586" w14:textId="77777777" w:rsidR="001A097A" w:rsidRPr="001A097A" w:rsidRDefault="001A097A" w:rsidP="001A097A">
      <w:pPr>
        <w:pStyle w:val="Bibliography"/>
      </w:pPr>
      <w:proofErr w:type="spellStart"/>
      <w:r w:rsidRPr="001A097A">
        <w:t>Ohlberger</w:t>
      </w:r>
      <w:proofErr w:type="spellEnd"/>
      <w:r w:rsidRPr="001A097A">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1A097A">
        <w:t>Aquat</w:t>
      </w:r>
      <w:proofErr w:type="spellEnd"/>
      <w:r w:rsidRPr="001A097A">
        <w:t xml:space="preserve"> Sci 77:1292–1301.</w:t>
      </w:r>
    </w:p>
    <w:p w14:paraId="096BB197" w14:textId="77777777" w:rsidR="001A097A" w:rsidRPr="001A097A" w:rsidRDefault="001A097A" w:rsidP="001A097A">
      <w:pPr>
        <w:pStyle w:val="Bibliography"/>
      </w:pPr>
      <w:proofErr w:type="spellStart"/>
      <w:r w:rsidRPr="001A097A">
        <w:lastRenderedPageBreak/>
        <w:t>Oke</w:t>
      </w:r>
      <w:proofErr w:type="spellEnd"/>
      <w:r w:rsidRPr="001A097A">
        <w:t xml:space="preserve"> KB, Cunningham CJ, Westley P a. H, Baskett ML, Carlson SM, Clark J, Hendry AP, </w:t>
      </w:r>
      <w:proofErr w:type="spellStart"/>
      <w:r w:rsidRPr="001A097A">
        <w:t>Karatayev</w:t>
      </w:r>
      <w:proofErr w:type="spellEnd"/>
      <w:r w:rsidRPr="001A097A">
        <w:t xml:space="preserve"> VA, Kendall NW, </w:t>
      </w:r>
      <w:proofErr w:type="spellStart"/>
      <w:r w:rsidRPr="001A097A">
        <w:t>Kibele</w:t>
      </w:r>
      <w:proofErr w:type="spellEnd"/>
      <w:r w:rsidRPr="001A097A">
        <w:t xml:space="preserve"> J, Kindsvater HK, Kobayashi KM, Lewis B, Munch S, Reynolds JD, Vick GK, </w:t>
      </w:r>
      <w:proofErr w:type="spellStart"/>
      <w:r w:rsidRPr="001A097A">
        <w:t>Palkovacs</w:t>
      </w:r>
      <w:proofErr w:type="spellEnd"/>
      <w:r w:rsidRPr="001A097A">
        <w:t xml:space="preserve"> EP (2020) Recent declines in salmon body size impact ecosystems and fisheries. Nat Commun 11:4155.</w:t>
      </w:r>
    </w:p>
    <w:p w14:paraId="0388B245" w14:textId="77777777" w:rsidR="001A097A" w:rsidRPr="001A097A" w:rsidRDefault="001A097A" w:rsidP="001A097A">
      <w:pPr>
        <w:pStyle w:val="Bibliography"/>
      </w:pPr>
      <w:r w:rsidRPr="001A097A">
        <w:t>Pyper BJ, Mueter FJ, Peterman RM, Blackbourn DJ, Wood CC (2002) Spatial Covariation in Survival Rates of Northeast Pacific Chum Salmon. Transactions of the American Fisheries Society 131:343–363.</w:t>
      </w:r>
    </w:p>
    <w:p w14:paraId="2E2BAE53" w14:textId="77777777" w:rsidR="001A097A" w:rsidRPr="001A097A" w:rsidRDefault="001A097A" w:rsidP="001A097A">
      <w:pPr>
        <w:pStyle w:val="Bibliography"/>
      </w:pPr>
      <w:r w:rsidRPr="001A097A">
        <w:t>R Core Team (2021) R: A language and environment for statistical computing. R version 4.1.2.</w:t>
      </w:r>
    </w:p>
    <w:p w14:paraId="5CCB74E7" w14:textId="77777777" w:rsidR="001A097A" w:rsidRPr="001A097A" w:rsidRDefault="001A097A" w:rsidP="001A097A">
      <w:pPr>
        <w:pStyle w:val="Bibliography"/>
      </w:pPr>
      <w:r w:rsidRPr="001A097A">
        <w:t>Raymond-Yakoubian J (2009) Climate-Ocean Effects on Chinook Salmon: Local Traditional Knowledge Component. AYK SSI.</w:t>
      </w:r>
    </w:p>
    <w:p w14:paraId="04509817" w14:textId="77777777" w:rsidR="001A097A" w:rsidRPr="001A097A" w:rsidRDefault="001A097A" w:rsidP="001A097A">
      <w:pPr>
        <w:pStyle w:val="Bibliography"/>
      </w:pPr>
      <w:r w:rsidRPr="001A097A">
        <w:t>Regehr EV, Hostetter NJ, Wilson RR, Rode KD, Martin MS, Converse SJ (2018) Integrated Population Modeling Provides the First Empirical Estimates of Vital Rates and Abundance for Polar Bears in the Chukchi Sea. Sci Rep 8:16780.</w:t>
      </w:r>
    </w:p>
    <w:p w14:paraId="22E7597D" w14:textId="77777777" w:rsidR="001A097A" w:rsidRPr="001A097A" w:rsidRDefault="001A097A" w:rsidP="001A097A">
      <w:pPr>
        <w:pStyle w:val="Bibliography"/>
      </w:pPr>
      <w:r w:rsidRPr="001A097A">
        <w:t>Ricker WE (1954) Stock and Recruitment. J Fish Res Bd Can 11:559–623.</w:t>
      </w:r>
    </w:p>
    <w:p w14:paraId="2060CD8E" w14:textId="77777777" w:rsidR="001A097A" w:rsidRPr="001A097A" w:rsidRDefault="001A097A" w:rsidP="001A097A">
      <w:pPr>
        <w:pStyle w:val="Bibliography"/>
      </w:pPr>
      <w:proofErr w:type="spellStart"/>
      <w:r w:rsidRPr="001A097A">
        <w:t>Ruggerone</w:t>
      </w:r>
      <w:proofErr w:type="spellEnd"/>
      <w:r w:rsidRPr="001A097A">
        <w:t xml:space="preserve"> G, Springer A, Van Vliet G, Connors B, Irvine J, Shaul L, Sloat M, Atlas W (2023) From diatoms to killer whales: impacts of pink salmon on North Pacific ecosystems. Mar </w:t>
      </w:r>
      <w:proofErr w:type="spellStart"/>
      <w:r w:rsidRPr="001A097A">
        <w:t>Ecol</w:t>
      </w:r>
      <w:proofErr w:type="spellEnd"/>
      <w:r w:rsidRPr="001A097A">
        <w:t xml:space="preserve"> Prog Ser 719:1–40.</w:t>
      </w:r>
    </w:p>
    <w:p w14:paraId="3CBA7C74" w14:textId="77777777" w:rsidR="001A097A" w:rsidRPr="001A097A" w:rsidRDefault="001A097A" w:rsidP="001A097A">
      <w:pPr>
        <w:pStyle w:val="Bibliography"/>
      </w:pPr>
      <w:proofErr w:type="spellStart"/>
      <w:r w:rsidRPr="001A097A">
        <w:t>Ruggerone</w:t>
      </w:r>
      <w:proofErr w:type="spellEnd"/>
      <w:r w:rsidRPr="001A097A">
        <w:t xml:space="preserve"> GT, Agler BA, Nielsen JL (2012) Evidence for competition at sea between Norton Sound chum salmon and Asian hatchery chum salmon. Environ Biol Fish 94:149–163.</w:t>
      </w:r>
    </w:p>
    <w:p w14:paraId="59454D00" w14:textId="77777777" w:rsidR="001A097A" w:rsidRPr="001A097A" w:rsidRDefault="001A097A" w:rsidP="001A097A">
      <w:pPr>
        <w:pStyle w:val="Bibliography"/>
      </w:pPr>
      <w:r w:rsidRPr="001A097A">
        <w:t xml:space="preserve">Schaub M, Abadi F (2011) Integrated population models: a novel analysis framework for deeper insights into population dynamics. J </w:t>
      </w:r>
      <w:proofErr w:type="spellStart"/>
      <w:r w:rsidRPr="001A097A">
        <w:t>Ornithol</w:t>
      </w:r>
      <w:proofErr w:type="spellEnd"/>
      <w:r w:rsidRPr="001A097A">
        <w:t xml:space="preserve"> 152:227–237.</w:t>
      </w:r>
    </w:p>
    <w:p w14:paraId="52A7D131" w14:textId="77777777" w:rsidR="001A097A" w:rsidRPr="001A097A" w:rsidRDefault="001A097A" w:rsidP="001A097A">
      <w:pPr>
        <w:pStyle w:val="Bibliography"/>
      </w:pPr>
      <w:r w:rsidRPr="001A097A">
        <w:t>Scheuerell M, Ruff C, Anderson J, Beamer E (2020) An integrated population model for estimating the relative effects of natural and anthropogenic factors on a threatened population of steelhead trout. Journal of Applied Ecology 58.</w:t>
      </w:r>
    </w:p>
    <w:p w14:paraId="0B1116A0" w14:textId="77777777" w:rsidR="001A097A" w:rsidRPr="001A097A" w:rsidRDefault="001A097A" w:rsidP="001A097A">
      <w:pPr>
        <w:pStyle w:val="Bibliography"/>
      </w:pPr>
      <w:r w:rsidRPr="001A097A">
        <w:t xml:space="preserve">Stan Development Team (2024) </w:t>
      </w:r>
      <w:proofErr w:type="spellStart"/>
      <w:r w:rsidRPr="001A097A">
        <w:t>RStan</w:t>
      </w:r>
      <w:proofErr w:type="spellEnd"/>
      <w:r w:rsidRPr="001A097A">
        <w:t>: the R interface to Stan. R package version 2.26.24.</w:t>
      </w:r>
    </w:p>
    <w:p w14:paraId="299DB917" w14:textId="77777777" w:rsidR="001A097A" w:rsidRPr="001A097A" w:rsidRDefault="001A097A" w:rsidP="001A097A">
      <w:pPr>
        <w:pStyle w:val="Bibliography"/>
      </w:pPr>
      <w:r w:rsidRPr="001A097A">
        <w:t xml:space="preserve">Thorson JT (2019) Guidance for decisions using the Vector Autoregressive </w:t>
      </w:r>
      <w:proofErr w:type="spellStart"/>
      <w:r w:rsidRPr="001A097A">
        <w:t>Spatio</w:t>
      </w:r>
      <w:proofErr w:type="spellEnd"/>
      <w:r w:rsidRPr="001A097A">
        <w:t>-Temporal (VAST) package in stock, ecosystem, habitat and climate assessments. Fisheries Research 210:143–161.</w:t>
      </w:r>
    </w:p>
    <w:p w14:paraId="22D26D57" w14:textId="77777777" w:rsidR="001A097A" w:rsidRPr="001A097A" w:rsidRDefault="001A097A" w:rsidP="001A097A">
      <w:pPr>
        <w:pStyle w:val="Bibliography"/>
      </w:pPr>
      <w:r w:rsidRPr="001A097A">
        <w:t>United States and Canada Joint Technical Committee (2024) Yukon River Salmon 2023 Season Summary and 2024 Season Outlook.</w:t>
      </w:r>
    </w:p>
    <w:p w14:paraId="657F9934" w14:textId="31A85472"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Lukas DeFilippo" w:date="2025-07-22T12:29:00Z" w:initials="LD">
    <w:p w14:paraId="067615EC" w14:textId="20B0507F" w:rsidR="008D2331" w:rsidRDefault="008D2331">
      <w:pPr>
        <w:pStyle w:val="CommentText"/>
      </w:pPr>
      <w:r>
        <w:rPr>
          <w:rStyle w:val="CommentReference"/>
        </w:rPr>
        <w:annotationRef/>
      </w:r>
      <w:r>
        <w:t>Might consider broadening this, as it’s not just specific to the Yukon</w:t>
      </w:r>
    </w:p>
  </w:comment>
  <w:comment w:id="18" w:author="Lukas DeFilippo" w:date="2025-07-22T12:30:00Z" w:initials="LD">
    <w:p w14:paraId="270CD428" w14:textId="411B64D6" w:rsidR="008D2331" w:rsidRDefault="008D2331">
      <w:pPr>
        <w:pStyle w:val="CommentText"/>
      </w:pPr>
      <w:r>
        <w:rPr>
          <w:rStyle w:val="CommentReference"/>
        </w:rPr>
        <w:annotationRef/>
      </w:r>
      <w:r>
        <w:t xml:space="preserve">I’ve wondered this myself, but at what point does a decline become a collapse? Doesn’t seem like there’s a strict definition but </w:t>
      </w:r>
      <w:r w:rsidR="00AA4768">
        <w:t>I’m always unclear about when the term applies.</w:t>
      </w:r>
    </w:p>
  </w:comment>
  <w:comment w:id="58" w:author="Lauren.Rogers" w:date="2025-07-08T14:42:00Z" w:initials="L">
    <w:p w14:paraId="3D0E7715" w14:textId="36D0BDD3" w:rsidR="008D2331" w:rsidRDefault="008D2331">
      <w:pPr>
        <w:pStyle w:val="CommentText"/>
      </w:pPr>
      <w:r>
        <w:rPr>
          <w:rStyle w:val="CommentReference"/>
        </w:rPr>
        <w:annotationRef/>
      </w:r>
      <w:r>
        <w:t>I suggest: “across marine and freshwater life stages” so as not to use “anadromous” twice in a sentence. (Although, I now edited the earlier part of the sentence too)</w:t>
      </w:r>
    </w:p>
  </w:comment>
  <w:comment w:id="44" w:author="Lukas DeFilippo" w:date="2025-07-22T12:32:00Z" w:initials="LD">
    <w:p w14:paraId="43AA38E4" w14:textId="52F82A00" w:rsidR="008D2331" w:rsidRDefault="008D2331">
      <w:pPr>
        <w:pStyle w:val="CommentText"/>
      </w:pPr>
      <w:r>
        <w:rPr>
          <w:rStyle w:val="CommentReference"/>
        </w:rPr>
        <w:annotationRef/>
      </w:r>
      <w:r>
        <w:t>Personally, I’d frame this a bit differently. I’m guessing you’re referencing the Farley 2024 paper here; I’d argue that what’s necessary to build on that work isn’t so much just a quantitative approach, but specifically a stage-structured modeling approach like you’ve developed here. It’s one thing to show a severe impact at one life history stage, but to make the link between that impact and realized population declines, a life cycle modeling approach is super useful because you can see how that mortality interacts with other stage-specific processes to produce the emergent population trends.</w:t>
      </w:r>
    </w:p>
  </w:comment>
  <w:comment w:id="73" w:author="Garcia, Sabrina (DFG)" w:date="2025-07-16T12:36:00Z" w:initials="SG">
    <w:p w14:paraId="242E11ED" w14:textId="77777777" w:rsidR="0042309B" w:rsidRDefault="0042309B" w:rsidP="0042309B">
      <w:pPr>
        <w:pStyle w:val="CommentText"/>
      </w:pPr>
      <w:r>
        <w:rPr>
          <w:rStyle w:val="CommentReference"/>
        </w:rPr>
        <w:annotationRef/>
      </w:r>
      <w:r>
        <w:t>I wonder if “environmental variables” might be better here since the paper isn’t describing how changing climate may impact chum salmon populations.</w:t>
      </w:r>
    </w:p>
  </w:comment>
  <w:comment w:id="77" w:author="Lauren.Rogers" w:date="2025-07-08T14:45:00Z" w:initials="L">
    <w:p w14:paraId="2535CB49" w14:textId="7718FEFA" w:rsidR="008D2331" w:rsidRDefault="008D2331">
      <w:pPr>
        <w:pStyle w:val="CommentText"/>
      </w:pPr>
      <w:r>
        <w:rPr>
          <w:rStyle w:val="CommentReference"/>
        </w:rPr>
        <w:annotationRef/>
      </w:r>
      <w:r>
        <w:t>Suggest to delete because this is covering basically the whole lifecycle.</w:t>
      </w:r>
    </w:p>
  </w:comment>
  <w:comment w:id="89" w:author="Garcia, Sabrina (DFG)" w:date="2025-07-16T12:41:00Z" w:initials="SG">
    <w:p w14:paraId="5F6015DC" w14:textId="77777777" w:rsidR="00143C21" w:rsidRDefault="00143C21" w:rsidP="00143C21">
      <w:pPr>
        <w:pStyle w:val="CommentText"/>
      </w:pPr>
      <w:r>
        <w:rPr>
          <w:rStyle w:val="CommentReference"/>
        </w:rPr>
        <w:annotationRef/>
      </w:r>
      <w:r>
        <w:t>I am probably getting you over the word limit in the abstract here but thought it would be good to add a little more detail on the data used.</w:t>
      </w:r>
    </w:p>
  </w:comment>
  <w:comment w:id="85" w:author="Joshua.Russell" w:date="2025-07-16T13:09:00Z" w:initials="J">
    <w:p w14:paraId="615A66A0" w14:textId="5E0F7E02" w:rsidR="002227E5" w:rsidRDefault="002227E5">
      <w:pPr>
        <w:pStyle w:val="CommentText"/>
      </w:pPr>
      <w:r>
        <w:rPr>
          <w:rStyle w:val="CommentReference"/>
        </w:rPr>
        <w:annotationRef/>
      </w:r>
      <w:r>
        <w:t>I think sticking to the general harvest is better here. The rest of the periods are life history related</w:t>
      </w:r>
    </w:p>
  </w:comment>
  <w:comment w:id="84" w:author="Lukas DeFilippo" w:date="2025-07-22T12:36:00Z" w:initials="LD">
    <w:p w14:paraId="37A009E7" w14:textId="77777777" w:rsidR="008D2331" w:rsidRDefault="008D2331">
      <w:pPr>
        <w:pStyle w:val="CommentText"/>
      </w:pPr>
      <w:r>
        <w:rPr>
          <w:rStyle w:val="CommentReference"/>
        </w:rPr>
        <w:annotationRef/>
      </w:r>
      <w:r>
        <w:t>Is there no escapement data for this stock? Otherwise I’d just say ‘adulthood’ or something similar</w:t>
      </w:r>
    </w:p>
  </w:comment>
  <w:comment w:id="103" w:author="Lauren.Rogers" w:date="2025-07-08T14:51:00Z" w:initials="L">
    <w:p w14:paraId="3B9BDAEC" w14:textId="4B01047D" w:rsidR="008D2331" w:rsidRDefault="008D2331">
      <w:pPr>
        <w:pStyle w:val="CommentText"/>
      </w:pPr>
      <w:r>
        <w:rPr>
          <w:rStyle w:val="CommentReference"/>
        </w:rPr>
        <w:annotationRef/>
      </w:r>
      <w:r>
        <w:t>Stronger compared to what? This part of the sentence is not clear.</w:t>
      </w:r>
    </w:p>
  </w:comment>
  <w:comment w:id="104" w:author="genoa" w:date="2025-07-30T10:57:00Z" w:initials="g">
    <w:p w14:paraId="3B5A91F6" w14:textId="77777777" w:rsidR="00D34D15" w:rsidRDefault="00D34D15" w:rsidP="00D34D15">
      <w:r>
        <w:rPr>
          <w:rStyle w:val="CommentReference"/>
        </w:rPr>
        <w:annotationRef/>
      </w:r>
      <w:r>
        <w:rPr>
          <w:sz w:val="20"/>
          <w:szCs w:val="20"/>
        </w:rPr>
        <w:t xml:space="preserve">added specificity. </w:t>
      </w:r>
    </w:p>
  </w:comment>
  <w:comment w:id="115" w:author="Lukas DeFilippo" w:date="2025-07-22T12:36:00Z" w:initials="LD">
    <w:p w14:paraId="68A9296C" w14:textId="2E74E21E" w:rsidR="008D2331" w:rsidRDefault="008D2331">
      <w:pPr>
        <w:pStyle w:val="CommentText"/>
      </w:pPr>
      <w:r>
        <w:rPr>
          <w:rStyle w:val="CommentReference"/>
        </w:rPr>
        <w:annotationRef/>
      </w:r>
      <w:r>
        <w:t>Maybe clarify here that you’re now discussing the first marine summer to terminal harvest. Technically marine survival can encompass some of the mortality that occurs prior to juveniles being encountered by the survey, so you may want to be specific here.</w:t>
      </w:r>
    </w:p>
  </w:comment>
  <w:comment w:id="128" w:author="Garcia, Sabrina (DFG)" w:date="2025-07-16T12:43:00Z" w:initials="SG">
    <w:p w14:paraId="4049E1A1" w14:textId="77777777" w:rsidR="001C7B3F" w:rsidRDefault="00143C21" w:rsidP="001C7B3F">
      <w:pPr>
        <w:pStyle w:val="CommentText"/>
      </w:pPr>
      <w:r>
        <w:rPr>
          <w:rStyle w:val="CommentReference"/>
        </w:rPr>
        <w:annotationRef/>
      </w:r>
      <w:r w:rsidR="001C7B3F">
        <w:t>Survival and productivity seem to be used interchangeably throughout the document.</w:t>
      </w:r>
    </w:p>
    <w:p w14:paraId="391E24A5" w14:textId="77777777" w:rsidR="001C7B3F" w:rsidRDefault="001C7B3F" w:rsidP="001C7B3F">
      <w:pPr>
        <w:pStyle w:val="CommentText"/>
      </w:pPr>
      <w:r>
        <w:t>Since the model is estimating stage-based survival, I think we should stick to using survival throughout the paper.  I tried changing when I see it but I probably missed a few. Survival does have implications for future productivity but we aren’t explicitly quantifying productivity (e.g., declines in J/S or R/S).</w:t>
      </w:r>
    </w:p>
  </w:comment>
  <w:comment w:id="137" w:author="Garcia, Sabrina (DFG)" w:date="2025-07-15T09:06:00Z" w:initials="SG">
    <w:p w14:paraId="403B5302" w14:textId="56EB7865" w:rsidR="006F060E" w:rsidRDefault="002B2F25" w:rsidP="006F060E">
      <w:pPr>
        <w:pStyle w:val="CommentText"/>
      </w:pPr>
      <w:r>
        <w:rPr>
          <w:rStyle w:val="CommentReference"/>
        </w:rPr>
        <w:annotationRef/>
      </w:r>
      <w:r w:rsidR="006F060E">
        <w:t>Maybe reference the two periods as early and later or first and second to make it clear which period you are referencing. You use Stage A and Stage B in one of your later figures.</w:t>
      </w:r>
    </w:p>
  </w:comment>
  <w:comment w:id="155" w:author="Garcia, Sabrina (DFG)" w:date="2025-07-16T13:05:00Z" w:initials="SG">
    <w:p w14:paraId="697264F6" w14:textId="77777777" w:rsidR="00B67FAF" w:rsidRDefault="00B67FAF" w:rsidP="00B67FAF">
      <w:pPr>
        <w:pStyle w:val="CommentText"/>
      </w:pPr>
      <w:r>
        <w:rPr>
          <w:rStyle w:val="CommentReference"/>
        </w:rPr>
        <w:annotationRef/>
      </w:r>
      <w:r>
        <w:t xml:space="preserve">These seem to be specific examples of effects of marine and freshwater warming. If you want to keep it in, maybe something like “As anadromous species, salmon integrate and reflect the cumulative effects of freshwater and marine warming, such as altered precipitation and river flow patterns and changing ocean conditions, across vast geographic scales.” </w:t>
      </w:r>
    </w:p>
  </w:comment>
  <w:comment w:id="164" w:author="Lukas DeFilippo" w:date="2025-07-22T12:41:00Z" w:initials="LD">
    <w:p w14:paraId="6737AD3C" w14:textId="07D79928" w:rsidR="008D2331" w:rsidRDefault="008D2331">
      <w:pPr>
        <w:pStyle w:val="CommentText"/>
      </w:pPr>
      <w:r>
        <w:rPr>
          <w:rStyle w:val="CommentReference"/>
        </w:rPr>
        <w:annotationRef/>
      </w:r>
      <w:r>
        <w:t>Watershed?</w:t>
      </w:r>
    </w:p>
  </w:comment>
  <w:comment w:id="162" w:author="Garcia, Sabrina (DFG)" w:date="2025-07-16T13:09:00Z" w:initials="SG">
    <w:p w14:paraId="7179609F" w14:textId="77777777" w:rsidR="007F649F" w:rsidRDefault="007F649F" w:rsidP="007F649F">
      <w:pPr>
        <w:pStyle w:val="CommentText"/>
      </w:pPr>
      <w:r>
        <w:rPr>
          <w:rStyle w:val="CommentReference"/>
        </w:rPr>
        <w:annotationRef/>
      </w:r>
      <w:r>
        <w:t>For a far-reaching journal like GCB, might be good to have an inset of USA/Alaska to orient the reader.</w:t>
      </w:r>
    </w:p>
  </w:comment>
  <w:comment w:id="163" w:author="genoa" w:date="2025-07-30T11:03:00Z" w:initials="g">
    <w:p w14:paraId="4CAEF134" w14:textId="77777777" w:rsidR="00D34D15" w:rsidRDefault="00D34D15" w:rsidP="00D34D15">
      <w:r>
        <w:rPr>
          <w:rStyle w:val="CommentReference"/>
        </w:rPr>
        <w:annotationRef/>
      </w:r>
      <w:r>
        <w:rPr>
          <w:sz w:val="20"/>
          <w:szCs w:val="20"/>
        </w:rPr>
        <w:t>going to wait on this for now, checked other GCB papers for the map scale and they just include the study site.</w:t>
      </w:r>
    </w:p>
  </w:comment>
  <w:comment w:id="169" w:author="Lukas DeFilippo" w:date="2025-07-22T12:41:00Z" w:initials="LD">
    <w:p w14:paraId="751B52C5" w14:textId="55F12ECE" w:rsidR="008D2331" w:rsidRDefault="008D2331">
      <w:pPr>
        <w:pStyle w:val="CommentText"/>
      </w:pPr>
      <w:r>
        <w:rPr>
          <w:rStyle w:val="CommentReference"/>
        </w:rPr>
        <w:annotationRef/>
      </w:r>
      <w:r>
        <w:t>Could maybe talk about</w:t>
      </w:r>
      <w:r w:rsidR="00AF5919">
        <w:t xml:space="preserve"> declining</w:t>
      </w:r>
      <w:r>
        <w:t xml:space="preserve"> </w:t>
      </w:r>
      <w:r w:rsidR="00AF5919">
        <w:t xml:space="preserve">Yukon </w:t>
      </w:r>
      <w:r>
        <w:t>coho too if you’re trying to emphasize the multispecies-ality…</w:t>
      </w:r>
    </w:p>
  </w:comment>
  <w:comment w:id="170" w:author="genoa" w:date="2025-07-30T11:04:00Z" w:initials="g">
    <w:p w14:paraId="3F0962E7" w14:textId="77777777" w:rsidR="00D34D15" w:rsidRDefault="00D34D15" w:rsidP="00D34D15">
      <w:r>
        <w:rPr>
          <w:rStyle w:val="CommentReference"/>
        </w:rPr>
        <w:annotationRef/>
      </w:r>
      <w:r>
        <w:rPr>
          <w:sz w:val="20"/>
          <w:szCs w:val="20"/>
        </w:rPr>
        <w:t xml:space="preserve">going to wait on this as the total abundances  are so much greater for Chinook and Chum and are bulk of historical harvest. </w:t>
      </w:r>
    </w:p>
  </w:comment>
  <w:comment w:id="211" w:author="Garcia, Sabrina (DFG)" w:date="2025-07-15T09:17:00Z" w:initials="SG">
    <w:p w14:paraId="40590256" w14:textId="7FEA284C" w:rsidR="00FD7C27" w:rsidRDefault="00FD7C27" w:rsidP="00FD7C27">
      <w:pPr>
        <w:pStyle w:val="CommentText"/>
      </w:pPr>
      <w:r>
        <w:rPr>
          <w:rStyle w:val="CommentReference"/>
        </w:rPr>
        <w:annotationRef/>
      </w:r>
      <w:r>
        <w:t xml:space="preserve">Suggest citing a subsistence-focused report here. I am not as familiar with these department reports but this might be a good one: </w:t>
      </w:r>
      <w:hyperlink r:id="rId1" w:history="1">
        <w:r w:rsidRPr="00267F99">
          <w:rPr>
            <w:rStyle w:val="Hyperlink"/>
          </w:rPr>
          <w:t>https://www.adfg.alaska.gov/techpap/TP398.pdf</w:t>
        </w:r>
      </w:hyperlink>
      <w:r>
        <w:t xml:space="preserve"> .</w:t>
      </w:r>
    </w:p>
  </w:comment>
  <w:comment w:id="200" w:author="Garcia, Sabrina (DFG)" w:date="2025-07-16T13:14:00Z" w:initials="SG">
    <w:p w14:paraId="579C8DB2" w14:textId="77777777" w:rsidR="007F649F" w:rsidRDefault="007F649F" w:rsidP="007F649F">
      <w:pPr>
        <w:pStyle w:val="CommentText"/>
      </w:pPr>
      <w:r>
        <w:rPr>
          <w:rStyle w:val="CommentReference"/>
        </w:rPr>
        <w:annotationRef/>
      </w:r>
      <w:r>
        <w:t>This sentence is pretty similar to the one that ends the paragraph so you could probably delete this one and keep the last one.</w:t>
      </w:r>
    </w:p>
  </w:comment>
  <w:comment w:id="224" w:author="Garcia, Sabrina (DFG)" w:date="2025-07-15T09:33:00Z" w:initials="SG">
    <w:p w14:paraId="11AABAD4" w14:textId="77777777" w:rsidR="00D9797D" w:rsidRDefault="00CA7FDA" w:rsidP="00D9797D">
      <w:pPr>
        <w:pStyle w:val="CommentText"/>
      </w:pPr>
      <w:r>
        <w:rPr>
          <w:rStyle w:val="CommentReference"/>
        </w:rPr>
        <w:annotationRef/>
      </w:r>
      <w:r w:rsidR="00D9797D">
        <w:t>It might flow better to introduce the two runs of chum and then dive into the details of fall chum salmon life history. Then you can segue into the distinct survival challenges across life stages and rationale for IPM work. I made some suggestions.</w:t>
      </w:r>
    </w:p>
  </w:comment>
  <w:comment w:id="296" w:author="Garcia, Sabrina (DFG)" w:date="2025-07-15T09:40:00Z" w:initials="SG">
    <w:p w14:paraId="729B7F8B" w14:textId="6C8F0AC9" w:rsidR="00620CF6" w:rsidRDefault="00620CF6" w:rsidP="00620CF6">
      <w:pPr>
        <w:pStyle w:val="CommentText"/>
      </w:pPr>
      <w:r>
        <w:rPr>
          <w:rStyle w:val="CommentReference"/>
        </w:rPr>
        <w:annotationRef/>
      </w:r>
      <w:r>
        <w:t>I wonder if it would be best to keep the information focused on fall chum salmon in this paragraph, even though it does apply to summer chum as well.</w:t>
      </w:r>
    </w:p>
  </w:comment>
  <w:comment w:id="293" w:author="Lukas DeFilippo" w:date="2025-07-22T12:44:00Z" w:initials="LD">
    <w:p w14:paraId="58741837" w14:textId="08B6BB01" w:rsidR="008D2331" w:rsidRDefault="008D2331">
      <w:pPr>
        <w:pStyle w:val="CommentText"/>
      </w:pPr>
      <w:r>
        <w:rPr>
          <w:rStyle w:val="CommentReference"/>
        </w:rPr>
        <w:annotationRef/>
      </w:r>
      <w:r>
        <w:t>Not sure you need this, I think it’s probably implied that such things aren’t</w:t>
      </w:r>
      <w:r w:rsidR="00F92D4E">
        <w:t xml:space="preserve"> usually</w:t>
      </w:r>
      <w:r>
        <w:t xml:space="preserve"> expected</w:t>
      </w:r>
    </w:p>
  </w:comment>
  <w:comment w:id="299" w:author="Garcia, Sabrina (DFG)" w:date="2025-07-15T09:40:00Z" w:initials="SG">
    <w:p w14:paraId="1B1A44CB" w14:textId="77777777" w:rsidR="00BF2D0C" w:rsidRDefault="00BF2D0C" w:rsidP="00BF2D0C">
      <w:pPr>
        <w:pStyle w:val="CommentText"/>
      </w:pPr>
      <w:r>
        <w:rPr>
          <w:rStyle w:val="CommentReference"/>
        </w:rPr>
        <w:annotationRef/>
      </w:r>
      <w:r>
        <w:t>I wonder if it would be best to keep the information focused on fall chum salmon in this paragraph, even though it does apply to summer chum as well.</w:t>
      </w:r>
    </w:p>
  </w:comment>
  <w:comment w:id="303" w:author="Lukas DeFilippo" w:date="2025-07-22T12:45:00Z" w:initials="LD">
    <w:p w14:paraId="1BB2707D" w14:textId="77777777" w:rsidR="00F92D4E" w:rsidRDefault="008D2331">
      <w:pPr>
        <w:pStyle w:val="CommentText"/>
      </w:pPr>
      <w:r>
        <w:rPr>
          <w:rStyle w:val="CommentReference"/>
        </w:rPr>
        <w:annotationRef/>
      </w:r>
      <w:r>
        <w:t xml:space="preserve">Could also talk about river discharge (both adult and juvenile) and ice break up date, as well as PDO as I think these have all been linked as well. </w:t>
      </w:r>
    </w:p>
    <w:p w14:paraId="2B3941D4" w14:textId="77777777" w:rsidR="00F92D4E" w:rsidRDefault="00F92D4E">
      <w:pPr>
        <w:pStyle w:val="CommentText"/>
      </w:pPr>
    </w:p>
    <w:p w14:paraId="79F85801" w14:textId="27921B97" w:rsidR="008D2331" w:rsidRDefault="008D2331">
      <w:pPr>
        <w:pStyle w:val="CommentText"/>
      </w:pPr>
      <w:r>
        <w:t>In addition to the refs you have here:</w:t>
      </w:r>
    </w:p>
    <w:p w14:paraId="2754747E" w14:textId="77777777" w:rsidR="008D2331" w:rsidRDefault="008D2331">
      <w:pPr>
        <w:pStyle w:val="CommentText"/>
      </w:pPr>
    </w:p>
    <w:p w14:paraId="6D109156" w14:textId="77777777" w:rsidR="008D2331" w:rsidRDefault="008D2331">
      <w:pPr>
        <w:pStyle w:val="CommentText"/>
        <w:rPr>
          <w:rFonts w:ascii="Arial" w:hAnsi="Arial" w:cs="Arial"/>
          <w:color w:val="222222"/>
          <w:shd w:val="clear" w:color="auto" w:fill="FFFFFF"/>
        </w:rPr>
      </w:pPr>
      <w:r>
        <w:rPr>
          <w:rFonts w:ascii="Arial" w:hAnsi="Arial" w:cs="Arial"/>
          <w:color w:val="222222"/>
          <w:shd w:val="clear" w:color="auto" w:fill="FFFFFF"/>
        </w:rPr>
        <w:t>Murdoch, A., Connors, B. M., Lapointe, N. W. R., Mills Flemming, J., Cooke, S. J., &amp; Mantyka-Pringle, C. (2023). Multiple environmental drivers across life stages influence Yukon River Chinook salmon productivity. </w:t>
      </w:r>
      <w:r>
        <w:rPr>
          <w:rFonts w:ascii="Arial" w:hAnsi="Arial" w:cs="Arial"/>
          <w:i/>
          <w:iCs/>
          <w:color w:val="222222"/>
          <w:shd w:val="clear" w:color="auto" w:fill="FFFFFF"/>
        </w:rPr>
        <w:t>Canadian Journal of Fisheries and Aquatic Sciences</w:t>
      </w:r>
      <w:r>
        <w:rPr>
          <w:rFonts w:ascii="Arial" w:hAnsi="Arial" w:cs="Arial"/>
          <w:color w:val="222222"/>
          <w:shd w:val="clear" w:color="auto" w:fill="FFFFFF"/>
        </w:rPr>
        <w:t>, </w:t>
      </w:r>
      <w:r>
        <w:rPr>
          <w:rFonts w:ascii="Arial" w:hAnsi="Arial" w:cs="Arial"/>
          <w:i/>
          <w:iCs/>
          <w:color w:val="222222"/>
          <w:shd w:val="clear" w:color="auto" w:fill="FFFFFF"/>
        </w:rPr>
        <w:t>81</w:t>
      </w:r>
      <w:r>
        <w:rPr>
          <w:rFonts w:ascii="Arial" w:hAnsi="Arial" w:cs="Arial"/>
          <w:color w:val="222222"/>
          <w:shd w:val="clear" w:color="auto" w:fill="FFFFFF"/>
        </w:rPr>
        <w:t>(1), 97-114.</w:t>
      </w:r>
    </w:p>
    <w:p w14:paraId="551E4FFE" w14:textId="77777777" w:rsidR="008D2331" w:rsidRDefault="008D2331">
      <w:pPr>
        <w:pStyle w:val="CommentText"/>
      </w:pPr>
    </w:p>
    <w:p w14:paraId="0C8DA2D5" w14:textId="42A55B6E" w:rsidR="008D2331" w:rsidRDefault="008D2331">
      <w:pPr>
        <w:pStyle w:val="CommentText"/>
      </w:pPr>
      <w:r>
        <w:t>Is a useful one too.</w:t>
      </w:r>
    </w:p>
  </w:comment>
  <w:comment w:id="304" w:author="Garcia, Sabrina (DFG)" w:date="2025-07-16T13:59:00Z" w:initials="SG">
    <w:p w14:paraId="53A19507" w14:textId="77777777" w:rsidR="001B2987" w:rsidRDefault="001B2987" w:rsidP="001B2987">
      <w:pPr>
        <w:pStyle w:val="CommentText"/>
      </w:pPr>
      <w:r>
        <w:rPr>
          <w:rStyle w:val="CommentReference"/>
        </w:rPr>
        <w:annotationRef/>
      </w:r>
      <w:r>
        <w:t>Might need to specify the two migration stages for the non-salmon readers.</w:t>
      </w:r>
    </w:p>
  </w:comment>
  <w:comment w:id="294" w:author="Garcia, Sabrina (DFG)" w:date="2025-07-16T14:02:00Z" w:initials="SG">
    <w:p w14:paraId="4D06800C" w14:textId="77777777" w:rsidR="005E0879" w:rsidRDefault="005E0879" w:rsidP="005E0879">
      <w:pPr>
        <w:pStyle w:val="CommentText"/>
      </w:pPr>
      <w:r>
        <w:rPr>
          <w:rStyle w:val="CommentReference"/>
        </w:rPr>
        <w:annotationRef/>
      </w:r>
      <w:r>
        <w:t>The last sentence of the previous paragraphs ties really nicely with the first sentence of the following paragraph. There is good information here but not necessary. Some of this information (e.g., comparing Chinook and chum life histories) might be better suited in the Discussion.</w:t>
      </w:r>
    </w:p>
  </w:comment>
  <w:comment w:id="335" w:author="Garcia, Sabrina (DFG)" w:date="2025-07-16T14:05:00Z" w:initials="SG">
    <w:p w14:paraId="2DF2A7DC" w14:textId="77777777" w:rsidR="005E0879" w:rsidRDefault="005E0879" w:rsidP="005E0879">
      <w:pPr>
        <w:pStyle w:val="CommentText"/>
      </w:pPr>
      <w:r>
        <w:rPr>
          <w:rStyle w:val="CommentReference"/>
        </w:rPr>
        <w:annotationRef/>
      </w:r>
      <w:r>
        <w:t>Repeated below.</w:t>
      </w:r>
    </w:p>
  </w:comment>
  <w:comment w:id="340" w:author="Garcia, Sabrina (DFG)" w:date="2025-07-16T14:04:00Z" w:initials="SG">
    <w:p w14:paraId="505649C0" w14:textId="58C11A8D" w:rsidR="005E0879" w:rsidRDefault="005E0879" w:rsidP="005E0879">
      <w:pPr>
        <w:pStyle w:val="CommentText"/>
      </w:pPr>
      <w:r>
        <w:rPr>
          <w:rStyle w:val="CommentReference"/>
        </w:rPr>
        <w:annotationRef/>
      </w:r>
      <w:r>
        <w:t>Maybe somewhere earlier you can say something like “hereafter fall chum salmon”.</w:t>
      </w:r>
    </w:p>
  </w:comment>
  <w:comment w:id="342" w:author="Lukas DeFilippo" w:date="2025-07-22T13:10:00Z" w:initials="LD">
    <w:p w14:paraId="0951C147" w14:textId="5F35B88B" w:rsidR="008D2331" w:rsidRDefault="008D2331">
      <w:pPr>
        <w:pStyle w:val="CommentText"/>
      </w:pPr>
      <w:r>
        <w:rPr>
          <w:rStyle w:val="CommentReference"/>
        </w:rPr>
        <w:annotationRef/>
      </w:r>
      <w:r>
        <w:t>Since (I think) you look at hatchery releases/competition, could expand this to anthropogenic impacts too.</w:t>
      </w:r>
    </w:p>
  </w:comment>
  <w:comment w:id="347" w:author="Lukas DeFilippo" w:date="2025-07-22T12:51:00Z" w:initials="LD">
    <w:p w14:paraId="6D0D6D83" w14:textId="58784DA3" w:rsidR="008D2331" w:rsidRDefault="008D2331">
      <w:pPr>
        <w:pStyle w:val="CommentText"/>
      </w:pPr>
      <w:r>
        <w:rPr>
          <w:rStyle w:val="CommentReference"/>
        </w:rPr>
        <w:annotationRef/>
      </w:r>
      <w:r>
        <w:t>I don’t know if you need the critical period language here. With salmon the two critical periods typically refer to early marine (right after outmigration) and the first winter, so it may be confusing to some</w:t>
      </w:r>
      <w:r w:rsidR="00F92D4E">
        <w:t xml:space="preserve"> to re-purpose this vocabulary to describe the life stages you’re talking about here</w:t>
      </w:r>
      <w:r>
        <w:t>..</w:t>
      </w:r>
    </w:p>
  </w:comment>
  <w:comment w:id="349" w:author="Lukas DeFilippo" w:date="2025-07-22T13:15:00Z" w:initials="LD">
    <w:p w14:paraId="2AF5831D" w14:textId="6B142B42" w:rsidR="008D2331" w:rsidRDefault="008D2331">
      <w:pPr>
        <w:pStyle w:val="CommentText"/>
      </w:pPr>
      <w:r>
        <w:rPr>
          <w:rStyle w:val="CommentReference"/>
        </w:rPr>
        <w:annotationRef/>
      </w:r>
      <w:r>
        <w:t>Similarly, maybe add anthropogenic here since you looked at hatchery releases</w:t>
      </w:r>
    </w:p>
  </w:comment>
  <w:comment w:id="351" w:author="Garcia, Sabrina (DFG)" w:date="2025-07-16T16:11:00Z" w:initials="SG">
    <w:p w14:paraId="7E3AA7B9" w14:textId="77777777" w:rsidR="000B648C" w:rsidRDefault="000B648C" w:rsidP="000B648C">
      <w:pPr>
        <w:pStyle w:val="CommentText"/>
      </w:pPr>
      <w:r>
        <w:rPr>
          <w:rStyle w:val="CommentReference"/>
        </w:rPr>
        <w:annotationRef/>
      </w:r>
      <w:r>
        <w:t>When I think of interacting I think of the x*y effect in a model but I don’t think that is what you are trying to imply here.</w:t>
      </w:r>
    </w:p>
  </w:comment>
  <w:comment w:id="353" w:author="Lukas DeFilippo" w:date="2025-07-22T13:16:00Z" w:initials="LD">
    <w:p w14:paraId="48C89472" w14:textId="5B0ED5E0" w:rsidR="008D2331" w:rsidRDefault="008D2331">
      <w:pPr>
        <w:pStyle w:val="CommentText"/>
      </w:pPr>
      <w:r>
        <w:rPr>
          <w:rStyle w:val="CommentReference"/>
        </w:rPr>
        <w:annotationRef/>
      </w:r>
      <w:r>
        <w:t>Most of the literature I’m aware of for this phenomenon has focused on Chinook, but I did see this recently if you want something to cite for this in Yukon chum specifically:</w:t>
      </w:r>
    </w:p>
    <w:p w14:paraId="632FE038" w14:textId="3EB9A91F" w:rsidR="008D2331" w:rsidRDefault="008D2331">
      <w:pPr>
        <w:pStyle w:val="CommentText"/>
      </w:pPr>
    </w:p>
    <w:p w14:paraId="7399EFDD" w14:textId="11A10FE4" w:rsidR="008D2331" w:rsidRDefault="008D2331">
      <w:pPr>
        <w:pStyle w:val="CommentText"/>
      </w:pPr>
      <w:r w:rsidRPr="008030B3">
        <w:t>https://academic.oup.com/tafs/article/154/2/143/8110181</w:t>
      </w:r>
    </w:p>
    <w:p w14:paraId="0CFCD89E" w14:textId="77777777" w:rsidR="008D2331" w:rsidRDefault="008D2331">
      <w:pPr>
        <w:pStyle w:val="CommentText"/>
      </w:pPr>
    </w:p>
    <w:p w14:paraId="7FCC73E4" w14:textId="51F3B1E7" w:rsidR="008D2331" w:rsidRDefault="008D2331">
      <w:pPr>
        <w:pStyle w:val="CommentText"/>
      </w:pPr>
    </w:p>
  </w:comment>
  <w:comment w:id="354" w:author="Garcia, Sabrina (DFG)" w:date="2025-07-15T11:09:00Z" w:initials="SG">
    <w:p w14:paraId="2C9E98AF" w14:textId="77A3E61E" w:rsidR="00C33709" w:rsidRDefault="00AE5EEE" w:rsidP="00C33709">
      <w:pPr>
        <w:pStyle w:val="CommentText"/>
      </w:pPr>
      <w:r>
        <w:rPr>
          <w:rStyle w:val="CommentReference"/>
        </w:rPr>
        <w:annotationRef/>
      </w:r>
      <w:r w:rsidR="00C33709">
        <w:t>Figure caption mentions blank triangle at Pilot Station but needs to be changed to pink. Please change ADFG to ADF&amp;G. Define the yellow dot.</w:t>
      </w:r>
    </w:p>
  </w:comment>
  <w:comment w:id="355" w:author="Garcia, Sabrina (DFG)" w:date="2025-07-15T14:47:00Z" w:initials="SG">
    <w:p w14:paraId="2ABDC578" w14:textId="77777777" w:rsidR="00C33709" w:rsidRDefault="00C33709" w:rsidP="00C33709">
      <w:pPr>
        <w:pStyle w:val="CommentText"/>
      </w:pPr>
      <w:r>
        <w:rPr>
          <w:rStyle w:val="CommentReference"/>
        </w:rPr>
        <w:annotationRef/>
      </w:r>
      <w:r>
        <w:t>Might also be good to label the green dots with the project names.</w:t>
      </w:r>
    </w:p>
  </w:comment>
  <w:comment w:id="356" w:author="genoa" w:date="2025-07-30T12:06:00Z" w:initials="g">
    <w:p w14:paraId="27F945FA" w14:textId="77777777" w:rsidR="001731AC" w:rsidRDefault="001731AC" w:rsidP="001731AC">
      <w:r>
        <w:rPr>
          <w:rStyle w:val="CommentReference"/>
        </w:rPr>
        <w:annotationRef/>
      </w:r>
      <w:r>
        <w:rPr>
          <w:sz w:val="20"/>
          <w:szCs w:val="20"/>
        </w:rPr>
        <w:t>done!</w:t>
      </w:r>
    </w:p>
  </w:comment>
  <w:comment w:id="357" w:author="Garcia, Sabrina (DFG)" w:date="2025-07-15T11:11:00Z" w:initials="SG">
    <w:p w14:paraId="6A3D3A2B" w14:textId="604EE856" w:rsidR="00AE5EEE" w:rsidRDefault="00AE5EEE" w:rsidP="00AE5EEE">
      <w:pPr>
        <w:pStyle w:val="CommentText"/>
      </w:pPr>
      <w:r>
        <w:rPr>
          <w:rStyle w:val="CommentReference"/>
        </w:rPr>
        <w:annotationRef/>
      </w:r>
      <w:r>
        <w:t>“Data sources are listed below the covariate” is stated twice in the caption.</w:t>
      </w:r>
    </w:p>
  </w:comment>
  <w:comment w:id="358" w:author="Garcia, Sabrina (DFG)" w:date="2025-07-15T11:13:00Z" w:initials="SG">
    <w:p w14:paraId="71F48231" w14:textId="77777777" w:rsidR="00AE5EEE" w:rsidRDefault="00AE5EEE" w:rsidP="00AE5EEE">
      <w:pPr>
        <w:pStyle w:val="CommentText"/>
      </w:pPr>
      <w:r>
        <w:rPr>
          <w:rStyle w:val="CommentReference"/>
        </w:rPr>
        <w:annotationRef/>
      </w:r>
      <w:r>
        <w:t xml:space="preserve">Suggest changing hyphen between stage and mathematical notation to colon. At first I thought it was a minus sign 😝 </w:t>
      </w:r>
    </w:p>
  </w:comment>
  <w:comment w:id="359" w:author="genoa" w:date="2025-07-30T12:10:00Z" w:initials="g">
    <w:p w14:paraId="097E7B82" w14:textId="77777777" w:rsidR="001731AC" w:rsidRDefault="001731AC" w:rsidP="001731AC">
      <w:r>
        <w:rPr>
          <w:rStyle w:val="CommentReference"/>
        </w:rPr>
        <w:annotationRef/>
      </w:r>
      <w:r>
        <w:rPr>
          <w:sz w:val="20"/>
          <w:szCs w:val="20"/>
        </w:rPr>
        <w:t>updated</w:t>
      </w:r>
    </w:p>
  </w:comment>
  <w:comment w:id="361" w:author="Lukas DeFilippo" w:date="2025-07-22T13:40:00Z" w:initials="LD">
    <w:p w14:paraId="59FDE2AC" w14:textId="1B1511DB" w:rsidR="008D2331" w:rsidRDefault="008D2331">
      <w:pPr>
        <w:pStyle w:val="CommentText"/>
      </w:pPr>
      <w:r>
        <w:rPr>
          <w:rStyle w:val="CommentReference"/>
        </w:rPr>
        <w:annotationRef/>
      </w:r>
      <w:r>
        <w:t>You will likely get to this later, but did you combine the NBS and SEBS survey data to get the juvenile chum index?</w:t>
      </w:r>
    </w:p>
  </w:comment>
  <w:comment w:id="362" w:author="genoa" w:date="2025-07-28T11:41:00Z" w:initials="g">
    <w:p w14:paraId="65FC193A" w14:textId="77777777" w:rsidR="002E76DB" w:rsidRDefault="002E76DB" w:rsidP="002E76DB">
      <w:r>
        <w:rPr>
          <w:rStyle w:val="CommentReference"/>
        </w:rPr>
        <w:annotationRef/>
      </w:r>
      <w:r>
        <w:rPr>
          <w:sz w:val="20"/>
          <w:szCs w:val="20"/>
        </w:rPr>
        <w:t xml:space="preserve">yes - addressed later </w:t>
      </w:r>
    </w:p>
    <w:p w14:paraId="4316427E" w14:textId="77777777" w:rsidR="002E76DB" w:rsidRDefault="002E76DB" w:rsidP="002E76DB"/>
  </w:comment>
  <w:comment w:id="366" w:author="Lukas DeFilippo" w:date="2025-07-22T13:43:00Z" w:initials="LD">
    <w:p w14:paraId="4BB12DA2" w14:textId="00DD118A" w:rsidR="008D2331" w:rsidRDefault="008D2331">
      <w:pPr>
        <w:pStyle w:val="CommentText"/>
      </w:pPr>
      <w:r>
        <w:rPr>
          <w:rStyle w:val="CommentReference"/>
        </w:rPr>
        <w:annotationRef/>
      </w:r>
      <w:r>
        <w:t>Is there a ref for the run reconstruction?</w:t>
      </w:r>
    </w:p>
    <w:p w14:paraId="4C936C20" w14:textId="77777777" w:rsidR="008D2331" w:rsidRDefault="008D2331">
      <w:pPr>
        <w:pStyle w:val="CommentText"/>
      </w:pPr>
    </w:p>
    <w:p w14:paraId="5E941966" w14:textId="109A1EDE" w:rsidR="008D2331" w:rsidRDefault="008D2331">
      <w:pPr>
        <w:pStyle w:val="CommentText"/>
      </w:pPr>
      <w:r>
        <w:t xml:space="preserve">Also, if you’re using run reconstruction output, then you have estimates of adult run size, not just harvest correct? </w:t>
      </w:r>
    </w:p>
  </w:comment>
  <w:comment w:id="367" w:author="genoa" w:date="2025-07-28T11:40:00Z" w:initials="g">
    <w:p w14:paraId="5A960630" w14:textId="77777777" w:rsidR="00BA1B65" w:rsidRDefault="00BA1B65" w:rsidP="00BA1B65">
      <w:r>
        <w:rPr>
          <w:rStyle w:val="CommentReference"/>
        </w:rPr>
        <w:annotationRef/>
      </w:r>
      <w:r>
        <w:rPr>
          <w:sz w:val="20"/>
          <w:szCs w:val="20"/>
        </w:rPr>
        <w:t xml:space="preserve">yes - added language above to reflect this and a citation for run redconstruction. </w:t>
      </w:r>
    </w:p>
  </w:comment>
  <w:comment w:id="376" w:author="Lauren.Rogers" w:date="2025-07-08T16:11:00Z" w:initials="L">
    <w:p w14:paraId="3CCA57CB" w14:textId="2E21B3F9" w:rsidR="008D2331" w:rsidRDefault="008D2331">
      <w:pPr>
        <w:pStyle w:val="CommentText"/>
      </w:pPr>
      <w:r>
        <w:rPr>
          <w:rStyle w:val="CommentReference"/>
        </w:rPr>
        <w:annotationRef/>
      </w:r>
      <w:r>
        <w:t>This is still unclear to me, especially together with figure 2. I know there is no measure of abundance after the first winter, but somehow it is still a tracking point before the marine survival/maturation process, but those are somehow combined here. Can you reference a specific age to make this more concrete?</w:t>
      </w:r>
    </w:p>
  </w:comment>
  <w:comment w:id="373" w:author="Joshua.Russell" w:date="2025-07-16T13:14:00Z" w:initials="J">
    <w:p w14:paraId="363A32FB" w14:textId="53F12397" w:rsidR="002227E5" w:rsidRDefault="002227E5">
      <w:pPr>
        <w:pStyle w:val="CommentText"/>
      </w:pPr>
      <w:r>
        <w:rPr>
          <w:rStyle w:val="CommentReference"/>
        </w:rPr>
        <w:annotationRef/>
      </w:r>
      <w:r>
        <w:t xml:space="preserve">Just echoing Lauren’s comment here. I believe can understand what you are saying here, but adding ages would go a long way to helping with clarity. Ellen </w:t>
      </w:r>
      <w:r w:rsidRPr="002227E5">
        <w:t>Yasumiishi</w:t>
      </w:r>
      <w:r>
        <w:t xml:space="preserve"> has some excellent papers similar to this that might be helpful. Especially the 2015 and 2016 papers.</w:t>
      </w:r>
    </w:p>
  </w:comment>
  <w:comment w:id="386" w:author="Lukas DeFilippo" w:date="2025-07-22T13:46:00Z" w:initials="LD">
    <w:p w14:paraId="4E583D3B" w14:textId="3A585219" w:rsidR="008D2331" w:rsidRDefault="008D2331">
      <w:pPr>
        <w:pStyle w:val="CommentText"/>
      </w:pPr>
      <w:r>
        <w:rPr>
          <w:rStyle w:val="CommentReference"/>
        </w:rPr>
        <w:annotationRef/>
      </w:r>
      <w:r>
        <w:t xml:space="preserve">Minor detail, but it looks like with the subscripts, X here is referring to an element of the matrix, not the matrix itself. </w:t>
      </w:r>
    </w:p>
  </w:comment>
  <w:comment w:id="387" w:author="genoa" w:date="2025-07-28T11:42:00Z" w:initials="g">
    <w:p w14:paraId="04682BD8" w14:textId="77777777" w:rsidR="002E76DB" w:rsidRDefault="002E76DB" w:rsidP="002E76DB">
      <w:r>
        <w:rPr>
          <w:rStyle w:val="CommentReference"/>
        </w:rPr>
        <w:annotationRef/>
      </w:r>
      <w:r>
        <w:rPr>
          <w:sz w:val="20"/>
          <w:szCs w:val="20"/>
        </w:rPr>
        <w:t xml:space="preserve">removed subscripts </w:t>
      </w:r>
    </w:p>
    <w:p w14:paraId="6E4A4686" w14:textId="77777777" w:rsidR="002E76DB" w:rsidRDefault="002E76DB" w:rsidP="002E76DB"/>
  </w:comment>
  <w:comment w:id="390" w:author="Lukas DeFilippo" w:date="2025-07-22T13:48:00Z" w:initials="LD">
    <w:p w14:paraId="6952520F" w14:textId="1D65882D" w:rsidR="008D2331" w:rsidRDefault="008D2331">
      <w:pPr>
        <w:pStyle w:val="CommentText"/>
      </w:pPr>
      <w:r>
        <w:rPr>
          <w:rStyle w:val="CommentReference"/>
        </w:rPr>
        <w:annotationRef/>
      </w:r>
      <w:r>
        <w:t>Same here</w:t>
      </w:r>
    </w:p>
  </w:comment>
  <w:comment w:id="389" w:author="genoa" w:date="2025-07-28T11:43:00Z" w:initials="g">
    <w:p w14:paraId="537419E2" w14:textId="77777777" w:rsidR="002E76DB" w:rsidRDefault="002E76DB" w:rsidP="002E76DB">
      <w:r>
        <w:rPr>
          <w:rStyle w:val="CommentReference"/>
        </w:rPr>
        <w:annotationRef/>
      </w:r>
      <w:r>
        <w:rPr>
          <w:sz w:val="20"/>
          <w:szCs w:val="20"/>
        </w:rPr>
        <w:t xml:space="preserve">removed subscripts </w:t>
      </w:r>
    </w:p>
  </w:comment>
  <w:comment w:id="394" w:author="Lukas DeFilippo" w:date="2025-07-22T13:49:00Z" w:initials="LD">
    <w:p w14:paraId="0EC10ECB" w14:textId="48AB234B" w:rsidR="008D2331" w:rsidRDefault="008D2331">
      <w:pPr>
        <w:pStyle w:val="CommentText"/>
      </w:pPr>
      <w:r>
        <w:rPr>
          <w:rStyle w:val="CommentReference"/>
        </w:rPr>
        <w:annotationRef/>
      </w:r>
      <w:r>
        <w:t>Also possibly the north pacific?</w:t>
      </w:r>
    </w:p>
    <w:p w14:paraId="6F7A3AEB" w14:textId="77777777" w:rsidR="008D2331" w:rsidRDefault="008D2331">
      <w:pPr>
        <w:pStyle w:val="CommentText"/>
      </w:pPr>
    </w:p>
    <w:p w14:paraId="4906E2C7" w14:textId="1A33FCF0" w:rsidR="008D2331" w:rsidRDefault="008D2331">
      <w:pPr>
        <w:pStyle w:val="CommentText"/>
      </w:pPr>
      <w:r>
        <w:t>It may be worth mentioning that GOA/north pacific = winter habitat and Aleutians = spring/summer</w:t>
      </w:r>
    </w:p>
  </w:comment>
  <w:comment w:id="397" w:author="Lauren.Rogers" w:date="2025-07-08T15:15:00Z" w:initials="L">
    <w:p w14:paraId="07051E4D" w14:textId="40FEC26C" w:rsidR="008D2331" w:rsidRDefault="008D2331">
      <w:pPr>
        <w:pStyle w:val="CommentText"/>
      </w:pPr>
      <w:r>
        <w:rPr>
          <w:rStyle w:val="CommentReference"/>
        </w:rPr>
        <w:annotationRef/>
      </w:r>
      <w:r>
        <w:t xml:space="preserve">This confused me. It’s survival from the end of the first summer to maturity, right? Maybe say “survival through the first winter at sea and to the age at maturity”. Or “from the first summer at sea to maturity, including the first winter”. Or else divide it up into two processes? </w:t>
      </w:r>
    </w:p>
  </w:comment>
  <w:comment w:id="407" w:author="Lukas DeFilippo" w:date="2025-07-22T13:52:00Z" w:initials="LD">
    <w:p w14:paraId="3CC70D66" w14:textId="735A1F45" w:rsidR="008D2331" w:rsidRDefault="008D2331">
      <w:pPr>
        <w:pStyle w:val="CommentText"/>
      </w:pPr>
      <w:r>
        <w:rPr>
          <w:rStyle w:val="CommentReference"/>
        </w:rPr>
        <w:annotationRef/>
      </w:r>
      <w:r w:rsidR="00F92D4E">
        <w:t>Maybe</w:t>
      </w:r>
      <w:r>
        <w:t xml:space="preserve"> specify that this is the gravel year? Might be confusing to non-salmon readers </w:t>
      </w:r>
      <w:r w:rsidR="00F92D4E">
        <w:t>otherwise</w:t>
      </w:r>
    </w:p>
  </w:comment>
  <w:comment w:id="414" w:author="Lukas DeFilippo" w:date="2025-07-22T13:55:00Z" w:initials="LD">
    <w:p w14:paraId="54127FAA" w14:textId="513AAC95" w:rsidR="008D2331" w:rsidRDefault="008D2331">
      <w:pPr>
        <w:pStyle w:val="CommentText"/>
      </w:pPr>
      <w:r>
        <w:rPr>
          <w:rStyle w:val="CommentReference"/>
        </w:rPr>
        <w:annotationRef/>
      </w:r>
      <w:r>
        <w:t>This seems contrary to what would be expected?</w:t>
      </w:r>
    </w:p>
  </w:comment>
  <w:comment w:id="415" w:author="genoa" w:date="2025-07-28T11:46:00Z" w:initials="g">
    <w:p w14:paraId="2AB04849" w14:textId="77777777" w:rsidR="002E76DB" w:rsidRDefault="002E76DB" w:rsidP="002E76DB">
      <w:r>
        <w:rPr>
          <w:rStyle w:val="CommentReference"/>
        </w:rPr>
        <w:annotationRef/>
      </w:r>
      <w:r>
        <w:rPr>
          <w:sz w:val="20"/>
          <w:szCs w:val="20"/>
        </w:rPr>
        <w:t xml:space="preserve">I think Lukas suggested this because the word cummulative was missing... added that to clarify. </w:t>
      </w:r>
    </w:p>
  </w:comment>
  <w:comment w:id="420" w:author="Lukas DeFilippo" w:date="2025-07-22T13:57:00Z" w:initials="LD">
    <w:p w14:paraId="52FBB74E" w14:textId="7259D204" w:rsidR="008D2331" w:rsidRDefault="008D2331">
      <w:pPr>
        <w:pStyle w:val="CommentText"/>
      </w:pPr>
      <w:r>
        <w:rPr>
          <w:rStyle w:val="CommentReference"/>
        </w:rPr>
        <w:annotationRef/>
      </w:r>
      <w:r>
        <w:t>Maybe choose a different symbol, or just write out Dirichlet; use of D twice in the equation with different meanings could confuse some</w:t>
      </w:r>
    </w:p>
  </w:comment>
  <w:comment w:id="422" w:author="Lukas DeFilippo" w:date="2025-07-22T13:58:00Z" w:initials="LD">
    <w:p w14:paraId="6FE7AB80" w14:textId="705207F0" w:rsidR="008D2331" w:rsidRDefault="008D2331">
      <w:pPr>
        <w:pStyle w:val="CommentText"/>
      </w:pPr>
      <w:r>
        <w:rPr>
          <w:rStyle w:val="CommentReference"/>
        </w:rPr>
        <w:annotationRef/>
      </w:r>
      <w:r>
        <w:t>Is this a reasonable assumption? Might be useful to provide some rationale for this, I have no idea what type of gear is used for chum but if it’s not size</w:t>
      </w:r>
      <w:r w:rsidR="00F92D4E">
        <w:t>-</w:t>
      </w:r>
      <w:r>
        <w:t>selective, maybe mention that here as justification</w:t>
      </w:r>
    </w:p>
  </w:comment>
  <w:comment w:id="435" w:author="Lukas DeFilippo" w:date="2025-07-22T14:00:00Z" w:initials="LD">
    <w:p w14:paraId="26C1CBB0" w14:textId="6AC92EB1" w:rsidR="008D2331" w:rsidRDefault="008D2331">
      <w:pPr>
        <w:pStyle w:val="CommentText"/>
      </w:pPr>
      <w:r>
        <w:rPr>
          <w:rStyle w:val="CommentReference"/>
        </w:rPr>
        <w:annotationRef/>
      </w:r>
      <w:r>
        <w:t xml:space="preserve">Alternatively ‘at low </w:t>
      </w:r>
      <w:r>
        <w:t>spawner abundance’</w:t>
      </w:r>
    </w:p>
  </w:comment>
  <w:comment w:id="436" w:author="Lukas DeFilippo" w:date="2025-07-22T14:00:00Z" w:initials="LD">
    <w:p w14:paraId="43112A39" w14:textId="1CE05FC0" w:rsidR="008D2331" w:rsidRDefault="008D2331">
      <w:pPr>
        <w:pStyle w:val="CommentText"/>
      </w:pPr>
      <w:r>
        <w:rPr>
          <w:rStyle w:val="CommentReference"/>
        </w:rPr>
        <w:annotationRef/>
      </w:r>
      <w:r>
        <w:t>Alternatively, ‘capacity’</w:t>
      </w:r>
    </w:p>
  </w:comment>
  <w:comment w:id="441" w:author="Lukas DeFilippo" w:date="2025-07-22T14:01:00Z" w:initials="LD">
    <w:p w14:paraId="66C61579" w14:textId="48D92872" w:rsidR="008D2331" w:rsidRDefault="008D2331">
      <w:pPr>
        <w:pStyle w:val="CommentText"/>
      </w:pPr>
      <w:r>
        <w:rPr>
          <w:rStyle w:val="CommentReference"/>
        </w:rPr>
        <w:annotationRef/>
      </w:r>
      <w:r>
        <w:t>Did you try informative priors or looking for reasonable values in the literature? A reviewer may want to see a reference here or some justification for this value (alternatively a simple sensitivity could be helpful)</w:t>
      </w:r>
    </w:p>
  </w:comment>
  <w:comment w:id="447" w:author="Garcia, Sabrina (DFG)" w:date="2025-07-16T14:25:00Z" w:initials="SG">
    <w:p w14:paraId="09366FA3" w14:textId="77777777" w:rsidR="00EC1486" w:rsidRDefault="00EC1486" w:rsidP="00EC1486">
      <w:pPr>
        <w:pStyle w:val="CommentText"/>
      </w:pPr>
      <w:r>
        <w:rPr>
          <w:rStyle w:val="CommentReference"/>
        </w:rPr>
        <w:annotationRef/>
      </w:r>
      <w:r>
        <w:t>Suggest deleting since you go into detail about this in later sections.</w:t>
      </w:r>
    </w:p>
  </w:comment>
  <w:comment w:id="451" w:author="Lukas DeFilippo" w:date="2025-07-22T14:03:00Z" w:initials="LD">
    <w:p w14:paraId="4DF17CCC" w14:textId="4CE29518" w:rsidR="008D2331" w:rsidRDefault="008D2331">
      <w:pPr>
        <w:pStyle w:val="CommentText"/>
      </w:pPr>
      <w:r>
        <w:rPr>
          <w:rStyle w:val="CommentReference"/>
        </w:rPr>
        <w:annotationRef/>
      </w:r>
      <w:r>
        <w:t>I’m pretty sure just ‘</w:t>
      </w:r>
      <w:r w:rsidRPr="00F000DF">
        <w:rPr>
          <w:i/>
        </w:rPr>
        <w:t>Stan</w:t>
      </w:r>
      <w:r>
        <w:t>’; it’s not an acronym so no need for all caps (I think)</w:t>
      </w:r>
    </w:p>
  </w:comment>
  <w:comment w:id="455" w:author="Garcia, Sabrina (DFG)" w:date="2025-07-15T11:51:00Z" w:initials="SG">
    <w:p w14:paraId="3DBFAFA6" w14:textId="60430C1F" w:rsidR="0020102F" w:rsidRDefault="0020102F" w:rsidP="0020102F">
      <w:pPr>
        <w:pStyle w:val="CommentText"/>
      </w:pPr>
      <w:r>
        <w:rPr>
          <w:rStyle w:val="CommentReference"/>
        </w:rPr>
        <w:annotationRef/>
      </w:r>
      <w:r>
        <w:t>What are the different populations?</w:t>
      </w:r>
    </w:p>
  </w:comment>
  <w:comment w:id="467" w:author="Lukas DeFilippo" w:date="2025-07-22T14:05:00Z" w:initials="LD">
    <w:p w14:paraId="7B8FFE64" w14:textId="24B06D89" w:rsidR="008D2331" w:rsidRDefault="008D2331">
      <w:pPr>
        <w:pStyle w:val="CommentText"/>
      </w:pPr>
      <w:r>
        <w:rPr>
          <w:rStyle w:val="CommentReference"/>
        </w:rPr>
        <w:annotationRef/>
      </w:r>
      <w:r>
        <w:t xml:space="preserve">Curious why this was necessary; thinning really only makes sense if your computational resources are limited and your chains are highly autocorrelated, such that you need long chains to get good effective sample sizes, but don’t have the storage to retain all the draws. </w:t>
      </w:r>
    </w:p>
  </w:comment>
  <w:comment w:id="468" w:author="genoa" w:date="2025-07-30T12:14:00Z" w:initials="g">
    <w:p w14:paraId="79C336B0" w14:textId="77777777" w:rsidR="001731AC" w:rsidRDefault="001731AC" w:rsidP="001731AC">
      <w:r>
        <w:rPr>
          <w:rStyle w:val="CommentReference"/>
        </w:rPr>
        <w:annotationRef/>
      </w:r>
      <w:r>
        <w:rPr>
          <w:sz w:val="20"/>
          <w:szCs w:val="20"/>
        </w:rPr>
        <w:t>will re run without thinning, was suggested by curry for autocorrelation, not necessarily a memory issue.</w:t>
      </w:r>
    </w:p>
  </w:comment>
  <w:comment w:id="469" w:author="genoa" w:date="2025-07-30T12:22:00Z" w:initials="g">
    <w:p w14:paraId="174A7CB6" w14:textId="77777777" w:rsidR="00450EFD" w:rsidRDefault="00450EFD" w:rsidP="00450EFD">
      <w:r>
        <w:rPr>
          <w:rStyle w:val="CommentReference"/>
        </w:rPr>
        <w:annotationRef/>
      </w:r>
      <w:r>
        <w:rPr>
          <w:sz w:val="20"/>
          <w:szCs w:val="20"/>
        </w:rPr>
        <w:t xml:space="preserve">fine without thinning removing it from text. </w:t>
      </w:r>
    </w:p>
  </w:comment>
  <w:comment w:id="473" w:author="Lukas DeFilippo" w:date="2025-07-22T14:08:00Z" w:initials="LD">
    <w:p w14:paraId="2399F4DA" w14:textId="12259889" w:rsidR="008D2331" w:rsidRDefault="008D2331">
      <w:pPr>
        <w:pStyle w:val="CommentText"/>
      </w:pPr>
      <w:r>
        <w:rPr>
          <w:rStyle w:val="CommentReference"/>
        </w:rPr>
        <w:annotationRef/>
      </w:r>
      <w:r>
        <w:t>Maybe mention also that no divergent transitions occurred; reviewers may want to see this verified.</w:t>
      </w:r>
    </w:p>
  </w:comment>
  <w:comment w:id="466" w:author="Lukas DeFilippo" w:date="2025-07-22T14:09:00Z" w:initials="LD">
    <w:p w14:paraId="4D4AA4BF" w14:textId="04539B44" w:rsidR="008D2331" w:rsidRDefault="008D2331">
      <w:pPr>
        <w:pStyle w:val="CommentText"/>
      </w:pPr>
      <w:r>
        <w:rPr>
          <w:rStyle w:val="CommentReference"/>
        </w:rPr>
        <w:annotationRef/>
      </w:r>
      <w:r>
        <w:t>Between the high adapt delta and the thinning, it seemed the model struggled a lot with estimation, which is not unexpected for IPMs, but I’m curious if there were particular parameters that seemed to cause trouble that you noticed? I think you’ve taken the reasonable steps of fixing the parameters that likely weren’t estimable, conducting sensitivities around those fixed values etc.</w:t>
      </w:r>
    </w:p>
  </w:comment>
  <w:comment w:id="474" w:author="Lukas DeFilippo" w:date="2025-07-22T14:07:00Z" w:initials="LD">
    <w:p w14:paraId="1F66EF85" w14:textId="6FAB8F00" w:rsidR="008D2331" w:rsidRDefault="008D2331">
      <w:pPr>
        <w:pStyle w:val="CommentText"/>
      </w:pPr>
      <w:r>
        <w:rPr>
          <w:rStyle w:val="CommentReference"/>
        </w:rPr>
        <w:annotationRef/>
      </w:r>
      <w:r>
        <w:t>People seem to be moving away from this approach; it’s been argued that it’s just not possible to determine this visually. I’m not recommending you do anything different, but maybe drop this statement or it could invite scrutiny from a reviewer</w:t>
      </w:r>
    </w:p>
  </w:comment>
  <w:comment w:id="479" w:author="Lukas DeFilippo" w:date="2025-07-22T14:13:00Z" w:initials="LD">
    <w:p w14:paraId="16782F36" w14:textId="37F76D98" w:rsidR="008D2331" w:rsidRDefault="008D2331">
      <w:pPr>
        <w:pStyle w:val="CommentText"/>
      </w:pPr>
      <w:r>
        <w:rPr>
          <w:rStyle w:val="CommentReference"/>
        </w:rPr>
        <w:annotationRef/>
      </w:r>
      <w:r>
        <w:t>Cool! I’ve heard about this package but haven’t had a chance to experiment with it myself yet, curious to hear if you found it helpful</w:t>
      </w:r>
    </w:p>
  </w:comment>
  <w:comment w:id="480" w:author="Lukas DeFilippo" w:date="2025-07-22T14:13:00Z" w:initials="LD">
    <w:p w14:paraId="2A3422AF" w14:textId="16884102" w:rsidR="008D2331" w:rsidRDefault="008D2331">
      <w:pPr>
        <w:pStyle w:val="CommentText"/>
      </w:pPr>
      <w:r>
        <w:rPr>
          <w:rStyle w:val="CommentReference"/>
        </w:rPr>
        <w:annotationRef/>
      </w:r>
      <w:r>
        <w:t>If you report this in the supplement, maybe a ref here pointing readers to those materials</w:t>
      </w:r>
    </w:p>
  </w:comment>
  <w:comment w:id="493" w:author="Garcia, Sabrina (DFG)" w:date="2025-07-15T11:55:00Z" w:initials="SG">
    <w:p w14:paraId="3806DD85" w14:textId="77777777" w:rsidR="00734001" w:rsidRDefault="00734001" w:rsidP="00734001">
      <w:pPr>
        <w:pStyle w:val="CommentText"/>
      </w:pPr>
      <w:r>
        <w:rPr>
          <w:rStyle w:val="CommentReference"/>
        </w:rPr>
        <w:annotationRef/>
      </w:r>
      <w:hyperlink r:id="rId2" w:history="1">
        <w:r w:rsidRPr="00F1790D">
          <w:rPr>
            <w:rStyle w:val="Hyperlink"/>
          </w:rPr>
          <w:t>https://repository.library.noaa.gov/view/noaa/70283</w:t>
        </w:r>
      </w:hyperlink>
    </w:p>
  </w:comment>
  <w:comment w:id="494" w:author="Garcia, Sabrina (DFG)" w:date="2025-07-15T12:01:00Z" w:initials="SG">
    <w:p w14:paraId="580C2BD2" w14:textId="77777777" w:rsidR="008E43A8" w:rsidRDefault="008E43A8" w:rsidP="008E43A8">
      <w:pPr>
        <w:pStyle w:val="CommentText"/>
      </w:pPr>
      <w:r>
        <w:rPr>
          <w:rStyle w:val="CommentReference"/>
        </w:rPr>
        <w:annotationRef/>
      </w:r>
      <w:r>
        <w:t>Just an FYI that the SEBS survey is NOAA-led without help from ADF&amp;G ☺️</w:t>
      </w:r>
    </w:p>
  </w:comment>
  <w:comment w:id="531" w:author="Lukas DeFilippo" w:date="2025-07-22T14:17:00Z" w:initials="LD">
    <w:p w14:paraId="0432B69B" w14:textId="3A871ED9" w:rsidR="008D2331" w:rsidRDefault="008D2331">
      <w:pPr>
        <w:pStyle w:val="CommentText"/>
      </w:pPr>
      <w:r>
        <w:rPr>
          <w:rStyle w:val="CommentReference"/>
        </w:rPr>
        <w:annotationRef/>
      </w:r>
      <w:r>
        <w:t>Was this estimated within the IPM or as part of the VAST modeling?</w:t>
      </w:r>
    </w:p>
  </w:comment>
  <w:comment w:id="532" w:author="genoa" w:date="2025-07-28T11:53:00Z" w:initials="g">
    <w:p w14:paraId="308315AB" w14:textId="77777777" w:rsidR="008B4236" w:rsidRDefault="008B4236" w:rsidP="008B4236">
      <w:r>
        <w:rPr>
          <w:rStyle w:val="CommentReference"/>
        </w:rPr>
        <w:annotationRef/>
      </w:r>
      <w:r>
        <w:rPr>
          <w:sz w:val="20"/>
          <w:szCs w:val="20"/>
        </w:rPr>
        <w:t xml:space="preserve">part of the IPM </w:t>
      </w:r>
    </w:p>
  </w:comment>
  <w:comment w:id="540" w:author="Lukas DeFilippo" w:date="2025-07-22T14:18:00Z" w:initials="LD">
    <w:p w14:paraId="6CB75035" w14:textId="2F7F9436" w:rsidR="008D2331" w:rsidRDefault="008D2331">
      <w:pPr>
        <w:pStyle w:val="CommentText"/>
      </w:pPr>
      <w:r>
        <w:rPr>
          <w:rStyle w:val="CommentReference"/>
        </w:rPr>
        <w:annotationRef/>
      </w:r>
      <w:r>
        <w:t xml:space="preserve">Is this observation error standard deviation what’s reported from VAST? If so, it’s not really an observation error term (although it does get used like one in stock assessments all the time); it’s an estimate of the uncertainty in the abundance index. Fine to use it the way you have (I think) but may not want to call it obs error directly </w:t>
      </w:r>
    </w:p>
  </w:comment>
  <w:comment w:id="541" w:author="genoa" w:date="2025-07-28T12:01:00Z" w:initials="g">
    <w:p w14:paraId="02151F18" w14:textId="77777777" w:rsidR="008B4236" w:rsidRDefault="008B4236" w:rsidP="008B4236">
      <w:r>
        <w:rPr>
          <w:rStyle w:val="CommentReference"/>
        </w:rPr>
        <w:annotationRef/>
      </w:r>
      <w:r>
        <w:rPr>
          <w:sz w:val="20"/>
          <w:szCs w:val="20"/>
        </w:rPr>
        <w:t xml:space="preserve">yes this is  the observation error standard deviation from VAST so udpated that accordingly in the text. </w:t>
      </w:r>
    </w:p>
  </w:comment>
  <w:comment w:id="548" w:author="Lukas DeFilippo" w:date="2025-07-23T13:33:00Z" w:initials="LD">
    <w:p w14:paraId="031A1E51" w14:textId="0DE37B58" w:rsidR="008D2331" w:rsidRDefault="008D2331">
      <w:pPr>
        <w:pStyle w:val="CommentText"/>
      </w:pPr>
      <w:r>
        <w:rPr>
          <w:rStyle w:val="CommentReference"/>
        </w:rPr>
        <w:annotationRef/>
      </w:r>
      <w:r>
        <w:t>Here and elsewhere could probably just present this as a lognormal dist.</w:t>
      </w:r>
    </w:p>
  </w:comment>
  <w:comment w:id="575" w:author="Lukas DeFilippo" w:date="2025-07-22T14:21:00Z" w:initials="LD">
    <w:p w14:paraId="257B450F" w14:textId="13BE4D14" w:rsidR="008D2331" w:rsidRDefault="008D2331">
      <w:pPr>
        <w:pStyle w:val="CommentText"/>
      </w:pPr>
      <w:r>
        <w:rPr>
          <w:rStyle w:val="CommentReference"/>
        </w:rPr>
        <w:annotationRef/>
      </w:r>
      <w:r>
        <w:t>Totally reasonable; if pressed on this by a reviewer, you could potentially incorporate the bycatch as a covariate for a quick check, but I agree it’s very unlikely to be important given the low impact rates</w:t>
      </w:r>
    </w:p>
  </w:comment>
  <w:comment w:id="580" w:author="Lukas DeFilippo" w:date="2025-07-22T14:25:00Z" w:initials="LD">
    <w:p w14:paraId="615712ED" w14:textId="0FC7764E" w:rsidR="008D2331" w:rsidRDefault="008D2331">
      <w:pPr>
        <w:pStyle w:val="CommentText"/>
      </w:pPr>
      <w:r>
        <w:rPr>
          <w:rStyle w:val="CommentReference"/>
        </w:rPr>
        <w:annotationRef/>
      </w:r>
      <w:r>
        <w:t>Maybe I missed it but I didn’t see values for sigma in table 2? I think readers will want to see the values that were used for these somewhere.</w:t>
      </w:r>
    </w:p>
  </w:comment>
  <w:comment w:id="581" w:author="genoa" w:date="2025-07-28T12:06:00Z" w:initials="g">
    <w:p w14:paraId="132DDFF9" w14:textId="77777777" w:rsidR="000743CD" w:rsidRDefault="0031689F" w:rsidP="000743CD">
      <w:r>
        <w:rPr>
          <w:rStyle w:val="CommentReference"/>
        </w:rPr>
        <w:annotationRef/>
      </w:r>
      <w:r w:rsidR="000743CD">
        <w:rPr>
          <w:sz w:val="20"/>
          <w:szCs w:val="20"/>
        </w:rPr>
        <w:t xml:space="preserve">not included originally because they were fixed, but added them to the table and indicated that they are fixed. </w:t>
      </w:r>
    </w:p>
  </w:comment>
  <w:comment w:id="582" w:author="Lukas DeFilippo" w:date="2025-07-22T14:24:00Z" w:initials="LD">
    <w:p w14:paraId="069FBEC7" w14:textId="2DF760E4" w:rsidR="008D2331" w:rsidRDefault="008D2331">
      <w:pPr>
        <w:pStyle w:val="CommentText"/>
      </w:pPr>
      <w:r>
        <w:rPr>
          <w:rStyle w:val="CommentReference"/>
        </w:rPr>
        <w:annotationRef/>
      </w:r>
      <w:r>
        <w:t>Might useful to see some sensitivities to these as well, or to be prepared to do some if a reviewer asks</w:t>
      </w:r>
    </w:p>
  </w:comment>
  <w:comment w:id="583" w:author="Lukas DeFilippo" w:date="2025-07-22T14:27:00Z" w:initials="LD">
    <w:p w14:paraId="72124AA7" w14:textId="39810521" w:rsidR="008D2331" w:rsidRDefault="008D2331">
      <w:pPr>
        <w:pStyle w:val="CommentText"/>
      </w:pPr>
      <w:r>
        <w:rPr>
          <w:rStyle w:val="CommentReference"/>
        </w:rPr>
        <w:annotationRef/>
      </w:r>
      <w:r>
        <w:t>This is different from the regularization approaches I’m familiar with (e.g. horseshoe priors); do you have a reference for this approach and a reason for why you didn’t use the any of the more conventional horseshoe prior specifications for regularization?</w:t>
      </w:r>
    </w:p>
  </w:comment>
  <w:comment w:id="584" w:author="genoa" w:date="2025-07-30T12:51:00Z" w:initials="g">
    <w:p w14:paraId="4D39E1F6" w14:textId="77777777" w:rsidR="00B9383F" w:rsidRDefault="00B9383F" w:rsidP="00B9383F">
      <w:r>
        <w:rPr>
          <w:rStyle w:val="CommentReference"/>
        </w:rPr>
        <w:annotationRef/>
      </w:r>
      <w:r>
        <w:rPr>
          <w:sz w:val="20"/>
          <w:szCs w:val="20"/>
        </w:rPr>
        <w:t xml:space="preserve">added a citation! Mostly, this approach was simpler that the hierarchical horseshoe approach while still minimizing potential overfitting with a bunch of covariates included. </w:t>
      </w:r>
    </w:p>
  </w:comment>
  <w:comment w:id="588" w:author="Lukas DeFilippo" w:date="2025-07-22T14:30:00Z" w:initials="LD">
    <w:p w14:paraId="3C2DC13F" w14:textId="115F10F9" w:rsidR="008D2331" w:rsidRDefault="008D2331">
      <w:pPr>
        <w:pStyle w:val="CommentText"/>
      </w:pPr>
      <w:r>
        <w:rPr>
          <w:rStyle w:val="CommentReference"/>
        </w:rPr>
        <w:annotationRef/>
      </w:r>
      <w:r>
        <w:t>i.e., Z-scored</w:t>
      </w:r>
    </w:p>
  </w:comment>
  <w:comment w:id="592" w:author="Lukas DeFilippo" w:date="2025-07-22T14:31:00Z" w:initials="LD">
    <w:p w14:paraId="4677F890" w14:textId="25FEAA55" w:rsidR="008D2331" w:rsidRDefault="008D2331">
      <w:pPr>
        <w:pStyle w:val="CommentText"/>
      </w:pPr>
      <w:r>
        <w:rPr>
          <w:rStyle w:val="CommentReference"/>
        </w:rPr>
        <w:annotationRef/>
      </w:r>
      <w:r>
        <w:t xml:space="preserve">Cool approach! </w:t>
      </w:r>
    </w:p>
  </w:comment>
  <w:comment w:id="593" w:author="Joshua.Russell" w:date="2025-07-16T13:23:00Z" w:initials="J">
    <w:p w14:paraId="7FE60869" w14:textId="40FE5982" w:rsidR="0025190F" w:rsidRDefault="0025190F">
      <w:pPr>
        <w:pStyle w:val="CommentText"/>
      </w:pPr>
      <w:r>
        <w:rPr>
          <w:rStyle w:val="CommentReference"/>
        </w:rPr>
        <w:annotationRef/>
      </w:r>
      <w:r>
        <w:t xml:space="preserve">I like the inclusion of snowpack. I do wonder how representative snowpack from a singe location is when used at this scale of an analysis. It might be worth adding further context of it’s use as a proxy. Especially since you dropped flow, a more commonly used variable, for snowpack. Feel free to ignore, but I could see comments about this coming up in peer review </w:t>
      </w:r>
    </w:p>
  </w:comment>
  <w:comment w:id="594" w:author="genoa" w:date="2025-07-30T12:53:00Z" w:initials="g">
    <w:p w14:paraId="6952C4C8" w14:textId="77777777" w:rsidR="00F61968" w:rsidRDefault="00F61968" w:rsidP="00F61968">
      <w:r>
        <w:rPr>
          <w:rStyle w:val="CommentReference"/>
        </w:rPr>
        <w:annotationRef/>
      </w:r>
      <w:r>
        <w:rPr>
          <w:sz w:val="20"/>
          <w:szCs w:val="20"/>
        </w:rPr>
        <w:t xml:space="preserve">Certainly, there is a sentence about context as a regional indicator in the discussion, but I added a sentence about that here as well. </w:t>
      </w:r>
    </w:p>
  </w:comment>
  <w:comment w:id="636" w:author="Lauren.Rogers" w:date="2025-07-08T15:39:00Z" w:initials="L">
    <w:p w14:paraId="276BAEEA" w14:textId="2A171154" w:rsidR="008D2331" w:rsidRDefault="008D2331">
      <w:pPr>
        <w:pStyle w:val="CommentText"/>
      </w:pPr>
      <w:r>
        <w:rPr>
          <w:rStyle w:val="CommentReference"/>
        </w:rPr>
        <w:annotationRef/>
      </w:r>
      <w:r>
        <w:t xml:space="preserve">Unclear what age/lag you are using. I assume they would be eating the age-0 pollock? </w:t>
      </w:r>
    </w:p>
  </w:comment>
  <w:comment w:id="637" w:author="genoa" w:date="2025-07-28T12:08:00Z" w:initials="g">
    <w:p w14:paraId="0721FA9B" w14:textId="77777777" w:rsidR="0043485E" w:rsidRDefault="0031689F" w:rsidP="0043485E">
      <w:r>
        <w:rPr>
          <w:rStyle w:val="CommentReference"/>
        </w:rPr>
        <w:annotationRef/>
      </w:r>
      <w:r w:rsidR="0043485E">
        <w:rPr>
          <w:sz w:val="20"/>
          <w:szCs w:val="20"/>
        </w:rPr>
        <w:t>The assessment index has age-1 pollock, so we lagged it by a year to represent relative trends in age -0...added to text for clarity!</w:t>
      </w:r>
    </w:p>
  </w:comment>
  <w:comment w:id="656" w:author="genoa" w:date="2025-07-28T12:19:00Z" w:initials="g">
    <w:p w14:paraId="0C2B25C6" w14:textId="77777777" w:rsidR="0043485E" w:rsidRDefault="0043485E" w:rsidP="0043485E">
      <w:r>
        <w:rPr>
          <w:rStyle w:val="CommentReference"/>
        </w:rPr>
        <w:annotationRef/>
      </w:r>
      <w:r>
        <w:rPr>
          <w:sz w:val="20"/>
          <w:szCs w:val="20"/>
        </w:rPr>
        <w:t>genoa revisit and clarify this...</w:t>
      </w:r>
    </w:p>
  </w:comment>
  <w:comment w:id="688" w:author="Garcia, Sabrina (DFG)" w:date="2025-07-16T15:12:00Z" w:initials="SG">
    <w:p w14:paraId="1FAF90B3" w14:textId="05418407" w:rsidR="00FA6F3A" w:rsidRDefault="00FA6F3A" w:rsidP="00FA6F3A">
      <w:pPr>
        <w:pStyle w:val="CommentText"/>
      </w:pPr>
      <w:r>
        <w:rPr>
          <w:rStyle w:val="CommentReference"/>
        </w:rPr>
        <w:annotationRef/>
      </w:r>
      <w:r>
        <w:t>To match what you use in Figure 2.</w:t>
      </w:r>
    </w:p>
  </w:comment>
  <w:comment w:id="713" w:author="Garcia, Sabrina (DFG)" w:date="2025-07-15T13:20:00Z" w:initials="SG">
    <w:p w14:paraId="70BC1BAB" w14:textId="3B9A4797" w:rsidR="00FC7AFC" w:rsidRDefault="00FC7AFC" w:rsidP="00FC7AFC">
      <w:pPr>
        <w:pStyle w:val="CommentText"/>
      </w:pPr>
      <w:r>
        <w:rPr>
          <w:rStyle w:val="CommentReference"/>
        </w:rPr>
        <w:annotationRef/>
      </w:r>
      <w:r>
        <w:t>I see what you are trying to say here but they wouldn’t encounter each other as juveniles but as immatures in GOA/BS. We do see Asian juveniles in the NBS but those are wild stocks from Russia and we typically encounter them in the northern section of the survey grid.</w:t>
      </w:r>
    </w:p>
  </w:comment>
  <w:comment w:id="719" w:author="Garcia, Sabrina (DFG)" w:date="2025-07-16T15:17:00Z" w:initials="SG">
    <w:p w14:paraId="0AC506F9" w14:textId="77777777" w:rsidR="00336D55" w:rsidRDefault="00336D55" w:rsidP="00336D55">
      <w:pPr>
        <w:pStyle w:val="CommentText"/>
      </w:pPr>
      <w:r>
        <w:rPr>
          <w:rStyle w:val="CommentReference"/>
        </w:rPr>
        <w:annotationRef/>
      </w:r>
      <w:r>
        <w:t>But also other age classes as well?</w:t>
      </w:r>
    </w:p>
  </w:comment>
  <w:comment w:id="720" w:author="genoa" w:date="2025-07-28T12:21:00Z" w:initials="g">
    <w:p w14:paraId="04E5F83D" w14:textId="77777777" w:rsidR="0043485E" w:rsidRDefault="0043485E" w:rsidP="0043485E">
      <w:r>
        <w:rPr>
          <w:rStyle w:val="CommentReference"/>
        </w:rPr>
        <w:annotationRef/>
      </w:r>
      <w:r>
        <w:rPr>
          <w:sz w:val="20"/>
          <w:szCs w:val="20"/>
        </w:rPr>
        <w:t xml:space="preserve">yes this is just an example. added the etc to show that? </w:t>
      </w:r>
    </w:p>
  </w:comment>
  <w:comment w:id="735" w:author="Garcia, Sabrina (DFG)" w:date="2025-07-15T14:31:00Z" w:initials="SG">
    <w:p w14:paraId="6E788288" w14:textId="77777777" w:rsidR="00077FAE" w:rsidRDefault="00077FAE" w:rsidP="00077FAE">
      <w:pPr>
        <w:pStyle w:val="CommentText"/>
      </w:pPr>
      <w:r>
        <w:rPr>
          <w:rStyle w:val="CommentReference"/>
        </w:rPr>
        <w:annotationRef/>
      </w:r>
      <w:r>
        <w:t xml:space="preserve">I like that the two stages that distinct names in the figure. Would be good to apply that naming convention in the paper so it is apparent which stage you are referring to. </w:t>
      </w:r>
    </w:p>
  </w:comment>
  <w:comment w:id="729" w:author="Garcia, Sabrina (DFG)" w:date="2025-07-16T15:43:00Z" w:initials="SG">
    <w:p w14:paraId="20347F37" w14:textId="77777777" w:rsidR="00077FAE" w:rsidRDefault="00077FAE" w:rsidP="00077FAE">
      <w:pPr>
        <w:pStyle w:val="CommentText"/>
      </w:pPr>
      <w:r>
        <w:rPr>
          <w:rStyle w:val="CommentReference"/>
        </w:rPr>
        <w:annotationRef/>
      </w:r>
      <w:r>
        <w:t>This should probably be moved to the methods section.</w:t>
      </w:r>
    </w:p>
  </w:comment>
  <w:comment w:id="737" w:author="Lukas DeFilippo" w:date="2025-07-23T13:42:00Z" w:initials="LD">
    <w:p w14:paraId="4EE45090" w14:textId="72D80D0C" w:rsidR="008D2331" w:rsidRDefault="008D2331">
      <w:pPr>
        <w:pStyle w:val="CommentText"/>
      </w:pPr>
      <w:r>
        <w:rPr>
          <w:rStyle w:val="CommentReference"/>
        </w:rPr>
        <w:annotationRef/>
      </w:r>
      <w:r>
        <w:t>This is a bit ambiguous</w:t>
      </w:r>
      <w:r w:rsidR="00A402D9">
        <w:t xml:space="preserve">; are you reporting the CVs for these abundances? Otherwise its not clear </w:t>
      </w:r>
      <w:r w:rsidR="00AA4768">
        <w:t xml:space="preserve">to me </w:t>
      </w:r>
      <w:r w:rsidR="00A402D9">
        <w:t>what these fluctuations are relative to</w:t>
      </w:r>
    </w:p>
  </w:comment>
  <w:comment w:id="738" w:author="genoa" w:date="2025-07-28T12:22:00Z" w:initials="g">
    <w:p w14:paraId="44505CAF" w14:textId="77777777" w:rsidR="0043485E" w:rsidRDefault="0043485E" w:rsidP="0043485E">
      <w:r>
        <w:rPr>
          <w:rStyle w:val="CommentReference"/>
        </w:rPr>
        <w:annotationRef/>
      </w:r>
      <w:r>
        <w:rPr>
          <w:sz w:val="20"/>
          <w:szCs w:val="20"/>
        </w:rPr>
        <w:t>relative to the mean, added that!</w:t>
      </w:r>
    </w:p>
  </w:comment>
  <w:comment w:id="740" w:author="Garcia, Sabrina (DFG)" w:date="2025-07-15T13:33:00Z" w:initials="SG">
    <w:p w14:paraId="2AF1E06A" w14:textId="01F53290" w:rsidR="00544675" w:rsidRDefault="00544675" w:rsidP="00544675">
      <w:pPr>
        <w:pStyle w:val="CommentText"/>
      </w:pPr>
      <w:r>
        <w:rPr>
          <w:rStyle w:val="CommentReference"/>
        </w:rPr>
        <w:annotationRef/>
      </w:r>
      <w:r>
        <w:t>Figure 3 would be a little easier to interpret if both x-axes were in brood years where juvenile years is brood year + 1. From the plot, it looks like juvenile abundances were lowest in 2008 and 2009.</w:t>
      </w:r>
    </w:p>
  </w:comment>
  <w:comment w:id="741" w:author="Garcia, Sabrina (DFG)" w:date="2025-07-15T13:34:00Z" w:initials="SG">
    <w:p w14:paraId="5A7275FA" w14:textId="77777777" w:rsidR="00544675" w:rsidRDefault="00544675" w:rsidP="00544675">
      <w:pPr>
        <w:pStyle w:val="CommentText"/>
      </w:pPr>
      <w:r>
        <w:rPr>
          <w:rStyle w:val="CommentReference"/>
        </w:rPr>
        <w:annotationRef/>
      </w:r>
      <w:r>
        <w:t>If the juvenile abundance is specific to fall, check the 2009 genetic MSA. We only had genetic data from one station north of 63 N in the NBS and most of those fish were from Kotzebue. I typically use an average stock composition for 2009 since the samples won’t be representative.</w:t>
      </w:r>
    </w:p>
  </w:comment>
  <w:comment w:id="743" w:author="Joshua.Russell" w:date="2025-07-16T13:31:00Z" w:initials="J">
    <w:p w14:paraId="70090781" w14:textId="0772F9CB" w:rsidR="00414FF3" w:rsidRDefault="00414FF3">
      <w:pPr>
        <w:pStyle w:val="CommentText"/>
      </w:pPr>
      <w:r>
        <w:rPr>
          <w:rStyle w:val="CommentReference"/>
        </w:rPr>
        <w:annotationRef/>
      </w:r>
      <w:r>
        <w:t>Were any mismatches flagged? Would be worth a mention. Especially for later years or life stages</w:t>
      </w:r>
    </w:p>
  </w:comment>
  <w:comment w:id="745" w:author="Garcia, Sabrina (DFG)" w:date="2025-07-16T15:32:00Z" w:initials="SG">
    <w:p w14:paraId="68EDC0AA" w14:textId="77777777" w:rsidR="00F067DA" w:rsidRDefault="00F067DA" w:rsidP="00F067DA">
      <w:pPr>
        <w:pStyle w:val="CommentText"/>
      </w:pPr>
      <w:r>
        <w:rPr>
          <w:rStyle w:val="CommentReference"/>
        </w:rPr>
        <w:annotationRef/>
      </w:r>
      <w:r>
        <w:t>What are these numbers reflecting?</w:t>
      </w:r>
    </w:p>
  </w:comment>
  <w:comment w:id="744" w:author="Lukas DeFilippo" w:date="2025-07-23T13:48:00Z" w:initials="LD">
    <w:p w14:paraId="6F28FA98" w14:textId="59B2ACA7" w:rsidR="00A402D9" w:rsidRDefault="00A402D9">
      <w:pPr>
        <w:pStyle w:val="CommentText"/>
      </w:pPr>
      <w:r>
        <w:rPr>
          <w:rStyle w:val="CommentReference"/>
        </w:rPr>
        <w:annotationRef/>
      </w:r>
      <w:r>
        <w:t>Are these Bayesian P values you’re reporting here? Maybe I missed it but I didn’t see you introduce that these were computed or explain the notation used here; also graphical posterior predictive checks can be useful to report too if you wanted to include these in your supplementary materials</w:t>
      </w:r>
    </w:p>
  </w:comment>
  <w:comment w:id="749" w:author="Lukas DeFilippo" w:date="2025-07-23T13:50:00Z" w:initials="LD">
    <w:p w14:paraId="304E6ED8" w14:textId="370BD5D1" w:rsidR="00A402D9" w:rsidRDefault="00A402D9">
      <w:pPr>
        <w:pStyle w:val="CommentText"/>
      </w:pPr>
      <w:r>
        <w:rPr>
          <w:rStyle w:val="CommentReference"/>
        </w:rPr>
        <w:annotationRef/>
      </w:r>
      <w:r>
        <w:t xml:space="preserve">I don’t think it’s considered possible to determine convergence from trace plots; they’re a useful tool for assessing mixing and autocorrelation but alone </w:t>
      </w:r>
      <w:r w:rsidR="00ED4F73">
        <w:t>I don’t think they can reliably indicate convergence altogether</w:t>
      </w:r>
    </w:p>
  </w:comment>
  <w:comment w:id="750" w:author="genoa" w:date="2025-07-28T12:23:00Z" w:initials="g">
    <w:p w14:paraId="171893E7" w14:textId="77777777" w:rsidR="00AD5764" w:rsidRDefault="00AD5764" w:rsidP="00AD5764">
      <w:r>
        <w:rPr>
          <w:rStyle w:val="CommentReference"/>
        </w:rPr>
        <w:annotationRef/>
      </w:r>
      <w:r>
        <w:rPr>
          <w:sz w:val="20"/>
          <w:szCs w:val="20"/>
        </w:rPr>
        <w:t>removed this sentence</w:t>
      </w:r>
    </w:p>
  </w:comment>
  <w:comment w:id="756" w:author="Lukas DeFilippo" w:date="2025-07-23T13:53:00Z" w:initials="LD">
    <w:p w14:paraId="2C5E9F7B" w14:textId="0FAC15FF" w:rsidR="00ED4F73" w:rsidRDefault="00ED4F73">
      <w:pPr>
        <w:pStyle w:val="CommentText"/>
      </w:pPr>
      <w:r>
        <w:rPr>
          <w:rStyle w:val="CommentReference"/>
        </w:rPr>
        <w:annotationRef/>
      </w:r>
      <w:r>
        <w:t>Something to consider; given that it seems the model encountered challenges with sampling (high adapt delta, thinning etc.), you could consider simplifying the structure. For instance, you could reasonabl</w:t>
      </w:r>
      <w:r w:rsidR="00AA4768">
        <w:t>y</w:t>
      </w:r>
      <w:r>
        <w:t xml:space="preserve"> assume that density-dependence is negligible in the marine environment (it’s true they may experience intraspecific competition with hatchery fish, but the abundance of Yukon chum in the ocean specifically is probably not inducing density-dependent mortality for the population), </w:t>
      </w:r>
      <w:r w:rsidR="00AA4768">
        <w:t xml:space="preserve">so </w:t>
      </w:r>
      <w:r>
        <w:t>you could potentially use something simpler than the Beverton-Holt transition function for ocean mortality (</w:t>
      </w:r>
      <w:r w:rsidRPr="00ED4F73">
        <w:rPr>
          <w:i/>
        </w:rPr>
        <w:t>i.e.</w:t>
      </w:r>
      <w:r>
        <w:t xml:space="preserve"> a simple density-independent mortality function). </w:t>
      </w:r>
    </w:p>
  </w:comment>
  <w:comment w:id="759" w:author="Garcia, Sabrina (DFG)" w:date="2025-07-15T13:38:00Z" w:initials="SG">
    <w:p w14:paraId="72AE548A" w14:textId="49B036E5" w:rsidR="00033DF2" w:rsidRDefault="00866E75" w:rsidP="00033DF2">
      <w:pPr>
        <w:pStyle w:val="CommentText"/>
      </w:pPr>
      <w:r>
        <w:rPr>
          <w:rStyle w:val="CommentReference"/>
        </w:rPr>
        <w:annotationRef/>
      </w:r>
      <w:r w:rsidR="00033DF2">
        <w:t>FYI, these are slightly different from what’s listed in Table 2.</w:t>
      </w:r>
    </w:p>
  </w:comment>
  <w:comment w:id="775" w:author="Lukas DeFilippo" w:date="2025-07-23T13:57:00Z" w:initials="LD">
    <w:p w14:paraId="333AC2E4" w14:textId="7A2C78AA" w:rsidR="00ED4F73" w:rsidRDefault="00ED4F73">
      <w:pPr>
        <w:pStyle w:val="CommentText"/>
      </w:pPr>
      <w:r>
        <w:rPr>
          <w:rStyle w:val="CommentReference"/>
        </w:rPr>
        <w:annotationRef/>
      </w:r>
      <w:r>
        <w:t>Oof, poor chum…</w:t>
      </w:r>
    </w:p>
  </w:comment>
  <w:comment w:id="780" w:author="Lukas DeFilippo" w:date="2025-07-23T13:57:00Z" w:initials="LD">
    <w:p w14:paraId="171E08F9" w14:textId="3E6C02EC" w:rsidR="00ED4F73" w:rsidRDefault="00ED4F73">
      <w:pPr>
        <w:pStyle w:val="CommentText"/>
      </w:pPr>
      <w:r>
        <w:rPr>
          <w:rStyle w:val="CommentReference"/>
        </w:rPr>
        <w:annotationRef/>
      </w:r>
      <w:r>
        <w:t xml:space="preserve">Another reason to consider the point in my earlier comment; it may make sense to still keep density-dependence in the freshwater life history stages since we have a strong a priori expectation that those life stages are density dependent (even if difficult to estimate), but it may make sense to have the post-juvenile portion be density-independent as a way of simplifying the model and improving estimation. Even if there’s density-dependent mortality in the ocean, it seems unlikely that this one population’s abundance at sea would be driving that, it’s more likely related to the total abundance of chum and other species in the ocean than Yukon chum specifically (which you’ve accounted for with </w:t>
      </w:r>
      <w:r w:rsidR="00AA4768">
        <w:t xml:space="preserve">the </w:t>
      </w:r>
      <w:r>
        <w:t>hatchery release</w:t>
      </w:r>
      <w:r w:rsidR="00AA4768">
        <w:t xml:space="preserve"> covariate</w:t>
      </w:r>
      <w:r>
        <w:t>)</w:t>
      </w:r>
    </w:p>
  </w:comment>
  <w:comment w:id="783" w:author="Garcia, Sabrina (DFG)" w:date="2025-07-15T14:14:00Z" w:initials="SG">
    <w:p w14:paraId="03133E58" w14:textId="77777777" w:rsidR="00033DF2" w:rsidRDefault="00033DF2" w:rsidP="00033DF2">
      <w:pPr>
        <w:pStyle w:val="CommentText"/>
      </w:pPr>
      <w:r>
        <w:rPr>
          <w:rStyle w:val="CommentReference"/>
        </w:rPr>
        <w:annotationRef/>
      </w:r>
      <w:r>
        <w:t>Maybe split Table 2 into two sections, one for population dynamics parameters and the other for environmental covariates and label which are applied to the juvenile vs marine stages so the reader doesn’t have to flip between Tables 1 and 2.</w:t>
      </w:r>
    </w:p>
  </w:comment>
  <w:comment w:id="809" w:author="Lukas DeFilippo" w:date="2025-07-23T14:05:00Z" w:initials="LD">
    <w:p w14:paraId="0EBBCE9F" w14:textId="58FA3DC5" w:rsidR="00AB5BA8" w:rsidRDefault="00AB5BA8">
      <w:pPr>
        <w:pStyle w:val="CommentText"/>
      </w:pPr>
      <w:r>
        <w:rPr>
          <w:rStyle w:val="CommentReference"/>
        </w:rPr>
        <w:annotationRef/>
      </w:r>
      <w:r>
        <w:t>Just so I can confirm I’m understanding correctly, because you Z-scored your covariates, this is equivalent to the coefficient for Z-scored snowpack being 0.194?</w:t>
      </w:r>
    </w:p>
  </w:comment>
  <w:comment w:id="810" w:author="genoa" w:date="2025-07-28T12:34:00Z" w:initials="g">
    <w:p w14:paraId="70D2B6A2" w14:textId="77777777" w:rsidR="00077FAE" w:rsidRDefault="00077FAE" w:rsidP="00077FAE">
      <w:r>
        <w:rPr>
          <w:rStyle w:val="CommentReference"/>
        </w:rPr>
        <w:annotationRef/>
      </w:r>
      <w:r>
        <w:rPr>
          <w:sz w:val="20"/>
          <w:szCs w:val="20"/>
        </w:rPr>
        <w:t>Not quite - the % increase in survival and associated CIs are calculated based on the coefficients and also the basal productivity and maximum carrying capacity for a given life stage and the estimated covariate coefficient (described above but perhaps needs more clarity).</w:t>
      </w:r>
    </w:p>
  </w:comment>
  <w:comment w:id="811" w:author="Garcia, Sabrina (DFG)" w:date="2025-07-15T14:17:00Z" w:initials="SG">
    <w:p w14:paraId="1FA5F73B" w14:textId="2353B1DF" w:rsidR="00F067DA" w:rsidRDefault="00033DF2" w:rsidP="00F067DA">
      <w:pPr>
        <w:pStyle w:val="CommentText"/>
      </w:pPr>
      <w:r>
        <w:rPr>
          <w:rStyle w:val="CommentReference"/>
        </w:rPr>
        <w:annotationRef/>
      </w:r>
      <w:r w:rsidR="00F067DA">
        <w:t>Since you report transformed parameter values in the text (which makes sense!), might be good to include these in Table 2.</w:t>
      </w:r>
    </w:p>
  </w:comment>
  <w:comment w:id="818" w:author="Lukas DeFilippo" w:date="2025-07-23T14:06:00Z" w:initials="LD">
    <w:p w14:paraId="13209765" w14:textId="4CAEBFDD" w:rsidR="00AB5BA8" w:rsidRDefault="00AB5BA8">
      <w:pPr>
        <w:pStyle w:val="CommentText"/>
      </w:pPr>
      <w:r>
        <w:rPr>
          <w:rStyle w:val="CommentReference"/>
        </w:rPr>
        <w:annotationRef/>
      </w:r>
      <w:r>
        <w:t>Wouldn’t it make more sense to use GOA winter temperature? Likely correlated but from the description above I thought you said they overwinter in the GOA and spend spring/summer in the Aleutians?</w:t>
      </w:r>
    </w:p>
  </w:comment>
  <w:comment w:id="825" w:author="Lukas DeFilippo" w:date="2025-07-23T14:07:00Z" w:initials="LD">
    <w:p w14:paraId="67036F47" w14:textId="67CF9716" w:rsidR="00AB5BA8" w:rsidRDefault="00AB5BA8">
      <w:pPr>
        <w:pStyle w:val="CommentText"/>
      </w:pPr>
      <w:r>
        <w:rPr>
          <w:rStyle w:val="CommentReference"/>
        </w:rPr>
        <w:annotationRef/>
      </w:r>
      <w:r>
        <w:t>May want to explain this in terms that will be more readily interpretable to readers</w:t>
      </w:r>
    </w:p>
  </w:comment>
  <w:comment w:id="839" w:author="Garcia, Sabrina (DFG)" w:date="2025-07-15T14:31:00Z" w:initials="SG">
    <w:p w14:paraId="2BDA9A0A" w14:textId="7351D201" w:rsidR="0051029B" w:rsidRDefault="0051029B" w:rsidP="0051029B">
      <w:pPr>
        <w:pStyle w:val="CommentText"/>
      </w:pPr>
      <w:r>
        <w:rPr>
          <w:rStyle w:val="CommentReference"/>
        </w:rPr>
        <w:annotationRef/>
      </w:r>
      <w:r>
        <w:t xml:space="preserve">I like that the two stages that distinct names in the figure. Would be good to apply that naming convention in the paper so it is apparent which stage you are referring to. </w:t>
      </w:r>
    </w:p>
  </w:comment>
  <w:comment w:id="827" w:author="Garcia, Sabrina (DFG)" w:date="2025-07-16T15:43:00Z" w:initials="SG">
    <w:p w14:paraId="6BF2ADC0" w14:textId="77777777" w:rsidR="0046751C" w:rsidRDefault="0046751C" w:rsidP="0046751C">
      <w:pPr>
        <w:pStyle w:val="CommentText"/>
      </w:pPr>
      <w:r>
        <w:rPr>
          <w:rStyle w:val="CommentReference"/>
        </w:rPr>
        <w:annotationRef/>
      </w:r>
      <w:r>
        <w:t>This should probably be moved to the methods section.</w:t>
      </w:r>
    </w:p>
  </w:comment>
  <w:comment w:id="851" w:author="Lukas DeFilippo" w:date="2025-07-23T14:10:00Z" w:initials="LD">
    <w:p w14:paraId="4ED697E5" w14:textId="7266CEFF" w:rsidR="00AB5BA8" w:rsidRDefault="00AB5BA8">
      <w:pPr>
        <w:pStyle w:val="CommentText"/>
      </w:pPr>
      <w:r>
        <w:rPr>
          <w:rStyle w:val="CommentReference"/>
        </w:rPr>
        <w:annotationRef/>
      </w:r>
      <w:r>
        <w:t>It’s a bit confusing</w:t>
      </w:r>
      <w:r w:rsidR="00AA4768">
        <w:t xml:space="preserve"> (to me)</w:t>
      </w:r>
      <w:r>
        <w:t xml:space="preserve"> that you have an assumed mortality value but also presumably the covariates are explaining variation in mortality over time? A bit of clarification on this point somewhere would be helpful (maybe it’s there and I just missed it)</w:t>
      </w:r>
    </w:p>
  </w:comment>
  <w:comment w:id="857" w:author="Garcia, Sabrina (DFG)" w:date="2025-07-15T14:35:00Z" w:initials="SG">
    <w:p w14:paraId="09D09B8C" w14:textId="6E440D85" w:rsidR="0051029B" w:rsidRDefault="0051029B" w:rsidP="0051029B">
      <w:pPr>
        <w:pStyle w:val="CommentText"/>
      </w:pPr>
      <w:r>
        <w:rPr>
          <w:rStyle w:val="CommentReference"/>
        </w:rPr>
        <w:annotationRef/>
      </w:r>
      <w:r>
        <w:t>How does a higher mortality rate result in higher return abundances (Figure B in Figure S6)?</w:t>
      </w:r>
    </w:p>
  </w:comment>
  <w:comment w:id="863" w:author="Lukas DeFilippo" w:date="2025-07-23T14:11:00Z" w:initials="LD">
    <w:p w14:paraId="11165492" w14:textId="5DA6755E" w:rsidR="00195B2A" w:rsidRDefault="00195B2A">
      <w:pPr>
        <w:pStyle w:val="CommentText"/>
      </w:pPr>
      <w:r>
        <w:rPr>
          <w:rStyle w:val="CommentReference"/>
        </w:rPr>
        <w:annotationRef/>
      </w:r>
      <w:r>
        <w:t>Did you actually confirm that the recent collapse can be explained by these covariates? For instance, if you simulated alternative covariate values during this period (i.e. cooler winter temps, less hatchery release etc.) would the difference in survival be enough that the collapse would not have occurred?</w:t>
      </w:r>
      <w:r w:rsidR="0057321B">
        <w:t xml:space="preserve"> Might be a cool follow-up analysis to do…</w:t>
      </w:r>
    </w:p>
  </w:comment>
  <w:comment w:id="868" w:author="Garcia, Sabrina (DFG)" w:date="2025-07-16T15:48:00Z" w:initials="SG">
    <w:p w14:paraId="0D8BF7F1" w14:textId="77777777" w:rsidR="00564DF5" w:rsidRDefault="00564DF5" w:rsidP="00564DF5">
      <w:pPr>
        <w:pStyle w:val="CommentText"/>
      </w:pPr>
      <w:r>
        <w:rPr>
          <w:rStyle w:val="CommentReference"/>
        </w:rPr>
        <w:annotationRef/>
      </w:r>
      <w:r>
        <w:t>Some citations to support this would be good.</w:t>
      </w:r>
    </w:p>
  </w:comment>
  <w:comment w:id="875" w:author="Garcia, Sabrina (DFG)" w:date="2025-07-15T14:38:00Z" w:initials="SG">
    <w:p w14:paraId="1090470A" w14:textId="30B9FFD8" w:rsidR="00816DC9" w:rsidRDefault="00816DC9" w:rsidP="00816DC9">
      <w:pPr>
        <w:pStyle w:val="CommentText"/>
      </w:pPr>
      <w:r>
        <w:rPr>
          <w:rStyle w:val="CommentReference"/>
        </w:rPr>
        <w:annotationRef/>
      </w:r>
      <w:r>
        <w:t>I’ve been changing subadult to immature but if it is a less salmon-centric journal, then subadult might be better.</w:t>
      </w:r>
    </w:p>
  </w:comment>
  <w:comment w:id="876" w:author="genoa" w:date="2025-07-28T12:41:00Z" w:initials="g">
    <w:p w14:paraId="66DCCAE4" w14:textId="77777777" w:rsidR="00077FAE" w:rsidRDefault="00077FAE" w:rsidP="00077FAE">
      <w:r>
        <w:rPr>
          <w:rStyle w:val="CommentReference"/>
        </w:rPr>
        <w:annotationRef/>
      </w:r>
      <w:r>
        <w:rPr>
          <w:sz w:val="20"/>
          <w:szCs w:val="20"/>
        </w:rPr>
        <w:t>keeping subadult because of target journa;</w:t>
      </w:r>
    </w:p>
  </w:comment>
  <w:comment w:id="880" w:author="Garcia, Sabrina (DFG)" w:date="2025-07-16T15:51:00Z" w:initials="SG">
    <w:p w14:paraId="50E20BCE" w14:textId="70011B80" w:rsidR="00011CE9" w:rsidRDefault="00011CE9" w:rsidP="00011CE9">
      <w:pPr>
        <w:pStyle w:val="CommentText"/>
      </w:pPr>
      <w:r>
        <w:rPr>
          <w:rStyle w:val="CommentReference"/>
        </w:rPr>
        <w:annotationRef/>
      </w:r>
      <w:r>
        <w:t>This could be a good time to mention other covariates that weren’t explored that might have effects on this stage.</w:t>
      </w:r>
    </w:p>
  </w:comment>
  <w:comment w:id="882" w:author="Lukas DeFilippo" w:date="2025-07-23T14:16:00Z" w:initials="LD">
    <w:p w14:paraId="55F18418" w14:textId="548E2BE4" w:rsidR="0057321B" w:rsidRDefault="0057321B">
      <w:pPr>
        <w:pStyle w:val="CommentText"/>
      </w:pPr>
      <w:r>
        <w:rPr>
          <w:rStyle w:val="CommentReference"/>
        </w:rPr>
        <w:annotationRef/>
      </w:r>
      <w:r>
        <w:t>I guess this is why I questioned why freshwater feeding conditions were put forward as a hypothesis for including the flow covariate</w:t>
      </w:r>
    </w:p>
  </w:comment>
  <w:comment w:id="884" w:author="Lauren.Rogers" w:date="2025-07-08T15:52:00Z" w:initials="L">
    <w:p w14:paraId="38D3AF48" w14:textId="282D8068" w:rsidR="008D2331" w:rsidRDefault="008D2331">
      <w:pPr>
        <w:pStyle w:val="CommentText"/>
      </w:pPr>
      <w:r>
        <w:rPr>
          <w:rStyle w:val="CommentReference"/>
        </w:rPr>
        <w:annotationRef/>
      </w:r>
      <w:r>
        <w:t>Conditions?</w:t>
      </w:r>
    </w:p>
  </w:comment>
  <w:comment w:id="888" w:author="Lukas DeFilippo" w:date="2025-07-23T14:17:00Z" w:initials="LD">
    <w:p w14:paraId="6D36B845" w14:textId="7006D1DC" w:rsidR="0057321B" w:rsidRDefault="0057321B">
      <w:pPr>
        <w:pStyle w:val="CommentText"/>
      </w:pPr>
      <w:r>
        <w:rPr>
          <w:rStyle w:val="CommentReference"/>
        </w:rPr>
        <w:annotationRef/>
      </w:r>
      <w:r>
        <w:t>Very interesting result/mechanism; may be worth exploring</w:t>
      </w:r>
      <w:r w:rsidR="00AA4768">
        <w:t xml:space="preserve"> or considering</w:t>
      </w:r>
      <w:r>
        <w:t xml:space="preserve"> some alternative explanations </w:t>
      </w:r>
      <w:r w:rsidR="00AA4768">
        <w:t xml:space="preserve">as well </w:t>
      </w:r>
      <w:r>
        <w:t>however, as snowpack is likely correlated with other environmental signals</w:t>
      </w:r>
      <w:r w:rsidR="00AA4768">
        <w:t xml:space="preserve"> too</w:t>
      </w:r>
    </w:p>
  </w:comment>
  <w:comment w:id="893" w:author="Garcia, Sabrina (DFG)" w:date="2025-07-16T15:53:00Z" w:initials="SG">
    <w:p w14:paraId="6CAD280A" w14:textId="77777777" w:rsidR="000316EB" w:rsidRDefault="000316EB" w:rsidP="000316EB">
      <w:pPr>
        <w:pStyle w:val="CommentText"/>
      </w:pPr>
      <w:r>
        <w:rPr>
          <w:rStyle w:val="CommentReference"/>
        </w:rPr>
        <w:annotationRef/>
      </w:r>
      <w:r>
        <w:t>There might also be negative effects to increases snowpack like faster river flows that you mentioned can negatively impact their ability to forage.</w:t>
      </w:r>
    </w:p>
  </w:comment>
  <w:comment w:id="900" w:author="Garcia, Sabrina (DFG)" w:date="2025-07-15T14:44:00Z" w:initials="SG">
    <w:p w14:paraId="6EA56D8B" w14:textId="38287324" w:rsidR="00C33709" w:rsidRDefault="00C33709" w:rsidP="00C33709">
      <w:pPr>
        <w:pStyle w:val="CommentText"/>
      </w:pPr>
      <w:r>
        <w:rPr>
          <w:rStyle w:val="CommentReference"/>
        </w:rPr>
        <w:annotationRef/>
      </w:r>
      <w:r>
        <w:t xml:space="preserve">There may also be differences in egg numbers based on where in the Yukon the chum are spawning. Fish spawning farther upriver might have less eggs than those downstream because of the energetic costs of migrating so far. </w:t>
      </w:r>
      <w:hyperlink r:id="rId3" w:history="1">
        <w:r w:rsidRPr="00EB53A7">
          <w:rPr>
            <w:rStyle w:val="Hyperlink"/>
          </w:rPr>
          <w:t>https://www.aykssi.org/wp-content/uploads/806-Bromaghin-FR.pdf</w:t>
        </w:r>
      </w:hyperlink>
    </w:p>
  </w:comment>
  <w:comment w:id="901" w:author="genoa" w:date="2025-07-30T13:08:00Z" w:initials="g">
    <w:p w14:paraId="184D414C" w14:textId="77777777" w:rsidR="001A097A" w:rsidRDefault="001A097A" w:rsidP="001A097A">
      <w:r>
        <w:rPr>
          <w:rStyle w:val="CommentReference"/>
        </w:rPr>
        <w:annotationRef/>
      </w:r>
      <w:r>
        <w:rPr>
          <w:sz w:val="20"/>
          <w:szCs w:val="20"/>
        </w:rPr>
        <w:t xml:space="preserve">thanks, added a sentence to address this. </w:t>
      </w:r>
    </w:p>
  </w:comment>
  <w:comment w:id="911" w:author="Lukas DeFilippo" w:date="2025-07-23T14:19:00Z" w:initials="LD">
    <w:p w14:paraId="7F2544C8" w14:textId="1C6B1E56" w:rsidR="0057321B" w:rsidRDefault="0057321B">
      <w:pPr>
        <w:pStyle w:val="CommentText"/>
      </w:pPr>
      <w:r>
        <w:rPr>
          <w:rStyle w:val="CommentReference"/>
        </w:rPr>
        <w:annotationRef/>
      </w:r>
      <w:r>
        <w:t>Break down implies (to me) that such a relationship used to exist or has existed at one time or another; to my knowledge this relationship has always been spotty though</w:t>
      </w:r>
    </w:p>
  </w:comment>
  <w:comment w:id="912" w:author="genoa" w:date="2025-07-28T12:42:00Z" w:initials="g">
    <w:p w14:paraId="6A8C9437" w14:textId="77777777" w:rsidR="00077FAE" w:rsidRDefault="00077FAE" w:rsidP="00077FAE">
      <w:r>
        <w:rPr>
          <w:rStyle w:val="CommentReference"/>
        </w:rPr>
        <w:annotationRef/>
      </w:r>
      <w:r>
        <w:rPr>
          <w:sz w:val="20"/>
          <w:szCs w:val="20"/>
        </w:rPr>
        <w:t>replacing with more accurate wording..</w:t>
      </w:r>
    </w:p>
  </w:comment>
  <w:comment w:id="926" w:author="Lukas DeFilippo" w:date="2025-07-23T14:20:00Z" w:initials="LD">
    <w:p w14:paraId="2AC1E6C1" w14:textId="440ACB7B" w:rsidR="0057321B" w:rsidRDefault="0057321B">
      <w:pPr>
        <w:pStyle w:val="CommentText"/>
      </w:pPr>
      <w:r>
        <w:rPr>
          <w:rStyle w:val="CommentReference"/>
        </w:rPr>
        <w:annotationRef/>
      </w:r>
      <w:r>
        <w:t>It would be useful to depict what this translates too. For instance, total marine survival is _% at -1 SD, versus _% at +1 SD</w:t>
      </w:r>
    </w:p>
  </w:comment>
  <w:comment w:id="931" w:author="Garcia, Sabrina (DFG)" w:date="2025-07-15T14:52:00Z" w:initials="SG">
    <w:p w14:paraId="60E5706F" w14:textId="3E7325F8" w:rsidR="00C33709" w:rsidRDefault="00C33709" w:rsidP="00C33709">
      <w:pPr>
        <w:pStyle w:val="CommentText"/>
      </w:pPr>
      <w:r>
        <w:rPr>
          <w:rStyle w:val="CommentReference"/>
        </w:rPr>
        <w:annotationRef/>
      </w:r>
      <w:r>
        <w:t>Another point is that the SFI from the surveys is indexing all juvenile chum salmon in the Bering Sea, not just fall chum salmon. While using all juvenile chum as a proxy for fall chum SFI, it will be interesting to see if stock-specific differences in SFI exist now that we are using individual assignment.</w:t>
      </w:r>
    </w:p>
  </w:comment>
  <w:comment w:id="945" w:author="Garcia, Sabrina (DFG)" w:date="2025-07-15T14:55:00Z" w:initials="SG">
    <w:p w14:paraId="04F1D3C2" w14:textId="77777777" w:rsidR="00C32B55" w:rsidRDefault="00C32B55" w:rsidP="00C32B55">
      <w:pPr>
        <w:pStyle w:val="CommentText"/>
      </w:pPr>
      <w:r>
        <w:rPr>
          <w:rStyle w:val="CommentReference"/>
        </w:rPr>
        <w:annotationRef/>
      </w:r>
      <w:r>
        <w:t>Might be helpful to have a supplementary figure with raw values of covariates. Figure S1 uses mean-scaled but it is hard to interpret these statements about increasing variables without seeing what their untransformed values are.</w:t>
      </w:r>
    </w:p>
  </w:comment>
  <w:comment w:id="952" w:author="Garcia, Sabrina (DFG)" w:date="2025-07-16T16:04:00Z" w:initials="SG">
    <w:p w14:paraId="0C1DB09F" w14:textId="77777777" w:rsidR="00B24CE9" w:rsidRDefault="00B24CE9" w:rsidP="00B24CE9">
      <w:pPr>
        <w:pStyle w:val="CommentText"/>
      </w:pPr>
      <w:r>
        <w:rPr>
          <w:rStyle w:val="CommentReference"/>
        </w:rPr>
        <w:annotationRef/>
      </w:r>
      <w:r>
        <w:t>Might be good to mention hatchery releases of other species like pink salmon here as a reviewer might question why you only included chum salmon hatchery releases and not pink salmon hatchery releases.</w:t>
      </w:r>
    </w:p>
  </w:comment>
  <w:comment w:id="953" w:author="genoa" w:date="2025-07-28T11:39:00Z" w:initials="g">
    <w:p w14:paraId="0DC6C2E0" w14:textId="77777777" w:rsidR="00AE30D5" w:rsidRDefault="00AE30D5" w:rsidP="00AE30D5">
      <w:r>
        <w:rPr>
          <w:rStyle w:val="CommentReference"/>
        </w:rPr>
        <w:annotationRef/>
      </w:r>
      <w:r>
        <w:rPr>
          <w:sz w:val="20"/>
          <w:szCs w:val="20"/>
        </w:rPr>
        <w:t>add carli paper as a citation for chum</w:t>
      </w:r>
    </w:p>
  </w:comment>
  <w:comment w:id="956" w:author="Lauren.Rogers" w:date="2025-07-08T15:57:00Z" w:initials="L">
    <w:p w14:paraId="0C8EE81A" w14:textId="0F21B17A" w:rsidR="008D2331" w:rsidRDefault="008D2331">
      <w:pPr>
        <w:pStyle w:val="CommentText"/>
      </w:pPr>
      <w:r>
        <w:rPr>
          <w:rStyle w:val="CommentReference"/>
        </w:rPr>
        <w:annotationRef/>
      </w:r>
      <w:r>
        <w:t xml:space="preserve">? </w:t>
      </w:r>
    </w:p>
  </w:comment>
  <w:comment w:id="957" w:author="Lukas DeFilippo" w:date="2025-07-23T14:23:00Z" w:initials="LD">
    <w:p w14:paraId="05A85090" w14:textId="49807D0A" w:rsidR="00F1767A" w:rsidRDefault="00F1767A">
      <w:pPr>
        <w:pStyle w:val="CommentText"/>
      </w:pPr>
      <w:r>
        <w:rPr>
          <w:rStyle w:val="CommentReference"/>
        </w:rPr>
        <w:annotationRef/>
      </w:r>
      <w:r>
        <w:t>With pinks?</w:t>
      </w:r>
    </w:p>
  </w:comment>
  <w:comment w:id="958" w:author="genoa" w:date="2025-07-30T13:12:00Z" w:initials="g">
    <w:p w14:paraId="158C3A2A" w14:textId="77777777" w:rsidR="00D00462" w:rsidRDefault="00D00462" w:rsidP="00D00462">
      <w:r>
        <w:rPr>
          <w:rStyle w:val="CommentReference"/>
        </w:rPr>
        <w:annotationRef/>
      </w:r>
      <w:r>
        <w:rPr>
          <w:sz w:val="20"/>
          <w:szCs w:val="20"/>
        </w:rPr>
        <w:t xml:space="preserve">removed, this is from when i had pink salmon in the model </w:t>
      </w:r>
    </w:p>
  </w:comment>
  <w:comment w:id="967" w:author="Lukas DeFilippo" w:date="2025-07-23T14:26:00Z" w:initials="LD">
    <w:p w14:paraId="6149D5F4" w14:textId="496FE489" w:rsidR="00F1767A" w:rsidRDefault="00F1767A">
      <w:pPr>
        <w:pStyle w:val="CommentText"/>
      </w:pPr>
      <w:r>
        <w:rPr>
          <w:rStyle w:val="CommentReference"/>
        </w:rPr>
        <w:annotationRef/>
      </w:r>
      <w:r>
        <w:t>The regularization priors on the coefficients? I wouldn’t necessarily call these informed, but they do promote sparsity</w:t>
      </w:r>
    </w:p>
  </w:comment>
  <w:comment w:id="970" w:author="Lukas DeFilippo" w:date="2025-07-23T14:27:00Z" w:initials="LD">
    <w:p w14:paraId="3B845E52" w14:textId="3B21C407" w:rsidR="00F1767A" w:rsidRDefault="00F1767A">
      <w:pPr>
        <w:pStyle w:val="CommentText"/>
      </w:pPr>
      <w:r>
        <w:rPr>
          <w:rStyle w:val="CommentReference"/>
        </w:rPr>
        <w:annotationRef/>
      </w:r>
      <w:r>
        <w:t>Looking at how much realize</w:t>
      </w:r>
      <w:r w:rsidR="00AA4768">
        <w:t>d</w:t>
      </w:r>
      <w:r>
        <w:t xml:space="preserve"> variation in run size was explained by covariates could be useful context here.</w:t>
      </w:r>
    </w:p>
  </w:comment>
  <w:comment w:id="971" w:author="Lukas DeFilippo" w:date="2025-07-23T14:30:00Z" w:initials="LD">
    <w:p w14:paraId="03B38E56" w14:textId="0CDA68D2" w:rsidR="00F1767A" w:rsidRDefault="00F1767A">
      <w:pPr>
        <w:pStyle w:val="CommentText"/>
      </w:pPr>
      <w:r>
        <w:rPr>
          <w:rStyle w:val="CommentReference"/>
        </w:rPr>
        <w:annotationRef/>
      </w:r>
      <w:r>
        <w:t>It’s implied, but a few sentences in the discussion discussing some of the changes in marine foodwebs due to recent warm conditions could be useful context</w:t>
      </w:r>
    </w:p>
  </w:comment>
  <w:comment w:id="974" w:author="Lauren.Rogers" w:date="2025-07-08T15:59:00Z" w:initials="L">
    <w:p w14:paraId="4555C1D0" w14:textId="5F0F2274" w:rsidR="008D2331" w:rsidRDefault="008D2331">
      <w:pPr>
        <w:pStyle w:val="CommentText"/>
      </w:pPr>
      <w:r>
        <w:rPr>
          <w:rStyle w:val="CommentReference"/>
        </w:rPr>
        <w:annotationRef/>
      </w:r>
      <w:r>
        <w:t>Add citations (even if you cited them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7615EC" w15:done="1"/>
  <w15:commentEx w15:paraId="270CD428" w15:done="1"/>
  <w15:commentEx w15:paraId="3D0E7715" w15:done="1"/>
  <w15:commentEx w15:paraId="43AA38E4" w15:done="1"/>
  <w15:commentEx w15:paraId="242E11ED" w15:done="0"/>
  <w15:commentEx w15:paraId="2535CB49" w15:done="0"/>
  <w15:commentEx w15:paraId="5F6015DC" w15:done="0"/>
  <w15:commentEx w15:paraId="615A66A0" w15:done="1"/>
  <w15:commentEx w15:paraId="37A009E7" w15:done="1"/>
  <w15:commentEx w15:paraId="3B9BDAEC" w15:done="1"/>
  <w15:commentEx w15:paraId="3B5A91F6" w15:paraIdParent="3B9BDAEC" w15:done="1"/>
  <w15:commentEx w15:paraId="68A9296C" w15:done="1"/>
  <w15:commentEx w15:paraId="391E24A5" w15:done="0"/>
  <w15:commentEx w15:paraId="403B5302" w15:done="0"/>
  <w15:commentEx w15:paraId="697264F6" w15:done="1"/>
  <w15:commentEx w15:paraId="6737AD3C" w15:done="1"/>
  <w15:commentEx w15:paraId="7179609F" w15:done="1"/>
  <w15:commentEx w15:paraId="4CAEF134" w15:paraIdParent="7179609F" w15:done="1"/>
  <w15:commentEx w15:paraId="751B52C5" w15:done="1"/>
  <w15:commentEx w15:paraId="3F0962E7" w15:paraIdParent="751B52C5" w15:done="1"/>
  <w15:commentEx w15:paraId="40590256" w15:done="1"/>
  <w15:commentEx w15:paraId="579C8DB2" w15:done="1"/>
  <w15:commentEx w15:paraId="11AABAD4" w15:done="1"/>
  <w15:commentEx w15:paraId="729B7F8B" w15:done="1"/>
  <w15:commentEx w15:paraId="58741837" w15:done="1"/>
  <w15:commentEx w15:paraId="1B1A44CB" w15:done="1"/>
  <w15:commentEx w15:paraId="0C8DA2D5" w15:done="1"/>
  <w15:commentEx w15:paraId="53A19507" w15:done="1"/>
  <w15:commentEx w15:paraId="4D06800C" w15:done="1"/>
  <w15:commentEx w15:paraId="2DF2A7DC" w15:done="1"/>
  <w15:commentEx w15:paraId="505649C0" w15:done="1"/>
  <w15:commentEx w15:paraId="0951C147" w15:done="1"/>
  <w15:commentEx w15:paraId="6D0D6D83" w15:done="1"/>
  <w15:commentEx w15:paraId="2AF5831D" w15:done="1"/>
  <w15:commentEx w15:paraId="7E3AA7B9" w15:done="1"/>
  <w15:commentEx w15:paraId="7FCC73E4" w15:done="1"/>
  <w15:commentEx w15:paraId="2C9E98AF" w15:done="1"/>
  <w15:commentEx w15:paraId="2ABDC578" w15:paraIdParent="2C9E98AF" w15:done="1"/>
  <w15:commentEx w15:paraId="27F945FA" w15:paraIdParent="2C9E98AF" w15:done="1"/>
  <w15:commentEx w15:paraId="6A3D3A2B" w15:done="1"/>
  <w15:commentEx w15:paraId="71F48231" w15:paraIdParent="6A3D3A2B" w15:done="1"/>
  <w15:commentEx w15:paraId="097E7B82" w15:paraIdParent="6A3D3A2B" w15:done="1"/>
  <w15:commentEx w15:paraId="59FDE2AC" w15:done="1"/>
  <w15:commentEx w15:paraId="4316427E" w15:paraIdParent="59FDE2AC" w15:done="1"/>
  <w15:commentEx w15:paraId="5E941966" w15:done="1"/>
  <w15:commentEx w15:paraId="5A960630" w15:paraIdParent="5E941966" w15:done="1"/>
  <w15:commentEx w15:paraId="3CCA57CB" w15:done="0"/>
  <w15:commentEx w15:paraId="363A32FB" w15:done="0"/>
  <w15:commentEx w15:paraId="4E583D3B" w15:done="1"/>
  <w15:commentEx w15:paraId="6E4A4686" w15:paraIdParent="4E583D3B" w15:done="1"/>
  <w15:commentEx w15:paraId="6952520F" w15:done="1"/>
  <w15:commentEx w15:paraId="537419E2" w15:paraIdParent="6952520F" w15:done="1"/>
  <w15:commentEx w15:paraId="4906E2C7" w15:done="1"/>
  <w15:commentEx w15:paraId="07051E4D" w15:done="1"/>
  <w15:commentEx w15:paraId="3CC70D66" w15:done="1"/>
  <w15:commentEx w15:paraId="54127FAA" w15:done="1"/>
  <w15:commentEx w15:paraId="2AB04849" w15:paraIdParent="54127FAA" w15:done="1"/>
  <w15:commentEx w15:paraId="52FBB74E" w15:done="1"/>
  <w15:commentEx w15:paraId="6FE7AB80" w15:done="0"/>
  <w15:commentEx w15:paraId="26C1CBB0" w15:done="1"/>
  <w15:commentEx w15:paraId="43112A39" w15:done="1"/>
  <w15:commentEx w15:paraId="66C61579" w15:done="0"/>
  <w15:commentEx w15:paraId="09366FA3" w15:done="1"/>
  <w15:commentEx w15:paraId="4DF17CCC" w15:done="1"/>
  <w15:commentEx w15:paraId="3DBFAFA6" w15:done="1"/>
  <w15:commentEx w15:paraId="7B8FFE64" w15:done="1"/>
  <w15:commentEx w15:paraId="79C336B0" w15:paraIdParent="7B8FFE64" w15:done="1"/>
  <w15:commentEx w15:paraId="174A7CB6" w15:paraIdParent="7B8FFE64" w15:done="1"/>
  <w15:commentEx w15:paraId="2399F4DA" w15:done="1"/>
  <w15:commentEx w15:paraId="4D4AA4BF" w15:done="1"/>
  <w15:commentEx w15:paraId="1F66EF85" w15:done="1"/>
  <w15:commentEx w15:paraId="16782F36" w15:done="1"/>
  <w15:commentEx w15:paraId="2A3422AF" w15:done="1"/>
  <w15:commentEx w15:paraId="3806DD85" w15:done="1"/>
  <w15:commentEx w15:paraId="580C2BD2" w15:paraIdParent="3806DD85" w15:done="1"/>
  <w15:commentEx w15:paraId="0432B69B" w15:done="1"/>
  <w15:commentEx w15:paraId="308315AB" w15:paraIdParent="0432B69B" w15:done="1"/>
  <w15:commentEx w15:paraId="6CB75035" w15:done="1"/>
  <w15:commentEx w15:paraId="02151F18" w15:paraIdParent="6CB75035" w15:done="1"/>
  <w15:commentEx w15:paraId="031A1E51" w15:done="1"/>
  <w15:commentEx w15:paraId="257B450F" w15:done="1"/>
  <w15:commentEx w15:paraId="615712ED" w15:done="1"/>
  <w15:commentEx w15:paraId="132DDFF9" w15:paraIdParent="615712ED" w15:done="1"/>
  <w15:commentEx w15:paraId="069FBEC7" w15:done="1"/>
  <w15:commentEx w15:paraId="72124AA7" w15:done="1"/>
  <w15:commentEx w15:paraId="4D39E1F6" w15:paraIdParent="72124AA7" w15:done="1"/>
  <w15:commentEx w15:paraId="3C2DC13F" w15:done="1"/>
  <w15:commentEx w15:paraId="4677F890" w15:done="1"/>
  <w15:commentEx w15:paraId="7FE60869" w15:done="1"/>
  <w15:commentEx w15:paraId="6952C4C8" w15:paraIdParent="7FE60869" w15:done="1"/>
  <w15:commentEx w15:paraId="276BAEEA" w15:done="1"/>
  <w15:commentEx w15:paraId="0721FA9B" w15:paraIdParent="276BAEEA" w15:done="1"/>
  <w15:commentEx w15:paraId="0C2B25C6" w15:done="0"/>
  <w15:commentEx w15:paraId="1FAF90B3" w15:done="1"/>
  <w15:commentEx w15:paraId="70BC1BAB" w15:done="1"/>
  <w15:commentEx w15:paraId="0AC506F9" w15:done="1"/>
  <w15:commentEx w15:paraId="04E5F83D" w15:paraIdParent="0AC506F9" w15:done="1"/>
  <w15:commentEx w15:paraId="6E788288" w15:done="0"/>
  <w15:commentEx w15:paraId="20347F37" w15:done="1"/>
  <w15:commentEx w15:paraId="4EE45090" w15:done="1"/>
  <w15:commentEx w15:paraId="44505CAF" w15:paraIdParent="4EE45090" w15:done="1"/>
  <w15:commentEx w15:paraId="2AF1E06A" w15:done="0"/>
  <w15:commentEx w15:paraId="5A7275FA" w15:paraIdParent="2AF1E06A" w15:done="0"/>
  <w15:commentEx w15:paraId="70090781" w15:done="0"/>
  <w15:commentEx w15:paraId="68EDC0AA" w15:done="0"/>
  <w15:commentEx w15:paraId="6F28FA98" w15:done="0"/>
  <w15:commentEx w15:paraId="304E6ED8" w15:done="1"/>
  <w15:commentEx w15:paraId="171893E7" w15:paraIdParent="304E6ED8" w15:done="1"/>
  <w15:commentEx w15:paraId="2C5E9F7B" w15:done="0"/>
  <w15:commentEx w15:paraId="72AE548A" w15:done="0"/>
  <w15:commentEx w15:paraId="333AC2E4" w15:done="1"/>
  <w15:commentEx w15:paraId="171E08F9" w15:done="0"/>
  <w15:commentEx w15:paraId="03133E58" w15:done="1"/>
  <w15:commentEx w15:paraId="0EBBCE9F" w15:done="1"/>
  <w15:commentEx w15:paraId="70D2B6A2" w15:paraIdParent="0EBBCE9F" w15:done="1"/>
  <w15:commentEx w15:paraId="1FA5F73B" w15:done="0"/>
  <w15:commentEx w15:paraId="13209765" w15:done="0"/>
  <w15:commentEx w15:paraId="67036F47" w15:done="0"/>
  <w15:commentEx w15:paraId="2BDA9A0A" w15:done="0"/>
  <w15:commentEx w15:paraId="6BF2ADC0" w15:done="1"/>
  <w15:commentEx w15:paraId="4ED697E5" w15:done="0"/>
  <w15:commentEx w15:paraId="09D09B8C" w15:done="0"/>
  <w15:commentEx w15:paraId="11165492" w15:done="0"/>
  <w15:commentEx w15:paraId="0D8BF7F1" w15:done="0"/>
  <w15:commentEx w15:paraId="1090470A" w15:done="1"/>
  <w15:commentEx w15:paraId="66DCCAE4" w15:paraIdParent="1090470A" w15:done="1"/>
  <w15:commentEx w15:paraId="50E20BCE" w15:done="0"/>
  <w15:commentEx w15:paraId="55F18418" w15:done="0"/>
  <w15:commentEx w15:paraId="38D3AF48" w15:done="1"/>
  <w15:commentEx w15:paraId="6D36B845" w15:done="0"/>
  <w15:commentEx w15:paraId="6CAD280A" w15:done="1"/>
  <w15:commentEx w15:paraId="6EA56D8B" w15:done="1"/>
  <w15:commentEx w15:paraId="184D414C" w15:paraIdParent="6EA56D8B" w15:done="1"/>
  <w15:commentEx w15:paraId="7F2544C8" w15:done="1"/>
  <w15:commentEx w15:paraId="6A8C9437" w15:paraIdParent="7F2544C8" w15:done="1"/>
  <w15:commentEx w15:paraId="2AC1E6C1" w15:done="0"/>
  <w15:commentEx w15:paraId="60E5706F" w15:done="1"/>
  <w15:commentEx w15:paraId="04F1D3C2" w15:done="0"/>
  <w15:commentEx w15:paraId="0C1DB09F" w15:done="0"/>
  <w15:commentEx w15:paraId="0DC6C2E0" w15:done="0"/>
  <w15:commentEx w15:paraId="0C8EE81A" w15:done="1"/>
  <w15:commentEx w15:paraId="05A85090" w15:paraIdParent="0C8EE81A" w15:done="1"/>
  <w15:commentEx w15:paraId="158C3A2A" w15:paraIdParent="0C8EE81A" w15:done="1"/>
  <w15:commentEx w15:paraId="6149D5F4" w15:done="1"/>
  <w15:commentEx w15:paraId="3B845E52" w15:done="0"/>
  <w15:commentEx w15:paraId="03B38E56" w15:done="0"/>
  <w15:commentEx w15:paraId="4555C1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BF4967" w16cex:dateUtc="2025-07-16T20:36:00Z"/>
  <w16cex:commentExtensible w16cex:durableId="7B581D47" w16cex:dateUtc="2025-07-16T20:41:00Z"/>
  <w16cex:commentExtensible w16cex:durableId="2B3C99E8" w16cex:dateUtc="2025-07-30T17:57:00Z"/>
  <w16cex:commentExtensible w16cex:durableId="70A7727A" w16cex:dateUtc="2025-07-16T20:43:00Z"/>
  <w16cex:commentExtensible w16cex:durableId="763ED50C" w16cex:dateUtc="2025-07-15T17:06:00Z"/>
  <w16cex:commentExtensible w16cex:durableId="554F97B6" w16cex:dateUtc="2025-07-16T21:05:00Z"/>
  <w16cex:commentExtensible w16cex:durableId="21370585" w16cex:dateUtc="2025-07-16T21:09:00Z"/>
  <w16cex:commentExtensible w16cex:durableId="30794AB2" w16cex:dateUtc="2025-07-30T18:03:00Z"/>
  <w16cex:commentExtensible w16cex:durableId="691B55A4" w16cex:dateUtc="2025-07-30T18:04:00Z"/>
  <w16cex:commentExtensible w16cex:durableId="251A0305" w16cex:dateUtc="2025-07-15T17:17:00Z"/>
  <w16cex:commentExtensible w16cex:durableId="470F9A13" w16cex:dateUtc="2025-07-16T21:14:00Z"/>
  <w16cex:commentExtensible w16cex:durableId="15A8391F" w16cex:dateUtc="2025-07-15T17:33:00Z"/>
  <w16cex:commentExtensible w16cex:durableId="1ED1E737" w16cex:dateUtc="2025-07-15T17:40:00Z"/>
  <w16cex:commentExtensible w16cex:durableId="2BB385EE" w16cex:dateUtc="2025-07-15T17:40:00Z"/>
  <w16cex:commentExtensible w16cex:durableId="03AF7758" w16cex:dateUtc="2025-07-16T21:59:00Z"/>
  <w16cex:commentExtensible w16cex:durableId="5B90D061" w16cex:dateUtc="2025-07-16T22:02:00Z"/>
  <w16cex:commentExtensible w16cex:durableId="0D03F959" w16cex:dateUtc="2025-07-16T22:05:00Z"/>
  <w16cex:commentExtensible w16cex:durableId="40DDE03F" w16cex:dateUtc="2025-07-16T22:04:00Z"/>
  <w16cex:commentExtensible w16cex:durableId="4495E9AE" w16cex:dateUtc="2025-07-17T00:11:00Z"/>
  <w16cex:commentExtensible w16cex:durableId="16ABD7AB" w16cex:dateUtc="2025-07-15T19:09:00Z"/>
  <w16cex:commentExtensible w16cex:durableId="18E634F9" w16cex:dateUtc="2025-07-15T22:47:00Z"/>
  <w16cex:commentExtensible w16cex:durableId="2CAC0A7D" w16cex:dateUtc="2025-07-30T19:06:00Z"/>
  <w16cex:commentExtensible w16cex:durableId="0221708B" w16cex:dateUtc="2025-07-15T19:11:00Z"/>
  <w16cex:commentExtensible w16cex:durableId="3A7A6602" w16cex:dateUtc="2025-07-15T19:13:00Z"/>
  <w16cex:commentExtensible w16cex:durableId="193BBA17" w16cex:dateUtc="2025-07-30T19:10:00Z"/>
  <w16cex:commentExtensible w16cex:durableId="3A53C138" w16cex:dateUtc="2025-07-28T18:41:00Z"/>
  <w16cex:commentExtensible w16cex:durableId="4DF8D49D" w16cex:dateUtc="2025-07-28T18:40:00Z"/>
  <w16cex:commentExtensible w16cex:durableId="5EE5C56A" w16cex:dateUtc="2025-07-28T18:42:00Z"/>
  <w16cex:commentExtensible w16cex:durableId="47439C99" w16cex:dateUtc="2025-07-28T18:43:00Z"/>
  <w16cex:commentExtensible w16cex:durableId="3CF375F3" w16cex:dateUtc="2025-07-28T18:46:00Z"/>
  <w16cex:commentExtensible w16cex:durableId="6366CAED" w16cex:dateUtc="2025-07-16T22:25:00Z"/>
  <w16cex:commentExtensible w16cex:durableId="475419A6" w16cex:dateUtc="2025-07-15T19:51:00Z"/>
  <w16cex:commentExtensible w16cex:durableId="3C1A8274" w16cex:dateUtc="2025-07-30T19:14:00Z"/>
  <w16cex:commentExtensible w16cex:durableId="1BA7AF0E" w16cex:dateUtc="2025-07-30T19:22:00Z"/>
  <w16cex:commentExtensible w16cex:durableId="7268A229" w16cex:dateUtc="2025-07-15T19:55:00Z"/>
  <w16cex:commentExtensible w16cex:durableId="1726B9BB" w16cex:dateUtc="2025-07-15T20:01:00Z"/>
  <w16cex:commentExtensible w16cex:durableId="7A137F5A" w16cex:dateUtc="2025-07-28T18:53:00Z"/>
  <w16cex:commentExtensible w16cex:durableId="0319BFE5" w16cex:dateUtc="2025-07-28T19:01:00Z"/>
  <w16cex:commentExtensible w16cex:durableId="3F86551F" w16cex:dateUtc="2025-07-28T19:06:00Z"/>
  <w16cex:commentExtensible w16cex:durableId="6E22D812" w16cex:dateUtc="2025-07-30T19:51:00Z"/>
  <w16cex:commentExtensible w16cex:durableId="46D8F1D1" w16cex:dateUtc="2025-07-30T19:53:00Z"/>
  <w16cex:commentExtensible w16cex:durableId="5A627D26" w16cex:dateUtc="2025-07-28T19:08:00Z"/>
  <w16cex:commentExtensible w16cex:durableId="0E82D248" w16cex:dateUtc="2025-07-28T19:19:00Z"/>
  <w16cex:commentExtensible w16cex:durableId="53430301" w16cex:dateUtc="2025-07-16T23:12:00Z"/>
  <w16cex:commentExtensible w16cex:durableId="50DCD4AF" w16cex:dateUtc="2025-07-15T21:20:00Z"/>
  <w16cex:commentExtensible w16cex:durableId="67F7987D" w16cex:dateUtc="2025-07-16T23:17:00Z"/>
  <w16cex:commentExtensible w16cex:durableId="14F062F0" w16cex:dateUtc="2025-07-28T19:21:00Z"/>
  <w16cex:commentExtensible w16cex:durableId="29C20D30" w16cex:dateUtc="2025-07-15T22:31:00Z"/>
  <w16cex:commentExtensible w16cex:durableId="2081E877" w16cex:dateUtc="2025-07-16T23:43:00Z"/>
  <w16cex:commentExtensible w16cex:durableId="276DB318" w16cex:dateUtc="2025-07-28T19:22:00Z"/>
  <w16cex:commentExtensible w16cex:durableId="674688DF" w16cex:dateUtc="2025-07-15T21:33:00Z"/>
  <w16cex:commentExtensible w16cex:durableId="319E153F" w16cex:dateUtc="2025-07-15T21:34:00Z"/>
  <w16cex:commentExtensible w16cex:durableId="5EDC7AFB" w16cex:dateUtc="2025-07-16T23:32:00Z"/>
  <w16cex:commentExtensible w16cex:durableId="6021C6A3" w16cex:dateUtc="2025-07-28T19:23:00Z"/>
  <w16cex:commentExtensible w16cex:durableId="7273AA55" w16cex:dateUtc="2025-07-15T21:38:00Z"/>
  <w16cex:commentExtensible w16cex:durableId="2E3A7F82" w16cex:dateUtc="2025-07-15T22:14:00Z"/>
  <w16cex:commentExtensible w16cex:durableId="4418987C" w16cex:dateUtc="2025-07-28T19:34:00Z"/>
  <w16cex:commentExtensible w16cex:durableId="1DDBBBD9" w16cex:dateUtc="2025-07-15T22:17:00Z"/>
  <w16cex:commentExtensible w16cex:durableId="4FED91B2" w16cex:dateUtc="2025-07-15T22:31:00Z"/>
  <w16cex:commentExtensible w16cex:durableId="103C41B9" w16cex:dateUtc="2025-07-16T23:43:00Z"/>
  <w16cex:commentExtensible w16cex:durableId="36240BCB" w16cex:dateUtc="2025-07-15T22:35:00Z"/>
  <w16cex:commentExtensible w16cex:durableId="1194AEC3" w16cex:dateUtc="2025-07-16T23:48:00Z"/>
  <w16cex:commentExtensible w16cex:durableId="18A2A769" w16cex:dateUtc="2025-07-15T22:38:00Z"/>
  <w16cex:commentExtensible w16cex:durableId="49C2147A" w16cex:dateUtc="2025-07-28T19:41:00Z"/>
  <w16cex:commentExtensible w16cex:durableId="182E42D6" w16cex:dateUtc="2025-07-16T23:51:00Z"/>
  <w16cex:commentExtensible w16cex:durableId="35F4C4AC" w16cex:dateUtc="2025-07-16T23:53:00Z"/>
  <w16cex:commentExtensible w16cex:durableId="303ACC98" w16cex:dateUtc="2025-07-15T22:44:00Z"/>
  <w16cex:commentExtensible w16cex:durableId="7864937A" w16cex:dateUtc="2025-07-30T20:08:00Z"/>
  <w16cex:commentExtensible w16cex:durableId="0ADADB9C" w16cex:dateUtc="2025-07-28T19:42:00Z"/>
  <w16cex:commentExtensible w16cex:durableId="627D1B8E" w16cex:dateUtc="2025-07-15T22:52:00Z"/>
  <w16cex:commentExtensible w16cex:durableId="5AEA30A4" w16cex:dateUtc="2025-07-15T22:55:00Z"/>
  <w16cex:commentExtensible w16cex:durableId="06A1C7A3" w16cex:dateUtc="2025-07-17T00:04:00Z"/>
  <w16cex:commentExtensible w16cex:durableId="27F4860F" w16cex:dateUtc="2025-07-28T18:39:00Z"/>
  <w16cex:commentExtensible w16cex:durableId="29ACDA75" w16cex:dateUtc="2025-07-30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7615EC" w16cid:durableId="2C2A029B"/>
  <w16cid:commentId w16cid:paraId="270CD428" w16cid:durableId="2C2A02C8"/>
  <w16cid:commentId w16cid:paraId="3D0E7715" w16cid:durableId="2C2A0273"/>
  <w16cid:commentId w16cid:paraId="43AA38E4" w16cid:durableId="2C2A036A"/>
  <w16cid:commentId w16cid:paraId="242E11ED" w16cid:durableId="3EBF4967"/>
  <w16cid:commentId w16cid:paraId="2535CB49" w16cid:durableId="2C2A0274"/>
  <w16cid:commentId w16cid:paraId="5F6015DC" w16cid:durableId="7B581D47"/>
  <w16cid:commentId w16cid:paraId="615A66A0" w16cid:durableId="2C222315"/>
  <w16cid:commentId w16cid:paraId="37A009E7" w16cid:durableId="3E62B488"/>
  <w16cid:commentId w16cid:paraId="3B9BDAEC" w16cid:durableId="2C2A0275"/>
  <w16cid:commentId w16cid:paraId="3B5A91F6" w16cid:durableId="2B3C99E8"/>
  <w16cid:commentId w16cid:paraId="68A9296C" w16cid:durableId="2C2A045B"/>
  <w16cid:commentId w16cid:paraId="391E24A5" w16cid:durableId="70A7727A"/>
  <w16cid:commentId w16cid:paraId="403B5302" w16cid:durableId="763ED50C"/>
  <w16cid:commentId w16cid:paraId="697264F6" w16cid:durableId="554F97B6"/>
  <w16cid:commentId w16cid:paraId="6737AD3C" w16cid:durableId="2C2A0571"/>
  <w16cid:commentId w16cid:paraId="7179609F" w16cid:durableId="21370585"/>
  <w16cid:commentId w16cid:paraId="4CAEF134" w16cid:durableId="30794AB2"/>
  <w16cid:commentId w16cid:paraId="751B52C5" w16cid:durableId="2C2A0586"/>
  <w16cid:commentId w16cid:paraId="3F0962E7" w16cid:durableId="691B55A4"/>
  <w16cid:commentId w16cid:paraId="40590256" w16cid:durableId="251A0305"/>
  <w16cid:commentId w16cid:paraId="579C8DB2" w16cid:durableId="470F9A13"/>
  <w16cid:commentId w16cid:paraId="11AABAD4" w16cid:durableId="15A8391F"/>
  <w16cid:commentId w16cid:paraId="729B7F8B" w16cid:durableId="1ED1E737"/>
  <w16cid:commentId w16cid:paraId="58741837" w16cid:durableId="2C2A0622"/>
  <w16cid:commentId w16cid:paraId="1B1A44CB" w16cid:durableId="2BB385EE"/>
  <w16cid:commentId w16cid:paraId="0C8DA2D5" w16cid:durableId="2C2A0687"/>
  <w16cid:commentId w16cid:paraId="53A19507" w16cid:durableId="03AF7758"/>
  <w16cid:commentId w16cid:paraId="4D06800C" w16cid:durableId="5B90D061"/>
  <w16cid:commentId w16cid:paraId="2DF2A7DC" w16cid:durableId="0D03F959"/>
  <w16cid:commentId w16cid:paraId="505649C0" w16cid:durableId="40DDE03F"/>
  <w16cid:commentId w16cid:paraId="0951C147" w16cid:durableId="2C2A0C44"/>
  <w16cid:commentId w16cid:paraId="6D0D6D83" w16cid:durableId="2C2A07D4"/>
  <w16cid:commentId w16cid:paraId="2AF5831D" w16cid:durableId="2C2A0D7F"/>
  <w16cid:commentId w16cid:paraId="7E3AA7B9" w16cid:durableId="4495E9AE"/>
  <w16cid:commentId w16cid:paraId="7FCC73E4" w16cid:durableId="2C2A0DA6"/>
  <w16cid:commentId w16cid:paraId="2C9E98AF" w16cid:durableId="16ABD7AB"/>
  <w16cid:commentId w16cid:paraId="2ABDC578" w16cid:durableId="18E634F9"/>
  <w16cid:commentId w16cid:paraId="27F945FA" w16cid:durableId="2CAC0A7D"/>
  <w16cid:commentId w16cid:paraId="6A3D3A2B" w16cid:durableId="0221708B"/>
  <w16cid:commentId w16cid:paraId="71F48231" w16cid:durableId="3A7A6602"/>
  <w16cid:commentId w16cid:paraId="097E7B82" w16cid:durableId="193BBA17"/>
  <w16cid:commentId w16cid:paraId="59FDE2AC" w16cid:durableId="2C2A134A"/>
  <w16cid:commentId w16cid:paraId="4316427E" w16cid:durableId="3A53C138"/>
  <w16cid:commentId w16cid:paraId="5E941966" w16cid:durableId="2C2A13FF"/>
  <w16cid:commentId w16cid:paraId="5A960630" w16cid:durableId="4DF8D49D"/>
  <w16cid:commentId w16cid:paraId="3CCA57CB" w16cid:durableId="2C2A0276"/>
  <w16cid:commentId w16cid:paraId="363A32FB" w16cid:durableId="2C222430"/>
  <w16cid:commentId w16cid:paraId="4E583D3B" w16cid:durableId="2C2A14C9"/>
  <w16cid:commentId w16cid:paraId="6E4A4686" w16cid:durableId="5EE5C56A"/>
  <w16cid:commentId w16cid:paraId="6952520F" w16cid:durableId="2C2A151E"/>
  <w16cid:commentId w16cid:paraId="537419E2" w16cid:durableId="47439C99"/>
  <w16cid:commentId w16cid:paraId="4906E2C7" w16cid:durableId="2C2A1568"/>
  <w16cid:commentId w16cid:paraId="07051E4D" w16cid:durableId="2C2A0277"/>
  <w16cid:commentId w16cid:paraId="3CC70D66" w16cid:durableId="2C2A1635"/>
  <w16cid:commentId w16cid:paraId="54127FAA" w16cid:durableId="2C2A16C4"/>
  <w16cid:commentId w16cid:paraId="2AB04849" w16cid:durableId="3CF375F3"/>
  <w16cid:commentId w16cid:paraId="52FBB74E" w16cid:durableId="2C2A1762"/>
  <w16cid:commentId w16cid:paraId="6FE7AB80" w16cid:durableId="2C2A179E"/>
  <w16cid:commentId w16cid:paraId="26C1CBB0" w16cid:durableId="2C2A17EF"/>
  <w16cid:commentId w16cid:paraId="43112A39" w16cid:durableId="2C2A1800"/>
  <w16cid:commentId w16cid:paraId="66C61579" w16cid:durableId="2C2A181D"/>
  <w16cid:commentId w16cid:paraId="09366FA3" w16cid:durableId="6366CAED"/>
  <w16cid:commentId w16cid:paraId="4DF17CCC" w16cid:durableId="2C2A18C9"/>
  <w16cid:commentId w16cid:paraId="3DBFAFA6" w16cid:durableId="475419A6"/>
  <w16cid:commentId w16cid:paraId="7B8FFE64" w16cid:durableId="2C2A192A"/>
  <w16cid:commentId w16cid:paraId="79C336B0" w16cid:durableId="3C1A8274"/>
  <w16cid:commentId w16cid:paraId="174A7CB6" w16cid:durableId="1BA7AF0E"/>
  <w16cid:commentId w16cid:paraId="2399F4DA" w16cid:durableId="2C2A19D6"/>
  <w16cid:commentId w16cid:paraId="4D4AA4BF" w16cid:durableId="2C2A1A0D"/>
  <w16cid:commentId w16cid:paraId="1F66EF85" w16cid:durableId="2C2A1988"/>
  <w16cid:commentId w16cid:paraId="16782F36" w16cid:durableId="2C2A1B03"/>
  <w16cid:commentId w16cid:paraId="2A3422AF" w16cid:durableId="2C2A1B24"/>
  <w16cid:commentId w16cid:paraId="3806DD85" w16cid:durableId="7268A229"/>
  <w16cid:commentId w16cid:paraId="580C2BD2" w16cid:durableId="1726B9BB"/>
  <w16cid:commentId w16cid:paraId="0432B69B" w16cid:durableId="2C2A1BF9"/>
  <w16cid:commentId w16cid:paraId="308315AB" w16cid:durableId="7A137F5A"/>
  <w16cid:commentId w16cid:paraId="6CB75035" w16cid:durableId="2C2A1C2B"/>
  <w16cid:commentId w16cid:paraId="02151F18" w16cid:durableId="0319BFE5"/>
  <w16cid:commentId w16cid:paraId="031A1E51" w16cid:durableId="2C2B6336"/>
  <w16cid:commentId w16cid:paraId="257B450F" w16cid:durableId="2C2A1CF2"/>
  <w16cid:commentId w16cid:paraId="615712ED" w16cid:durableId="2C2A1DF0"/>
  <w16cid:commentId w16cid:paraId="132DDFF9" w16cid:durableId="3F86551F"/>
  <w16cid:commentId w16cid:paraId="069FBEC7" w16cid:durableId="2C2A1D8F"/>
  <w16cid:commentId w16cid:paraId="72124AA7" w16cid:durableId="2C2A1E44"/>
  <w16cid:commentId w16cid:paraId="4D39E1F6" w16cid:durableId="6E22D812"/>
  <w16cid:commentId w16cid:paraId="3C2DC13F" w16cid:durableId="2C2A1EED"/>
  <w16cid:commentId w16cid:paraId="4677F890" w16cid:durableId="2C2A1F4A"/>
  <w16cid:commentId w16cid:paraId="7FE60869" w16cid:durableId="2C222647"/>
  <w16cid:commentId w16cid:paraId="6952C4C8" w16cid:durableId="46D8F1D1"/>
  <w16cid:commentId w16cid:paraId="276BAEEA" w16cid:durableId="2C2A0279"/>
  <w16cid:commentId w16cid:paraId="0721FA9B" w16cid:durableId="5A627D26"/>
  <w16cid:commentId w16cid:paraId="0C2B25C6" w16cid:durableId="0E82D248"/>
  <w16cid:commentId w16cid:paraId="1FAF90B3" w16cid:durableId="53430301"/>
  <w16cid:commentId w16cid:paraId="70BC1BAB" w16cid:durableId="50DCD4AF"/>
  <w16cid:commentId w16cid:paraId="0AC506F9" w16cid:durableId="67F7987D"/>
  <w16cid:commentId w16cid:paraId="04E5F83D" w16cid:durableId="14F062F0"/>
  <w16cid:commentId w16cid:paraId="6E788288" w16cid:durableId="29C20D30"/>
  <w16cid:commentId w16cid:paraId="20347F37" w16cid:durableId="2081E877"/>
  <w16cid:commentId w16cid:paraId="4EE45090" w16cid:durableId="2C2B6552"/>
  <w16cid:commentId w16cid:paraId="44505CAF" w16cid:durableId="276DB318"/>
  <w16cid:commentId w16cid:paraId="2AF1E06A" w16cid:durableId="674688DF"/>
  <w16cid:commentId w16cid:paraId="5A7275FA" w16cid:durableId="319E153F"/>
  <w16cid:commentId w16cid:paraId="70090781" w16cid:durableId="2C22284B"/>
  <w16cid:commentId w16cid:paraId="68EDC0AA" w16cid:durableId="5EDC7AFB"/>
  <w16cid:commentId w16cid:paraId="6F28FA98" w16cid:durableId="2C2B66BF"/>
  <w16cid:commentId w16cid:paraId="304E6ED8" w16cid:durableId="2C2B6717"/>
  <w16cid:commentId w16cid:paraId="171893E7" w16cid:durableId="6021C6A3"/>
  <w16cid:commentId w16cid:paraId="2C5E9F7B" w16cid:durableId="2C2B67C7"/>
  <w16cid:commentId w16cid:paraId="72AE548A" w16cid:durableId="7273AA55"/>
  <w16cid:commentId w16cid:paraId="333AC2E4" w16cid:durableId="2C2B68C9"/>
  <w16cid:commentId w16cid:paraId="171E08F9" w16cid:durableId="2C2B68E0"/>
  <w16cid:commentId w16cid:paraId="03133E58" w16cid:durableId="2E3A7F82"/>
  <w16cid:commentId w16cid:paraId="0EBBCE9F" w16cid:durableId="2C2B6A9A"/>
  <w16cid:commentId w16cid:paraId="70D2B6A2" w16cid:durableId="4418987C"/>
  <w16cid:commentId w16cid:paraId="1FA5F73B" w16cid:durableId="1DDBBBD9"/>
  <w16cid:commentId w16cid:paraId="13209765" w16cid:durableId="2C2B6AEC"/>
  <w16cid:commentId w16cid:paraId="67036F47" w16cid:durableId="2C2B6B21"/>
  <w16cid:commentId w16cid:paraId="2BDA9A0A" w16cid:durableId="4FED91B2"/>
  <w16cid:commentId w16cid:paraId="6BF2ADC0" w16cid:durableId="103C41B9"/>
  <w16cid:commentId w16cid:paraId="4ED697E5" w16cid:durableId="2C2B6BD2"/>
  <w16cid:commentId w16cid:paraId="09D09B8C" w16cid:durableId="36240BCB"/>
  <w16cid:commentId w16cid:paraId="11165492" w16cid:durableId="2C2B6C28"/>
  <w16cid:commentId w16cid:paraId="0D8BF7F1" w16cid:durableId="1194AEC3"/>
  <w16cid:commentId w16cid:paraId="1090470A" w16cid:durableId="18A2A769"/>
  <w16cid:commentId w16cid:paraId="66DCCAE4" w16cid:durableId="49C2147A"/>
  <w16cid:commentId w16cid:paraId="50E20BCE" w16cid:durableId="182E42D6"/>
  <w16cid:commentId w16cid:paraId="55F18418" w16cid:durableId="2C2B6D32"/>
  <w16cid:commentId w16cid:paraId="38D3AF48" w16cid:durableId="2C2A027A"/>
  <w16cid:commentId w16cid:paraId="6D36B845" w16cid:durableId="2C2B6D6F"/>
  <w16cid:commentId w16cid:paraId="6CAD280A" w16cid:durableId="35F4C4AC"/>
  <w16cid:commentId w16cid:paraId="6EA56D8B" w16cid:durableId="303ACC98"/>
  <w16cid:commentId w16cid:paraId="184D414C" w16cid:durableId="7864937A"/>
  <w16cid:commentId w16cid:paraId="7F2544C8" w16cid:durableId="2C2B6E0C"/>
  <w16cid:commentId w16cid:paraId="6A8C9437" w16cid:durableId="0ADADB9C"/>
  <w16cid:commentId w16cid:paraId="2AC1E6C1" w16cid:durableId="2C2B6E4B"/>
  <w16cid:commentId w16cid:paraId="60E5706F" w16cid:durableId="627D1B8E"/>
  <w16cid:commentId w16cid:paraId="04F1D3C2" w16cid:durableId="5AEA30A4"/>
  <w16cid:commentId w16cid:paraId="0C1DB09F" w16cid:durableId="06A1C7A3"/>
  <w16cid:commentId w16cid:paraId="0DC6C2E0" w16cid:durableId="27F4860F"/>
  <w16cid:commentId w16cid:paraId="0C8EE81A" w16cid:durableId="2C2A027B"/>
  <w16cid:commentId w16cid:paraId="05A85090" w16cid:durableId="2C2B6EFF"/>
  <w16cid:commentId w16cid:paraId="158C3A2A" w16cid:durableId="29ACDA75"/>
  <w16cid:commentId w16cid:paraId="6149D5F4" w16cid:durableId="2C2B6FA7"/>
  <w16cid:commentId w16cid:paraId="3B845E52" w16cid:durableId="2C2B6FD0"/>
  <w16cid:commentId w16cid:paraId="03B38E56" w16cid:durableId="2C2B70A0"/>
  <w16cid:commentId w16cid:paraId="4555C1D0" w16cid:durableId="2C2A02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1244097">
    <w:abstractNumId w:val="15"/>
  </w:num>
  <w:num w:numId="2" w16cid:durableId="904996121">
    <w:abstractNumId w:val="3"/>
  </w:num>
  <w:num w:numId="3" w16cid:durableId="1431967845">
    <w:abstractNumId w:val="13"/>
  </w:num>
  <w:num w:numId="4" w16cid:durableId="6759543">
    <w:abstractNumId w:val="8"/>
  </w:num>
  <w:num w:numId="5" w16cid:durableId="1121340922">
    <w:abstractNumId w:val="11"/>
  </w:num>
  <w:num w:numId="6" w16cid:durableId="1893930486">
    <w:abstractNumId w:val="7"/>
  </w:num>
  <w:num w:numId="7" w16cid:durableId="45684984">
    <w:abstractNumId w:val="14"/>
  </w:num>
  <w:num w:numId="8" w16cid:durableId="1948927341">
    <w:abstractNumId w:val="4"/>
  </w:num>
  <w:num w:numId="9" w16cid:durableId="479034541">
    <w:abstractNumId w:val="12"/>
  </w:num>
  <w:num w:numId="10" w16cid:durableId="1226258862">
    <w:abstractNumId w:val="5"/>
  </w:num>
  <w:num w:numId="11" w16cid:durableId="57628414">
    <w:abstractNumId w:val="2"/>
  </w:num>
  <w:num w:numId="12" w16cid:durableId="695276220">
    <w:abstractNumId w:val="0"/>
  </w:num>
  <w:num w:numId="13" w16cid:durableId="1885285055">
    <w:abstractNumId w:val="1"/>
  </w:num>
  <w:num w:numId="14" w16cid:durableId="1839153329">
    <w:abstractNumId w:val="9"/>
  </w:num>
  <w:num w:numId="15" w16cid:durableId="29647498">
    <w:abstractNumId w:val="10"/>
  </w:num>
  <w:num w:numId="16" w16cid:durableId="18373748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rcia, Sabrina (DFG)">
    <w15:presenceInfo w15:providerId="AD" w15:userId="S::sabrina.garcia@alaska.gov::8179f933-873e-491e-bede-18951a4fd0fc"/>
  </w15:person>
  <w15:person w15:author="genoa">
    <w15:presenceInfo w15:providerId="AD" w15:userId="S::genoa@uw.edu::62abc6b7-b7cf-490f-b8d7-103633577645"/>
  </w15:person>
  <w15:person w15:author="Lukas DeFilippo">
    <w15:presenceInfo w15:providerId="None" w15:userId="Lukas DeFilippo"/>
  </w15:person>
  <w15:person w15:author="Lauren.Rogers">
    <w15:presenceInfo w15:providerId="None" w15:userId="Lauren.Rogers"/>
  </w15:person>
  <w15:person w15:author="Joshua.Russell">
    <w15:presenceInfo w15:providerId="None" w15:userId="Joshua.Russ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CE9"/>
    <w:rsid w:val="00011DA9"/>
    <w:rsid w:val="0001213C"/>
    <w:rsid w:val="00012638"/>
    <w:rsid w:val="000131CC"/>
    <w:rsid w:val="00013EE3"/>
    <w:rsid w:val="00015D1F"/>
    <w:rsid w:val="000170A9"/>
    <w:rsid w:val="00020B06"/>
    <w:rsid w:val="00020CA6"/>
    <w:rsid w:val="0002509A"/>
    <w:rsid w:val="00026A48"/>
    <w:rsid w:val="00027BFA"/>
    <w:rsid w:val="000303B0"/>
    <w:rsid w:val="00030642"/>
    <w:rsid w:val="00031425"/>
    <w:rsid w:val="000316EB"/>
    <w:rsid w:val="00033ADE"/>
    <w:rsid w:val="00033DF2"/>
    <w:rsid w:val="00034EDD"/>
    <w:rsid w:val="000400A0"/>
    <w:rsid w:val="00040BCA"/>
    <w:rsid w:val="00040C13"/>
    <w:rsid w:val="00044F05"/>
    <w:rsid w:val="00046C16"/>
    <w:rsid w:val="00056427"/>
    <w:rsid w:val="00056FF6"/>
    <w:rsid w:val="0005752E"/>
    <w:rsid w:val="0006099A"/>
    <w:rsid w:val="00061961"/>
    <w:rsid w:val="00063EE3"/>
    <w:rsid w:val="00065521"/>
    <w:rsid w:val="000659EB"/>
    <w:rsid w:val="00066E44"/>
    <w:rsid w:val="000743CD"/>
    <w:rsid w:val="00075B72"/>
    <w:rsid w:val="00076A97"/>
    <w:rsid w:val="00076CD3"/>
    <w:rsid w:val="00077FAE"/>
    <w:rsid w:val="00081562"/>
    <w:rsid w:val="000836D7"/>
    <w:rsid w:val="0008454B"/>
    <w:rsid w:val="00084B70"/>
    <w:rsid w:val="00085D11"/>
    <w:rsid w:val="00086AE1"/>
    <w:rsid w:val="000875E2"/>
    <w:rsid w:val="00093146"/>
    <w:rsid w:val="000975C4"/>
    <w:rsid w:val="00097D9B"/>
    <w:rsid w:val="000A01D8"/>
    <w:rsid w:val="000A0393"/>
    <w:rsid w:val="000A512E"/>
    <w:rsid w:val="000A6500"/>
    <w:rsid w:val="000B059D"/>
    <w:rsid w:val="000B081F"/>
    <w:rsid w:val="000B13D6"/>
    <w:rsid w:val="000B1F2A"/>
    <w:rsid w:val="000B5C5D"/>
    <w:rsid w:val="000B648C"/>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C18"/>
    <w:rsid w:val="000F6DEF"/>
    <w:rsid w:val="00107E21"/>
    <w:rsid w:val="0011400E"/>
    <w:rsid w:val="00115BA4"/>
    <w:rsid w:val="00121945"/>
    <w:rsid w:val="00122635"/>
    <w:rsid w:val="00122C1F"/>
    <w:rsid w:val="0012454B"/>
    <w:rsid w:val="001248A2"/>
    <w:rsid w:val="00125CB4"/>
    <w:rsid w:val="00127A5F"/>
    <w:rsid w:val="001310C7"/>
    <w:rsid w:val="00132EC8"/>
    <w:rsid w:val="00143C21"/>
    <w:rsid w:val="0014771D"/>
    <w:rsid w:val="0015305E"/>
    <w:rsid w:val="00155D5A"/>
    <w:rsid w:val="00156022"/>
    <w:rsid w:val="00156463"/>
    <w:rsid w:val="00157128"/>
    <w:rsid w:val="00160A37"/>
    <w:rsid w:val="00160DF7"/>
    <w:rsid w:val="00165FAD"/>
    <w:rsid w:val="00170B26"/>
    <w:rsid w:val="00171A54"/>
    <w:rsid w:val="00172D37"/>
    <w:rsid w:val="001731AC"/>
    <w:rsid w:val="00173A9C"/>
    <w:rsid w:val="00173C6B"/>
    <w:rsid w:val="00177B2F"/>
    <w:rsid w:val="00180D1F"/>
    <w:rsid w:val="00181B44"/>
    <w:rsid w:val="0018449A"/>
    <w:rsid w:val="00186EF6"/>
    <w:rsid w:val="001918E7"/>
    <w:rsid w:val="00194CF6"/>
    <w:rsid w:val="001951B6"/>
    <w:rsid w:val="00195882"/>
    <w:rsid w:val="00195B2A"/>
    <w:rsid w:val="00196CEF"/>
    <w:rsid w:val="001971FB"/>
    <w:rsid w:val="001979C4"/>
    <w:rsid w:val="001A097A"/>
    <w:rsid w:val="001A1252"/>
    <w:rsid w:val="001A20B5"/>
    <w:rsid w:val="001A3C64"/>
    <w:rsid w:val="001B0AD2"/>
    <w:rsid w:val="001B0EA6"/>
    <w:rsid w:val="001B155D"/>
    <w:rsid w:val="001B2987"/>
    <w:rsid w:val="001C0113"/>
    <w:rsid w:val="001C1FB1"/>
    <w:rsid w:val="001C3032"/>
    <w:rsid w:val="001C726B"/>
    <w:rsid w:val="001C7B3F"/>
    <w:rsid w:val="001D0BA7"/>
    <w:rsid w:val="001D2787"/>
    <w:rsid w:val="001D2879"/>
    <w:rsid w:val="001D2C1A"/>
    <w:rsid w:val="001D6C5A"/>
    <w:rsid w:val="001E04BC"/>
    <w:rsid w:val="001E11C7"/>
    <w:rsid w:val="001E4808"/>
    <w:rsid w:val="001E791E"/>
    <w:rsid w:val="001F7BBD"/>
    <w:rsid w:val="0020019D"/>
    <w:rsid w:val="0020102F"/>
    <w:rsid w:val="00202E26"/>
    <w:rsid w:val="0020726D"/>
    <w:rsid w:val="00211C57"/>
    <w:rsid w:val="00212C5F"/>
    <w:rsid w:val="00213D47"/>
    <w:rsid w:val="00214492"/>
    <w:rsid w:val="002174C3"/>
    <w:rsid w:val="002205F1"/>
    <w:rsid w:val="002216C9"/>
    <w:rsid w:val="002222F6"/>
    <w:rsid w:val="002227E5"/>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90F"/>
    <w:rsid w:val="00251C9A"/>
    <w:rsid w:val="002525CA"/>
    <w:rsid w:val="002566F2"/>
    <w:rsid w:val="002569D5"/>
    <w:rsid w:val="0025727D"/>
    <w:rsid w:val="00257ACD"/>
    <w:rsid w:val="00262131"/>
    <w:rsid w:val="00262415"/>
    <w:rsid w:val="00263F3B"/>
    <w:rsid w:val="00265C5A"/>
    <w:rsid w:val="0027093F"/>
    <w:rsid w:val="002761EE"/>
    <w:rsid w:val="00286587"/>
    <w:rsid w:val="0029022F"/>
    <w:rsid w:val="00290DFC"/>
    <w:rsid w:val="0029518D"/>
    <w:rsid w:val="00296632"/>
    <w:rsid w:val="00296C88"/>
    <w:rsid w:val="002A165C"/>
    <w:rsid w:val="002A359C"/>
    <w:rsid w:val="002A570C"/>
    <w:rsid w:val="002A663C"/>
    <w:rsid w:val="002B0978"/>
    <w:rsid w:val="002B2F25"/>
    <w:rsid w:val="002B3664"/>
    <w:rsid w:val="002B3CD2"/>
    <w:rsid w:val="002B497A"/>
    <w:rsid w:val="002B6B49"/>
    <w:rsid w:val="002C11C5"/>
    <w:rsid w:val="002C3A62"/>
    <w:rsid w:val="002C4E3D"/>
    <w:rsid w:val="002C695A"/>
    <w:rsid w:val="002D085C"/>
    <w:rsid w:val="002D2452"/>
    <w:rsid w:val="002D7351"/>
    <w:rsid w:val="002D73EA"/>
    <w:rsid w:val="002D7659"/>
    <w:rsid w:val="002E2AEE"/>
    <w:rsid w:val="002E5979"/>
    <w:rsid w:val="002E63F8"/>
    <w:rsid w:val="002E76DB"/>
    <w:rsid w:val="002F6207"/>
    <w:rsid w:val="002F6D81"/>
    <w:rsid w:val="002F7363"/>
    <w:rsid w:val="002F795A"/>
    <w:rsid w:val="003000AC"/>
    <w:rsid w:val="00302955"/>
    <w:rsid w:val="00313648"/>
    <w:rsid w:val="00314A1E"/>
    <w:rsid w:val="0031689F"/>
    <w:rsid w:val="00316CF2"/>
    <w:rsid w:val="00321F5A"/>
    <w:rsid w:val="0032401E"/>
    <w:rsid w:val="00327309"/>
    <w:rsid w:val="0033134A"/>
    <w:rsid w:val="0033170D"/>
    <w:rsid w:val="00332D8D"/>
    <w:rsid w:val="00333BAC"/>
    <w:rsid w:val="00336D55"/>
    <w:rsid w:val="00343398"/>
    <w:rsid w:val="00343C55"/>
    <w:rsid w:val="00343D1F"/>
    <w:rsid w:val="00345AEA"/>
    <w:rsid w:val="00346827"/>
    <w:rsid w:val="00351DDC"/>
    <w:rsid w:val="0035374E"/>
    <w:rsid w:val="00354D85"/>
    <w:rsid w:val="00355FE5"/>
    <w:rsid w:val="003564E4"/>
    <w:rsid w:val="003567ED"/>
    <w:rsid w:val="00356E89"/>
    <w:rsid w:val="00361875"/>
    <w:rsid w:val="00362C50"/>
    <w:rsid w:val="00366365"/>
    <w:rsid w:val="003700BC"/>
    <w:rsid w:val="003729C4"/>
    <w:rsid w:val="00374491"/>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A36FC"/>
    <w:rsid w:val="003B03EA"/>
    <w:rsid w:val="003B2192"/>
    <w:rsid w:val="003B2855"/>
    <w:rsid w:val="003B54AF"/>
    <w:rsid w:val="003B65AB"/>
    <w:rsid w:val="003B708B"/>
    <w:rsid w:val="003C26FA"/>
    <w:rsid w:val="003C426C"/>
    <w:rsid w:val="003C439E"/>
    <w:rsid w:val="003C4EB2"/>
    <w:rsid w:val="003C5330"/>
    <w:rsid w:val="003C5728"/>
    <w:rsid w:val="003C67AA"/>
    <w:rsid w:val="003C75BC"/>
    <w:rsid w:val="003C7670"/>
    <w:rsid w:val="003D33F4"/>
    <w:rsid w:val="003D4E2E"/>
    <w:rsid w:val="003E1EB4"/>
    <w:rsid w:val="003E30EB"/>
    <w:rsid w:val="003E55AE"/>
    <w:rsid w:val="003F1961"/>
    <w:rsid w:val="00401925"/>
    <w:rsid w:val="0040582A"/>
    <w:rsid w:val="0040697C"/>
    <w:rsid w:val="00411072"/>
    <w:rsid w:val="004111F4"/>
    <w:rsid w:val="00414F30"/>
    <w:rsid w:val="00414FF3"/>
    <w:rsid w:val="00415D46"/>
    <w:rsid w:val="00416249"/>
    <w:rsid w:val="00416CDC"/>
    <w:rsid w:val="00421525"/>
    <w:rsid w:val="00421E2B"/>
    <w:rsid w:val="004224FD"/>
    <w:rsid w:val="0042309B"/>
    <w:rsid w:val="00424878"/>
    <w:rsid w:val="00425829"/>
    <w:rsid w:val="00425EF4"/>
    <w:rsid w:val="00430714"/>
    <w:rsid w:val="00430C6F"/>
    <w:rsid w:val="004346CF"/>
    <w:rsid w:val="0043485E"/>
    <w:rsid w:val="00434BB7"/>
    <w:rsid w:val="00436392"/>
    <w:rsid w:val="00443D23"/>
    <w:rsid w:val="004468E1"/>
    <w:rsid w:val="00450EFD"/>
    <w:rsid w:val="00451A3B"/>
    <w:rsid w:val="00451F16"/>
    <w:rsid w:val="004527B9"/>
    <w:rsid w:val="00454F59"/>
    <w:rsid w:val="00455AAF"/>
    <w:rsid w:val="004566AE"/>
    <w:rsid w:val="0046012A"/>
    <w:rsid w:val="00460448"/>
    <w:rsid w:val="0046405C"/>
    <w:rsid w:val="00466FA2"/>
    <w:rsid w:val="0046751C"/>
    <w:rsid w:val="004701F0"/>
    <w:rsid w:val="00472BBA"/>
    <w:rsid w:val="00473A44"/>
    <w:rsid w:val="004741AC"/>
    <w:rsid w:val="00474305"/>
    <w:rsid w:val="00474852"/>
    <w:rsid w:val="00474E2B"/>
    <w:rsid w:val="00477751"/>
    <w:rsid w:val="004802C8"/>
    <w:rsid w:val="00480878"/>
    <w:rsid w:val="00481E5A"/>
    <w:rsid w:val="004831D0"/>
    <w:rsid w:val="00486122"/>
    <w:rsid w:val="00492DDA"/>
    <w:rsid w:val="00495D79"/>
    <w:rsid w:val="00496AC5"/>
    <w:rsid w:val="004A4446"/>
    <w:rsid w:val="004A4A3B"/>
    <w:rsid w:val="004A5B0F"/>
    <w:rsid w:val="004B0011"/>
    <w:rsid w:val="004B4BED"/>
    <w:rsid w:val="004C0740"/>
    <w:rsid w:val="004C081E"/>
    <w:rsid w:val="004C2627"/>
    <w:rsid w:val="004C35A4"/>
    <w:rsid w:val="004D1C82"/>
    <w:rsid w:val="004D30D4"/>
    <w:rsid w:val="004D36A2"/>
    <w:rsid w:val="004D3CDC"/>
    <w:rsid w:val="004D4DBE"/>
    <w:rsid w:val="004E01CD"/>
    <w:rsid w:val="004E1259"/>
    <w:rsid w:val="004E31EA"/>
    <w:rsid w:val="004E36E9"/>
    <w:rsid w:val="004E54A7"/>
    <w:rsid w:val="004F0DE5"/>
    <w:rsid w:val="004F1B6D"/>
    <w:rsid w:val="004F1FB4"/>
    <w:rsid w:val="004F2A3C"/>
    <w:rsid w:val="004F4BAB"/>
    <w:rsid w:val="004F527E"/>
    <w:rsid w:val="004F7AB1"/>
    <w:rsid w:val="00501AAD"/>
    <w:rsid w:val="005044C4"/>
    <w:rsid w:val="00504E53"/>
    <w:rsid w:val="0051029B"/>
    <w:rsid w:val="00511D8D"/>
    <w:rsid w:val="00516445"/>
    <w:rsid w:val="00526F5D"/>
    <w:rsid w:val="00527EA6"/>
    <w:rsid w:val="00527F71"/>
    <w:rsid w:val="005310D7"/>
    <w:rsid w:val="00532C82"/>
    <w:rsid w:val="00543783"/>
    <w:rsid w:val="00544674"/>
    <w:rsid w:val="00544675"/>
    <w:rsid w:val="00544ABE"/>
    <w:rsid w:val="005506DF"/>
    <w:rsid w:val="005524AD"/>
    <w:rsid w:val="00552875"/>
    <w:rsid w:val="00552E6E"/>
    <w:rsid w:val="00553AC2"/>
    <w:rsid w:val="00554ED8"/>
    <w:rsid w:val="00555408"/>
    <w:rsid w:val="0055735C"/>
    <w:rsid w:val="005577D9"/>
    <w:rsid w:val="005615E2"/>
    <w:rsid w:val="0056228D"/>
    <w:rsid w:val="00563890"/>
    <w:rsid w:val="0056414B"/>
    <w:rsid w:val="00564D28"/>
    <w:rsid w:val="00564DF5"/>
    <w:rsid w:val="005656D6"/>
    <w:rsid w:val="00566A05"/>
    <w:rsid w:val="00566A4D"/>
    <w:rsid w:val="00567F94"/>
    <w:rsid w:val="005708DB"/>
    <w:rsid w:val="00570BD7"/>
    <w:rsid w:val="0057321B"/>
    <w:rsid w:val="005733E0"/>
    <w:rsid w:val="00575B6A"/>
    <w:rsid w:val="005776B6"/>
    <w:rsid w:val="0058118C"/>
    <w:rsid w:val="00584500"/>
    <w:rsid w:val="00591373"/>
    <w:rsid w:val="00592CA8"/>
    <w:rsid w:val="00594DC0"/>
    <w:rsid w:val="00595317"/>
    <w:rsid w:val="005964AB"/>
    <w:rsid w:val="005A2EDB"/>
    <w:rsid w:val="005A3A53"/>
    <w:rsid w:val="005A41BE"/>
    <w:rsid w:val="005A4EBD"/>
    <w:rsid w:val="005A7C75"/>
    <w:rsid w:val="005B192C"/>
    <w:rsid w:val="005B281B"/>
    <w:rsid w:val="005B507B"/>
    <w:rsid w:val="005C1F5E"/>
    <w:rsid w:val="005C3335"/>
    <w:rsid w:val="005C5F75"/>
    <w:rsid w:val="005C76D6"/>
    <w:rsid w:val="005C789D"/>
    <w:rsid w:val="005D2EC2"/>
    <w:rsid w:val="005D30CC"/>
    <w:rsid w:val="005D4B2D"/>
    <w:rsid w:val="005D534E"/>
    <w:rsid w:val="005E0879"/>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0CF6"/>
    <w:rsid w:val="00621EDD"/>
    <w:rsid w:val="006223FC"/>
    <w:rsid w:val="00625EF7"/>
    <w:rsid w:val="006331AC"/>
    <w:rsid w:val="0063453E"/>
    <w:rsid w:val="00642880"/>
    <w:rsid w:val="00644052"/>
    <w:rsid w:val="00645FC1"/>
    <w:rsid w:val="0065585C"/>
    <w:rsid w:val="006562ED"/>
    <w:rsid w:val="00656FA0"/>
    <w:rsid w:val="00665430"/>
    <w:rsid w:val="00666846"/>
    <w:rsid w:val="0067284C"/>
    <w:rsid w:val="00674A76"/>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120C"/>
    <w:rsid w:val="006D59F5"/>
    <w:rsid w:val="006D5A52"/>
    <w:rsid w:val="006E0F8B"/>
    <w:rsid w:val="006E101D"/>
    <w:rsid w:val="006E1DC1"/>
    <w:rsid w:val="006E31CC"/>
    <w:rsid w:val="006E4980"/>
    <w:rsid w:val="006E673B"/>
    <w:rsid w:val="006E741F"/>
    <w:rsid w:val="006E7501"/>
    <w:rsid w:val="006F060E"/>
    <w:rsid w:val="006F0A9D"/>
    <w:rsid w:val="006F0B1A"/>
    <w:rsid w:val="006F1374"/>
    <w:rsid w:val="006F4632"/>
    <w:rsid w:val="006F6AE6"/>
    <w:rsid w:val="00700136"/>
    <w:rsid w:val="0070147F"/>
    <w:rsid w:val="00702D2C"/>
    <w:rsid w:val="00703833"/>
    <w:rsid w:val="0070480A"/>
    <w:rsid w:val="007053C2"/>
    <w:rsid w:val="00707574"/>
    <w:rsid w:val="00713B67"/>
    <w:rsid w:val="00714750"/>
    <w:rsid w:val="007200FF"/>
    <w:rsid w:val="00720522"/>
    <w:rsid w:val="00720B2A"/>
    <w:rsid w:val="0072113E"/>
    <w:rsid w:val="00722261"/>
    <w:rsid w:val="0072270B"/>
    <w:rsid w:val="00722CB1"/>
    <w:rsid w:val="00727CBE"/>
    <w:rsid w:val="00730124"/>
    <w:rsid w:val="00731C00"/>
    <w:rsid w:val="007323BE"/>
    <w:rsid w:val="00734001"/>
    <w:rsid w:val="007362E2"/>
    <w:rsid w:val="00737047"/>
    <w:rsid w:val="0074673B"/>
    <w:rsid w:val="007501AB"/>
    <w:rsid w:val="00754A3F"/>
    <w:rsid w:val="00756434"/>
    <w:rsid w:val="007577FA"/>
    <w:rsid w:val="0076194C"/>
    <w:rsid w:val="007625EB"/>
    <w:rsid w:val="00765F20"/>
    <w:rsid w:val="00771015"/>
    <w:rsid w:val="00771106"/>
    <w:rsid w:val="00771BCC"/>
    <w:rsid w:val="0077273B"/>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4F0A"/>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7F649F"/>
    <w:rsid w:val="008003EB"/>
    <w:rsid w:val="00800666"/>
    <w:rsid w:val="00801AD5"/>
    <w:rsid w:val="008027BE"/>
    <w:rsid w:val="008030B3"/>
    <w:rsid w:val="0080401F"/>
    <w:rsid w:val="0080497D"/>
    <w:rsid w:val="008053DA"/>
    <w:rsid w:val="00806439"/>
    <w:rsid w:val="00807AA0"/>
    <w:rsid w:val="008101B3"/>
    <w:rsid w:val="0081160A"/>
    <w:rsid w:val="00811DC9"/>
    <w:rsid w:val="0081320A"/>
    <w:rsid w:val="00813E71"/>
    <w:rsid w:val="00815178"/>
    <w:rsid w:val="0081674D"/>
    <w:rsid w:val="00816DC9"/>
    <w:rsid w:val="00817395"/>
    <w:rsid w:val="008202C2"/>
    <w:rsid w:val="008219BE"/>
    <w:rsid w:val="00830DCE"/>
    <w:rsid w:val="0083170A"/>
    <w:rsid w:val="00833AD9"/>
    <w:rsid w:val="008341AE"/>
    <w:rsid w:val="0083749F"/>
    <w:rsid w:val="00837665"/>
    <w:rsid w:val="008432BC"/>
    <w:rsid w:val="008444C9"/>
    <w:rsid w:val="00845E2E"/>
    <w:rsid w:val="00853711"/>
    <w:rsid w:val="00855916"/>
    <w:rsid w:val="008638C6"/>
    <w:rsid w:val="0086697E"/>
    <w:rsid w:val="00866988"/>
    <w:rsid w:val="00866E75"/>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A685F"/>
    <w:rsid w:val="008B246F"/>
    <w:rsid w:val="008B3857"/>
    <w:rsid w:val="008B4236"/>
    <w:rsid w:val="008B68D8"/>
    <w:rsid w:val="008B7517"/>
    <w:rsid w:val="008C0D4D"/>
    <w:rsid w:val="008C2A84"/>
    <w:rsid w:val="008D18D8"/>
    <w:rsid w:val="008D2331"/>
    <w:rsid w:val="008D3D26"/>
    <w:rsid w:val="008D50E3"/>
    <w:rsid w:val="008D6F40"/>
    <w:rsid w:val="008D7E36"/>
    <w:rsid w:val="008E0CA3"/>
    <w:rsid w:val="008E43A8"/>
    <w:rsid w:val="008E5BE2"/>
    <w:rsid w:val="008F54A5"/>
    <w:rsid w:val="008F591D"/>
    <w:rsid w:val="00901D5E"/>
    <w:rsid w:val="00903408"/>
    <w:rsid w:val="00905818"/>
    <w:rsid w:val="00906669"/>
    <w:rsid w:val="00906AAA"/>
    <w:rsid w:val="00913AB7"/>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02EE"/>
    <w:rsid w:val="00971C02"/>
    <w:rsid w:val="00973375"/>
    <w:rsid w:val="00975CB3"/>
    <w:rsid w:val="009822DC"/>
    <w:rsid w:val="009838F7"/>
    <w:rsid w:val="00985285"/>
    <w:rsid w:val="00990089"/>
    <w:rsid w:val="00994CE3"/>
    <w:rsid w:val="00997244"/>
    <w:rsid w:val="00997EF9"/>
    <w:rsid w:val="009A08FE"/>
    <w:rsid w:val="009A100D"/>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4D72"/>
    <w:rsid w:val="009F5D64"/>
    <w:rsid w:val="009F6D6C"/>
    <w:rsid w:val="00A04B2B"/>
    <w:rsid w:val="00A07071"/>
    <w:rsid w:val="00A10E02"/>
    <w:rsid w:val="00A118C2"/>
    <w:rsid w:val="00A1278F"/>
    <w:rsid w:val="00A12BB1"/>
    <w:rsid w:val="00A148FE"/>
    <w:rsid w:val="00A16908"/>
    <w:rsid w:val="00A17353"/>
    <w:rsid w:val="00A17390"/>
    <w:rsid w:val="00A178BE"/>
    <w:rsid w:val="00A17CD6"/>
    <w:rsid w:val="00A23411"/>
    <w:rsid w:val="00A23A47"/>
    <w:rsid w:val="00A27CF8"/>
    <w:rsid w:val="00A35220"/>
    <w:rsid w:val="00A374BB"/>
    <w:rsid w:val="00A37912"/>
    <w:rsid w:val="00A402D9"/>
    <w:rsid w:val="00A40711"/>
    <w:rsid w:val="00A4279E"/>
    <w:rsid w:val="00A427B2"/>
    <w:rsid w:val="00A42BE1"/>
    <w:rsid w:val="00A45494"/>
    <w:rsid w:val="00A4700F"/>
    <w:rsid w:val="00A4720E"/>
    <w:rsid w:val="00A47307"/>
    <w:rsid w:val="00A47644"/>
    <w:rsid w:val="00A476F5"/>
    <w:rsid w:val="00A47A0A"/>
    <w:rsid w:val="00A52601"/>
    <w:rsid w:val="00A546F0"/>
    <w:rsid w:val="00A703F2"/>
    <w:rsid w:val="00A70FCA"/>
    <w:rsid w:val="00A71B1B"/>
    <w:rsid w:val="00A75A82"/>
    <w:rsid w:val="00A76D65"/>
    <w:rsid w:val="00A80528"/>
    <w:rsid w:val="00A80D43"/>
    <w:rsid w:val="00A84F11"/>
    <w:rsid w:val="00A8688C"/>
    <w:rsid w:val="00A90A94"/>
    <w:rsid w:val="00A91763"/>
    <w:rsid w:val="00A92DB8"/>
    <w:rsid w:val="00A94124"/>
    <w:rsid w:val="00A95FB3"/>
    <w:rsid w:val="00A96760"/>
    <w:rsid w:val="00A96E23"/>
    <w:rsid w:val="00A97CBC"/>
    <w:rsid w:val="00AA03E1"/>
    <w:rsid w:val="00AA4768"/>
    <w:rsid w:val="00AA76EB"/>
    <w:rsid w:val="00AB0C80"/>
    <w:rsid w:val="00AB32CD"/>
    <w:rsid w:val="00AB3DB8"/>
    <w:rsid w:val="00AB490F"/>
    <w:rsid w:val="00AB5BA8"/>
    <w:rsid w:val="00AC089D"/>
    <w:rsid w:val="00AC1474"/>
    <w:rsid w:val="00AC2C20"/>
    <w:rsid w:val="00AC2D60"/>
    <w:rsid w:val="00AC6F45"/>
    <w:rsid w:val="00AD15D5"/>
    <w:rsid w:val="00AD5764"/>
    <w:rsid w:val="00AD69D4"/>
    <w:rsid w:val="00AD7D2B"/>
    <w:rsid w:val="00AE30D5"/>
    <w:rsid w:val="00AE5EEE"/>
    <w:rsid w:val="00AF3D67"/>
    <w:rsid w:val="00AF3E7F"/>
    <w:rsid w:val="00AF3F1B"/>
    <w:rsid w:val="00AF3F85"/>
    <w:rsid w:val="00AF456F"/>
    <w:rsid w:val="00AF4D96"/>
    <w:rsid w:val="00AF5919"/>
    <w:rsid w:val="00AF63FE"/>
    <w:rsid w:val="00AF6768"/>
    <w:rsid w:val="00B01843"/>
    <w:rsid w:val="00B04F8F"/>
    <w:rsid w:val="00B050BA"/>
    <w:rsid w:val="00B142F6"/>
    <w:rsid w:val="00B14CC9"/>
    <w:rsid w:val="00B15922"/>
    <w:rsid w:val="00B179DE"/>
    <w:rsid w:val="00B21C82"/>
    <w:rsid w:val="00B24208"/>
    <w:rsid w:val="00B24CE9"/>
    <w:rsid w:val="00B26EF1"/>
    <w:rsid w:val="00B314EE"/>
    <w:rsid w:val="00B317AB"/>
    <w:rsid w:val="00B32220"/>
    <w:rsid w:val="00B36988"/>
    <w:rsid w:val="00B42B01"/>
    <w:rsid w:val="00B42E77"/>
    <w:rsid w:val="00B42F5E"/>
    <w:rsid w:val="00B44C7B"/>
    <w:rsid w:val="00B4700D"/>
    <w:rsid w:val="00B471E3"/>
    <w:rsid w:val="00B53371"/>
    <w:rsid w:val="00B6050F"/>
    <w:rsid w:val="00B6073C"/>
    <w:rsid w:val="00B61A6E"/>
    <w:rsid w:val="00B63B58"/>
    <w:rsid w:val="00B661C8"/>
    <w:rsid w:val="00B67FAF"/>
    <w:rsid w:val="00B70173"/>
    <w:rsid w:val="00B7026D"/>
    <w:rsid w:val="00B76478"/>
    <w:rsid w:val="00B83A9C"/>
    <w:rsid w:val="00B85F75"/>
    <w:rsid w:val="00B87A54"/>
    <w:rsid w:val="00B91050"/>
    <w:rsid w:val="00B92A01"/>
    <w:rsid w:val="00B9383F"/>
    <w:rsid w:val="00B9454F"/>
    <w:rsid w:val="00B946A1"/>
    <w:rsid w:val="00B952AE"/>
    <w:rsid w:val="00BA1B65"/>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13B"/>
    <w:rsid w:val="00BD4666"/>
    <w:rsid w:val="00BD4B09"/>
    <w:rsid w:val="00BD5A05"/>
    <w:rsid w:val="00BD6CEE"/>
    <w:rsid w:val="00BD6F38"/>
    <w:rsid w:val="00BE6BD1"/>
    <w:rsid w:val="00BF12F0"/>
    <w:rsid w:val="00BF2D0C"/>
    <w:rsid w:val="00C01109"/>
    <w:rsid w:val="00C01659"/>
    <w:rsid w:val="00C017AB"/>
    <w:rsid w:val="00C01805"/>
    <w:rsid w:val="00C029E5"/>
    <w:rsid w:val="00C07CDD"/>
    <w:rsid w:val="00C1013F"/>
    <w:rsid w:val="00C10606"/>
    <w:rsid w:val="00C12B65"/>
    <w:rsid w:val="00C149D1"/>
    <w:rsid w:val="00C2204C"/>
    <w:rsid w:val="00C23FC2"/>
    <w:rsid w:val="00C24AED"/>
    <w:rsid w:val="00C24F5B"/>
    <w:rsid w:val="00C26929"/>
    <w:rsid w:val="00C32B55"/>
    <w:rsid w:val="00C33709"/>
    <w:rsid w:val="00C344D1"/>
    <w:rsid w:val="00C41379"/>
    <w:rsid w:val="00C4206B"/>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83723"/>
    <w:rsid w:val="00C8550C"/>
    <w:rsid w:val="00C958E2"/>
    <w:rsid w:val="00C96501"/>
    <w:rsid w:val="00C96A86"/>
    <w:rsid w:val="00C97083"/>
    <w:rsid w:val="00CA7FDA"/>
    <w:rsid w:val="00CB2752"/>
    <w:rsid w:val="00CB50FD"/>
    <w:rsid w:val="00CB64AA"/>
    <w:rsid w:val="00CC0EDB"/>
    <w:rsid w:val="00CC2B5D"/>
    <w:rsid w:val="00CC3660"/>
    <w:rsid w:val="00CC5B2A"/>
    <w:rsid w:val="00CC5BB1"/>
    <w:rsid w:val="00CC5C61"/>
    <w:rsid w:val="00CD1343"/>
    <w:rsid w:val="00CD172B"/>
    <w:rsid w:val="00CD6BEB"/>
    <w:rsid w:val="00CD6C74"/>
    <w:rsid w:val="00CD7C93"/>
    <w:rsid w:val="00CE158E"/>
    <w:rsid w:val="00CE629D"/>
    <w:rsid w:val="00CF1294"/>
    <w:rsid w:val="00CF4E5F"/>
    <w:rsid w:val="00CF7D2B"/>
    <w:rsid w:val="00D00462"/>
    <w:rsid w:val="00D00523"/>
    <w:rsid w:val="00D02B3A"/>
    <w:rsid w:val="00D07FA6"/>
    <w:rsid w:val="00D17EDE"/>
    <w:rsid w:val="00D20A78"/>
    <w:rsid w:val="00D24714"/>
    <w:rsid w:val="00D247ED"/>
    <w:rsid w:val="00D26F63"/>
    <w:rsid w:val="00D329D0"/>
    <w:rsid w:val="00D336F6"/>
    <w:rsid w:val="00D349D7"/>
    <w:rsid w:val="00D34D15"/>
    <w:rsid w:val="00D35F3C"/>
    <w:rsid w:val="00D40CA9"/>
    <w:rsid w:val="00D4127C"/>
    <w:rsid w:val="00D41CCF"/>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9797D"/>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E79DA"/>
    <w:rsid w:val="00DF2648"/>
    <w:rsid w:val="00DF538F"/>
    <w:rsid w:val="00E022A6"/>
    <w:rsid w:val="00E02DE2"/>
    <w:rsid w:val="00E034C4"/>
    <w:rsid w:val="00E04F8C"/>
    <w:rsid w:val="00E10D9D"/>
    <w:rsid w:val="00E14A84"/>
    <w:rsid w:val="00E16F78"/>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1486"/>
    <w:rsid w:val="00EC4430"/>
    <w:rsid w:val="00EC55C5"/>
    <w:rsid w:val="00EC7AE3"/>
    <w:rsid w:val="00EC7F15"/>
    <w:rsid w:val="00ED1C8F"/>
    <w:rsid w:val="00ED4F73"/>
    <w:rsid w:val="00ED6202"/>
    <w:rsid w:val="00ED715D"/>
    <w:rsid w:val="00EE2A11"/>
    <w:rsid w:val="00EF1AF3"/>
    <w:rsid w:val="00EF2A52"/>
    <w:rsid w:val="00EF536D"/>
    <w:rsid w:val="00EF5E24"/>
    <w:rsid w:val="00EF72BA"/>
    <w:rsid w:val="00F000DF"/>
    <w:rsid w:val="00F00A1B"/>
    <w:rsid w:val="00F0231F"/>
    <w:rsid w:val="00F067DA"/>
    <w:rsid w:val="00F10D6D"/>
    <w:rsid w:val="00F15AB1"/>
    <w:rsid w:val="00F15EB5"/>
    <w:rsid w:val="00F1601A"/>
    <w:rsid w:val="00F1767A"/>
    <w:rsid w:val="00F23860"/>
    <w:rsid w:val="00F2423C"/>
    <w:rsid w:val="00F26750"/>
    <w:rsid w:val="00F2728D"/>
    <w:rsid w:val="00F30498"/>
    <w:rsid w:val="00F30517"/>
    <w:rsid w:val="00F331B2"/>
    <w:rsid w:val="00F33C69"/>
    <w:rsid w:val="00F40940"/>
    <w:rsid w:val="00F40F3C"/>
    <w:rsid w:val="00F4146C"/>
    <w:rsid w:val="00F41728"/>
    <w:rsid w:val="00F4357D"/>
    <w:rsid w:val="00F43B6C"/>
    <w:rsid w:val="00F45B64"/>
    <w:rsid w:val="00F467BC"/>
    <w:rsid w:val="00F46F25"/>
    <w:rsid w:val="00F50272"/>
    <w:rsid w:val="00F511E4"/>
    <w:rsid w:val="00F52474"/>
    <w:rsid w:val="00F527BC"/>
    <w:rsid w:val="00F527C8"/>
    <w:rsid w:val="00F54ADA"/>
    <w:rsid w:val="00F55916"/>
    <w:rsid w:val="00F60676"/>
    <w:rsid w:val="00F60938"/>
    <w:rsid w:val="00F61968"/>
    <w:rsid w:val="00F61C07"/>
    <w:rsid w:val="00F6283C"/>
    <w:rsid w:val="00F6363C"/>
    <w:rsid w:val="00F65CC5"/>
    <w:rsid w:val="00F668A4"/>
    <w:rsid w:val="00F67A0F"/>
    <w:rsid w:val="00F7115C"/>
    <w:rsid w:val="00F74A1C"/>
    <w:rsid w:val="00F762C1"/>
    <w:rsid w:val="00F77CA1"/>
    <w:rsid w:val="00F817E7"/>
    <w:rsid w:val="00F82939"/>
    <w:rsid w:val="00F83E77"/>
    <w:rsid w:val="00F8419C"/>
    <w:rsid w:val="00F8475C"/>
    <w:rsid w:val="00F908AF"/>
    <w:rsid w:val="00F921CE"/>
    <w:rsid w:val="00F92D4E"/>
    <w:rsid w:val="00F93840"/>
    <w:rsid w:val="00F96890"/>
    <w:rsid w:val="00FA43BA"/>
    <w:rsid w:val="00FA6197"/>
    <w:rsid w:val="00FA6B25"/>
    <w:rsid w:val="00FA6F3A"/>
    <w:rsid w:val="00FB32D7"/>
    <w:rsid w:val="00FB3475"/>
    <w:rsid w:val="00FB4FDA"/>
    <w:rsid w:val="00FB611B"/>
    <w:rsid w:val="00FB6D23"/>
    <w:rsid w:val="00FB7612"/>
    <w:rsid w:val="00FC0AD1"/>
    <w:rsid w:val="00FC3BB3"/>
    <w:rsid w:val="00FC4D68"/>
    <w:rsid w:val="00FC77D0"/>
    <w:rsid w:val="00FC7AFC"/>
    <w:rsid w:val="00FD0E5B"/>
    <w:rsid w:val="00FD215A"/>
    <w:rsid w:val="00FD30F7"/>
    <w:rsid w:val="00FD6295"/>
    <w:rsid w:val="00FD7C27"/>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customStyle="1" w:styleId="UnresolvedMention1">
    <w:name w:val="Unresolved Mention1"/>
    <w:basedOn w:val="DefaultParagraphFont"/>
    <w:uiPriority w:val="99"/>
    <w:semiHidden/>
    <w:unhideWhenUsed/>
    <w:rsid w:val="00EA4645"/>
    <w:rPr>
      <w:color w:val="605E5C"/>
      <w:shd w:val="clear" w:color="auto" w:fill="E1DFDD"/>
    </w:rPr>
  </w:style>
  <w:style w:type="character" w:styleId="UnresolvedMention">
    <w:name w:val="Unresolved Mention"/>
    <w:basedOn w:val="DefaultParagraphFont"/>
    <w:uiPriority w:val="99"/>
    <w:semiHidden/>
    <w:unhideWhenUsed/>
    <w:rsid w:val="00B764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aykssi.org/wp-content/uploads/806-Bromaghin-FR.pdf" TargetMode="External"/><Relationship Id="rId2" Type="http://schemas.openxmlformats.org/officeDocument/2006/relationships/hyperlink" Target="https://repository.library.noaa.gov/view/noaa/70283" TargetMode="External"/><Relationship Id="rId1" Type="http://schemas.openxmlformats.org/officeDocument/2006/relationships/hyperlink" Target="https://www.adfg.alaska.gov/techpap/TP398.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ECF93-30D0-4637-94D2-E60A3CDAA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0</Pages>
  <Words>45919</Words>
  <Characters>261744</Characters>
  <Application>Microsoft Office Word</Application>
  <DocSecurity>0</DocSecurity>
  <Lines>2181</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20</cp:revision>
  <dcterms:created xsi:type="dcterms:W3CDTF">2025-07-28T18:10:00Z</dcterms:created>
  <dcterms:modified xsi:type="dcterms:W3CDTF">2025-07-30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